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94B0A" w14:textId="4A5FA6DF" w:rsidR="00C50D6E" w:rsidRDefault="00C50D6E" w:rsidP="001E3AF8">
      <w:pPr>
        <w:jc w:val="both"/>
      </w:pPr>
    </w:p>
    <w:p w14:paraId="5291A415" w14:textId="77777777" w:rsidR="00C50D6E" w:rsidRDefault="00C50D6E" w:rsidP="001E3AF8">
      <w:pPr>
        <w:jc w:val="both"/>
      </w:pPr>
    </w:p>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41691B" w:rsidRDefault="00FA19D9" w:rsidP="001E3AF8">
            <w:pPr>
              <w:ind w:right="1021"/>
              <w:jc w:val="both"/>
            </w:pPr>
            <w:r>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7D18542E" w14:textId="34D4191F" w:rsidR="001524A9" w:rsidRPr="00E90D49" w:rsidRDefault="00E14015" w:rsidP="001E3AF8">
            <w:pPr>
              <w:pStyle w:val="NoSpacing"/>
              <w:rPr>
                <w:b/>
                <w:bCs/>
                <w:caps/>
                <w:color w:val="005596" w:themeColor="text2"/>
                <w:sz w:val="36"/>
                <w:szCs w:val="36"/>
                <w:lang w:val="en-GB"/>
              </w:rPr>
            </w:pPr>
            <w:r w:rsidRPr="00E90D49">
              <w:rPr>
                <w:b/>
                <w:bCs/>
                <w:color w:val="005596" w:themeColor="text2"/>
                <w:sz w:val="36"/>
                <w:szCs w:val="36"/>
                <w:lang w:val="en-GB"/>
              </w:rPr>
              <w:t xml:space="preserve">Validation Methodology </w:t>
            </w:r>
            <w:r w:rsidR="00BE1651">
              <w:rPr>
                <w:b/>
                <w:bCs/>
                <w:color w:val="005596" w:themeColor="text2"/>
                <w:sz w:val="36"/>
                <w:szCs w:val="36"/>
                <w:lang w:val="en-GB"/>
              </w:rPr>
              <w:t>for Copernicus Land Surface Reflectance Data Products Over FRM-Compliant Field Sites</w:t>
            </w:r>
            <w:r w:rsidRPr="00E90D49">
              <w:rPr>
                <w:b/>
                <w:bCs/>
                <w:color w:val="005596" w:themeColor="text2"/>
                <w:sz w:val="36"/>
                <w:szCs w:val="36"/>
                <w:lang w:val="en-GB"/>
              </w:rPr>
              <w:t xml:space="preserve"> (VM)</w:t>
            </w:r>
          </w:p>
          <w:p w14:paraId="29625CA0" w14:textId="77777777" w:rsidR="001524A9" w:rsidRDefault="001524A9" w:rsidP="001E3AF8">
            <w:pPr>
              <w:pStyle w:val="NoSpacing"/>
              <w:jc w:val="both"/>
              <w:rPr>
                <w:caps/>
                <w:color w:val="005596" w:themeColor="text2"/>
                <w:sz w:val="26"/>
                <w:szCs w:val="26"/>
                <w:lang w:val="en-GB"/>
              </w:rPr>
            </w:pPr>
          </w:p>
          <w:p w14:paraId="3D883FF7" w14:textId="60F1D383" w:rsidR="001524A9" w:rsidRDefault="00ED00AE" w:rsidP="001E3AF8">
            <w:pPr>
              <w:pStyle w:val="NoSpacing"/>
              <w:jc w:val="both"/>
              <w:rPr>
                <w:caps/>
                <w:color w:val="005596" w:themeColor="text2"/>
                <w:sz w:val="26"/>
                <w:szCs w:val="26"/>
                <w:lang w:val="en-GB"/>
              </w:rPr>
            </w:pPr>
            <w:r>
              <w:rPr>
                <w:caps/>
                <w:color w:val="005596" w:themeColor="text2"/>
                <w:sz w:val="26"/>
                <w:szCs w:val="26"/>
                <w:lang w:val="en-GB"/>
              </w:rPr>
              <w:t>VERSION 1.0</w:t>
            </w:r>
          </w:p>
          <w:p w14:paraId="4864736D" w14:textId="77777777" w:rsidR="0041691B" w:rsidRPr="0041691B" w:rsidRDefault="0041691B" w:rsidP="001E3AF8">
            <w:pPr>
              <w:pStyle w:val="NoSpacing"/>
              <w:jc w:val="both"/>
              <w:rPr>
                <w:color w:val="005596" w:themeColor="text2"/>
                <w:sz w:val="26"/>
                <w:szCs w:val="26"/>
                <w:lang w:val="en-GB"/>
              </w:rPr>
            </w:pPr>
          </w:p>
          <w:p w14:paraId="50ACE859" w14:textId="77777777" w:rsidR="0041691B" w:rsidRPr="0041691B" w:rsidRDefault="0041691B" w:rsidP="001E3AF8">
            <w:pPr>
              <w:pStyle w:val="NoSpacing"/>
              <w:jc w:val="both"/>
              <w:rPr>
                <w:color w:val="005596" w:themeColor="text2"/>
                <w:sz w:val="26"/>
                <w:szCs w:val="26"/>
                <w:lang w:val="en-GB"/>
              </w:rPr>
            </w:pPr>
          </w:p>
          <w:p w14:paraId="145A90AD" w14:textId="77777777" w:rsidR="0041691B" w:rsidRPr="0041691B" w:rsidRDefault="0041691B" w:rsidP="001E3AF8">
            <w:pPr>
              <w:pStyle w:val="NoSpacing"/>
              <w:jc w:val="both"/>
              <w:rPr>
                <w:color w:val="005596" w:themeColor="text2"/>
                <w:sz w:val="26"/>
                <w:szCs w:val="26"/>
                <w:lang w:val="en-GB"/>
              </w:rPr>
            </w:pPr>
          </w:p>
          <w:p w14:paraId="716CF75D" w14:textId="4141404C" w:rsidR="0059409D" w:rsidRPr="0041691B" w:rsidRDefault="0059409D" w:rsidP="001E3AF8">
            <w:pPr>
              <w:pStyle w:val="NoSpacing"/>
              <w:jc w:val="both"/>
              <w:rPr>
                <w:color w:val="005596" w:themeColor="text2"/>
                <w:sz w:val="26"/>
                <w:szCs w:val="26"/>
                <w:lang w:val="en-GB"/>
              </w:rPr>
            </w:pPr>
          </w:p>
          <w:p w14:paraId="7C5AA5AA" w14:textId="77777777" w:rsidR="0059409D" w:rsidRPr="0041691B" w:rsidRDefault="0059409D" w:rsidP="001E3AF8">
            <w:pPr>
              <w:pStyle w:val="NoSpacing"/>
              <w:jc w:val="both"/>
              <w:rPr>
                <w:lang w:val="en-GB"/>
              </w:rPr>
            </w:pPr>
          </w:p>
          <w:p w14:paraId="3C9266C4" w14:textId="77777777" w:rsidR="0041691B" w:rsidRPr="0041691B" w:rsidRDefault="0041691B" w:rsidP="001E3AF8">
            <w:pPr>
              <w:pStyle w:val="NoSpacing"/>
              <w:jc w:val="both"/>
              <w:rPr>
                <w:lang w:val="en-GB"/>
              </w:rPr>
            </w:pPr>
          </w:p>
          <w:sdt>
            <w:sdtPr>
              <w:rPr>
                <w:lang w:val="en-GB"/>
              </w:rPr>
              <w:alias w:val="Organisation"/>
              <w:tag w:val="Author organisation"/>
              <w:id w:val="-598638019"/>
            </w:sdtPr>
            <w:sdtEndPr/>
            <w:sdtContent>
              <w:p w14:paraId="0423B39B" w14:textId="77777777" w:rsidR="00194A9C" w:rsidRDefault="00194A9C" w:rsidP="001E3AF8">
                <w:pPr>
                  <w:pStyle w:val="NoSpacing"/>
                  <w:jc w:val="both"/>
                  <w:rPr>
                    <w:lang w:val="en-GB"/>
                  </w:rPr>
                </w:pPr>
                <w:r>
                  <w:rPr>
                    <w:lang w:val="en-GB"/>
                  </w:rPr>
                  <w:t>National Physical Laboratory</w:t>
                </w:r>
              </w:p>
              <w:p w14:paraId="735E22A8" w14:textId="77777777" w:rsidR="00194A9C" w:rsidRDefault="002657FF" w:rsidP="001E3AF8">
                <w:pPr>
                  <w:pStyle w:val="NoSpacing"/>
                  <w:jc w:val="both"/>
                  <w:rPr>
                    <w:lang w:val="en-GB"/>
                  </w:rPr>
                </w:pPr>
                <w:r>
                  <w:rPr>
                    <w:lang w:val="en-GB"/>
                  </w:rPr>
                  <w:t>University of Southampton</w:t>
                </w:r>
              </w:p>
              <w:p w14:paraId="577D385B" w14:textId="18F1E94A" w:rsidR="0059409D" w:rsidRPr="0041691B" w:rsidRDefault="00194A9C" w:rsidP="001E3AF8">
                <w:pPr>
                  <w:pStyle w:val="NoSpacing"/>
                  <w:jc w:val="both"/>
                  <w:rPr>
                    <w:lang w:val="en-GB"/>
                  </w:rPr>
                </w:pPr>
                <w:proofErr w:type="spellStart"/>
                <w:r>
                  <w:rPr>
                    <w:lang w:val="en-GB"/>
                  </w:rPr>
                  <w:t>EOLab</w:t>
                </w:r>
                <w:proofErr w:type="spellEnd"/>
              </w:p>
            </w:sdtContent>
          </w:sdt>
          <w:p w14:paraId="79E7DC03" w14:textId="77777777" w:rsidR="0059409D" w:rsidRPr="0041691B" w:rsidRDefault="0059409D" w:rsidP="001E3AF8">
            <w:pPr>
              <w:pStyle w:val="NoSpacing"/>
              <w:jc w:val="both"/>
              <w:rPr>
                <w:lang w:val="en-GB"/>
              </w:rPr>
            </w:pPr>
          </w:p>
          <w:sdt>
            <w:sdtPr>
              <w:alias w:val="Date"/>
              <w:tag w:val="Pick from calendar"/>
              <w:id w:val="512657460"/>
              <w:date w:fullDate="2020-06-05T00:00:00Z">
                <w:dateFormat w:val="dd MMMM yyyy"/>
                <w:lid w:val="en-GB"/>
                <w:storeMappedDataAs w:val="dateTime"/>
                <w:calendar w:val="gregorian"/>
              </w:date>
            </w:sdtPr>
            <w:sdtEndPr/>
            <w:sdtContent>
              <w:p w14:paraId="4EF060F1" w14:textId="4B90AC8A" w:rsidR="0059409D" w:rsidRPr="0041691B" w:rsidRDefault="003D5C4A" w:rsidP="001E3AF8">
                <w:pPr>
                  <w:jc w:val="both"/>
                </w:pPr>
                <w:r>
                  <w:t>0</w:t>
                </w:r>
                <w:r w:rsidR="009A52DC">
                  <w:t>5</w:t>
                </w:r>
                <w:r>
                  <w:t xml:space="preserve"> June 2020</w:t>
                </w:r>
              </w:p>
            </w:sdtContent>
          </w:sdt>
        </w:tc>
      </w:tr>
      <w:tr w:rsidR="0059409D" w:rsidRPr="0041691B" w14:paraId="748D73AC" w14:textId="77777777" w:rsidTr="005E32FC">
        <w:trPr>
          <w:trHeight w:val="2017"/>
        </w:trPr>
        <w:tc>
          <w:tcPr>
            <w:tcW w:w="5018" w:type="dxa"/>
            <w:tcBorders>
              <w:right w:val="single" w:sz="12" w:space="0" w:color="005596" w:themeColor="text2"/>
            </w:tcBorders>
          </w:tcPr>
          <w:p w14:paraId="50EEB73A" w14:textId="77777777" w:rsidR="0059409D" w:rsidRPr="0041691B" w:rsidRDefault="009F1DDB" w:rsidP="001E3AF8">
            <w:pPr>
              <w:jc w:val="both"/>
            </w:pPr>
            <w:r w:rsidRPr="0041691B">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70F7FE6A" w14:textId="77777777" w:rsidR="009F1DDB" w:rsidRDefault="009F1DDB" w:rsidP="001E3AF8">
            <w:pPr>
              <w:jc w:val="both"/>
            </w:pPr>
          </w:p>
          <w:p w14:paraId="74E81A3F" w14:textId="77777777" w:rsidR="009F1DDB" w:rsidRDefault="009F1DDB" w:rsidP="001E3AF8">
            <w:pPr>
              <w:jc w:val="both"/>
            </w:pPr>
          </w:p>
          <w:p w14:paraId="0743D8E7" w14:textId="77777777" w:rsidR="009F1DDB" w:rsidRDefault="009F1DDB" w:rsidP="001E3AF8">
            <w:pPr>
              <w:jc w:val="both"/>
            </w:pPr>
          </w:p>
          <w:p w14:paraId="50E4CCB1" w14:textId="1E25AFE9" w:rsidR="0059409D" w:rsidRPr="0041691B" w:rsidRDefault="004954C9" w:rsidP="001E3AF8">
            <w:pPr>
              <w:jc w:val="both"/>
            </w:pPr>
            <w:r w:rsidRPr="0068439A">
              <w:t xml:space="preserve">This document was produced as part of the ESA-funded project “Fiducial Reference Measurements for Vegetation </w:t>
            </w:r>
            <w:r>
              <w:t xml:space="preserve">Phase 2 </w:t>
            </w:r>
            <w:r w:rsidRPr="0068439A">
              <w:t>(FRM4VEG</w:t>
            </w:r>
            <w:r>
              <w:t xml:space="preserve"> 2</w:t>
            </w:r>
            <w:r w:rsidRPr="0068439A">
              <w:t xml:space="preserve">)” under ESA contract number: </w:t>
            </w:r>
            <w:r>
              <w:t>4000129823/20/I-NS</w:t>
            </w:r>
          </w:p>
        </w:tc>
      </w:tr>
    </w:tbl>
    <w:p w14:paraId="719B715C" w14:textId="77777777" w:rsidR="0067464D" w:rsidRDefault="0067464D" w:rsidP="001E3AF8">
      <w:pPr>
        <w:pStyle w:val="Heading5"/>
        <w:jc w:val="both"/>
      </w:pPr>
    </w:p>
    <w:p w14:paraId="7358DB91" w14:textId="77777777" w:rsidR="0067464D" w:rsidRDefault="0067464D" w:rsidP="001E3AF8">
      <w:pPr>
        <w:jc w:val="both"/>
        <w:rPr>
          <w:rFonts w:asciiTheme="majorHAnsi" w:eastAsiaTheme="majorEastAsia" w:hAnsiTheme="majorHAnsi" w:cstheme="majorBidi"/>
          <w:color w:val="005596" w:themeColor="text2"/>
          <w:sz w:val="32"/>
          <w:szCs w:val="32"/>
        </w:rPr>
      </w:pPr>
      <w:r>
        <w:br w:type="page"/>
      </w:r>
    </w:p>
    <w:p w14:paraId="4CA8C967" w14:textId="77777777" w:rsidR="00672339" w:rsidRPr="0068439A" w:rsidRDefault="00672339" w:rsidP="00672339">
      <w:pPr>
        <w:pStyle w:val="Heading5"/>
      </w:pPr>
      <w:bookmarkStart w:id="0" w:name="_Toc39745689"/>
      <w:bookmarkStart w:id="1" w:name="_Toc40358111"/>
      <w:bookmarkStart w:id="2" w:name="_Toc42263176"/>
      <w:r w:rsidRPr="0068439A">
        <w:lastRenderedPageBreak/>
        <w:t>Authors</w:t>
      </w:r>
      <w:bookmarkEnd w:id="0"/>
      <w:bookmarkEnd w:id="1"/>
      <w:bookmarkEnd w:id="2"/>
    </w:p>
    <w:p w14:paraId="02435561" w14:textId="77777777" w:rsidR="00672339" w:rsidRPr="0068439A" w:rsidRDefault="00672339" w:rsidP="00672339"/>
    <w:tbl>
      <w:tblPr>
        <w:tblStyle w:val="TableGrid"/>
        <w:tblW w:w="0" w:type="auto"/>
        <w:tblLook w:val="04A0" w:firstRow="1" w:lastRow="0" w:firstColumn="1" w:lastColumn="0" w:noHBand="0" w:noVBand="1"/>
      </w:tblPr>
      <w:tblGrid>
        <w:gridCol w:w="2254"/>
        <w:gridCol w:w="2254"/>
        <w:gridCol w:w="2717"/>
        <w:gridCol w:w="1791"/>
      </w:tblGrid>
      <w:tr w:rsidR="00672339" w:rsidRPr="0068439A" w14:paraId="60AA1A8A" w14:textId="77777777" w:rsidTr="00340B97">
        <w:tc>
          <w:tcPr>
            <w:tcW w:w="2254" w:type="dxa"/>
          </w:tcPr>
          <w:p w14:paraId="6C2F1F5C" w14:textId="77777777" w:rsidR="00672339" w:rsidRPr="0068439A" w:rsidRDefault="00672339" w:rsidP="00340B97"/>
        </w:tc>
        <w:tc>
          <w:tcPr>
            <w:tcW w:w="2254" w:type="dxa"/>
          </w:tcPr>
          <w:p w14:paraId="66D3044F" w14:textId="77777777" w:rsidR="00672339" w:rsidRPr="0068439A" w:rsidRDefault="00672339" w:rsidP="00340B97">
            <w:pPr>
              <w:rPr>
                <w:b/>
                <w:bCs/>
              </w:rPr>
            </w:pPr>
            <w:r w:rsidRPr="0068439A">
              <w:rPr>
                <w:b/>
                <w:bCs/>
              </w:rPr>
              <w:t>Name</w:t>
            </w:r>
          </w:p>
        </w:tc>
        <w:tc>
          <w:tcPr>
            <w:tcW w:w="2717" w:type="dxa"/>
          </w:tcPr>
          <w:p w14:paraId="48592D3B" w14:textId="77777777" w:rsidR="00672339" w:rsidRPr="0068439A" w:rsidRDefault="00672339" w:rsidP="00340B97">
            <w:pPr>
              <w:rPr>
                <w:b/>
                <w:bCs/>
              </w:rPr>
            </w:pPr>
            <w:r w:rsidRPr="0068439A">
              <w:rPr>
                <w:b/>
                <w:bCs/>
              </w:rPr>
              <w:t>Organisation</w:t>
            </w:r>
          </w:p>
        </w:tc>
        <w:tc>
          <w:tcPr>
            <w:tcW w:w="1791" w:type="dxa"/>
          </w:tcPr>
          <w:p w14:paraId="202904CE" w14:textId="77777777" w:rsidR="00672339" w:rsidRPr="0068439A" w:rsidRDefault="00672339" w:rsidP="00340B97">
            <w:pPr>
              <w:rPr>
                <w:b/>
                <w:bCs/>
              </w:rPr>
            </w:pPr>
            <w:r w:rsidRPr="0068439A">
              <w:rPr>
                <w:b/>
                <w:bCs/>
              </w:rPr>
              <w:t>Date</w:t>
            </w:r>
          </w:p>
        </w:tc>
      </w:tr>
      <w:tr w:rsidR="00672339" w:rsidRPr="0068439A" w14:paraId="1BE787D9" w14:textId="77777777" w:rsidTr="00340B97">
        <w:tc>
          <w:tcPr>
            <w:tcW w:w="2254" w:type="dxa"/>
          </w:tcPr>
          <w:p w14:paraId="78C919D0" w14:textId="77777777" w:rsidR="00672339" w:rsidRPr="0068439A" w:rsidRDefault="00672339" w:rsidP="00340B97">
            <w:pPr>
              <w:rPr>
                <w:b/>
                <w:bCs/>
              </w:rPr>
            </w:pPr>
            <w:r w:rsidRPr="0068439A">
              <w:rPr>
                <w:b/>
                <w:bCs/>
              </w:rPr>
              <w:t>Written by</w:t>
            </w:r>
          </w:p>
        </w:tc>
        <w:tc>
          <w:tcPr>
            <w:tcW w:w="2254" w:type="dxa"/>
          </w:tcPr>
          <w:p w14:paraId="55F0402A" w14:textId="77777777" w:rsidR="00672339" w:rsidRPr="0068439A" w:rsidRDefault="00672339" w:rsidP="00340B97">
            <w:r w:rsidRPr="0068439A">
              <w:t>Niall Origo</w:t>
            </w:r>
          </w:p>
        </w:tc>
        <w:tc>
          <w:tcPr>
            <w:tcW w:w="2717" w:type="dxa"/>
          </w:tcPr>
          <w:p w14:paraId="7CDA71FB" w14:textId="77777777" w:rsidR="00672339" w:rsidRPr="0068439A" w:rsidRDefault="00672339" w:rsidP="00340B97">
            <w:r w:rsidRPr="0068439A">
              <w:t>NPL</w:t>
            </w:r>
          </w:p>
        </w:tc>
        <w:tc>
          <w:tcPr>
            <w:tcW w:w="1791" w:type="dxa"/>
          </w:tcPr>
          <w:p w14:paraId="6353AB82" w14:textId="68A111C1" w:rsidR="00672339" w:rsidRPr="0068439A" w:rsidRDefault="003D5C4A" w:rsidP="00340B97">
            <w:r>
              <w:t>0</w:t>
            </w:r>
            <w:r w:rsidR="009A52DC">
              <w:t>5</w:t>
            </w:r>
            <w:r w:rsidR="00672339" w:rsidRPr="0068439A">
              <w:t>/0</w:t>
            </w:r>
            <w:r>
              <w:t>6</w:t>
            </w:r>
            <w:r w:rsidR="00672339" w:rsidRPr="0068439A">
              <w:t>/2020</w:t>
            </w:r>
          </w:p>
        </w:tc>
      </w:tr>
      <w:tr w:rsidR="00672339" w:rsidRPr="0068439A" w14:paraId="09E1E40C" w14:textId="77777777" w:rsidTr="00340B97">
        <w:tc>
          <w:tcPr>
            <w:tcW w:w="2254" w:type="dxa"/>
          </w:tcPr>
          <w:p w14:paraId="1C535FB5" w14:textId="77777777" w:rsidR="00672339" w:rsidRPr="0068439A" w:rsidRDefault="00672339" w:rsidP="00340B97">
            <w:pPr>
              <w:rPr>
                <w:b/>
                <w:bCs/>
              </w:rPr>
            </w:pPr>
          </w:p>
        </w:tc>
        <w:tc>
          <w:tcPr>
            <w:tcW w:w="2254" w:type="dxa"/>
          </w:tcPr>
          <w:p w14:paraId="458B6E5B" w14:textId="77777777" w:rsidR="00672339" w:rsidRPr="0068439A" w:rsidRDefault="00672339" w:rsidP="00340B97">
            <w:r w:rsidRPr="0068439A">
              <w:t xml:space="preserve">Rosalinda Morrone </w:t>
            </w:r>
          </w:p>
        </w:tc>
        <w:tc>
          <w:tcPr>
            <w:tcW w:w="2717" w:type="dxa"/>
          </w:tcPr>
          <w:p w14:paraId="11157D77" w14:textId="77777777" w:rsidR="00672339" w:rsidRPr="0068439A" w:rsidRDefault="00672339" w:rsidP="00340B97">
            <w:r w:rsidRPr="0068439A">
              <w:t>NPL</w:t>
            </w:r>
          </w:p>
        </w:tc>
        <w:tc>
          <w:tcPr>
            <w:tcW w:w="1791" w:type="dxa"/>
          </w:tcPr>
          <w:p w14:paraId="007B00FF" w14:textId="77777777" w:rsidR="00672339" w:rsidRPr="0068439A" w:rsidRDefault="00672339" w:rsidP="00340B97"/>
        </w:tc>
      </w:tr>
      <w:tr w:rsidR="00672339" w:rsidRPr="0068439A" w14:paraId="02E8B49D" w14:textId="77777777" w:rsidTr="00340B97">
        <w:tc>
          <w:tcPr>
            <w:tcW w:w="2254" w:type="dxa"/>
          </w:tcPr>
          <w:p w14:paraId="39F656AF" w14:textId="77777777" w:rsidR="00672339" w:rsidRPr="0068439A" w:rsidRDefault="00672339" w:rsidP="00340B97">
            <w:pPr>
              <w:rPr>
                <w:b/>
                <w:bCs/>
              </w:rPr>
            </w:pPr>
          </w:p>
        </w:tc>
        <w:tc>
          <w:tcPr>
            <w:tcW w:w="2254" w:type="dxa"/>
          </w:tcPr>
          <w:p w14:paraId="3A685100" w14:textId="77777777" w:rsidR="00672339" w:rsidRPr="0068439A" w:rsidRDefault="00672339" w:rsidP="00340B97">
            <w:r w:rsidRPr="0068439A">
              <w:t>Joanne Nightingale</w:t>
            </w:r>
          </w:p>
        </w:tc>
        <w:tc>
          <w:tcPr>
            <w:tcW w:w="2717" w:type="dxa"/>
          </w:tcPr>
          <w:p w14:paraId="4EF851DA" w14:textId="77777777" w:rsidR="00672339" w:rsidRPr="0068439A" w:rsidRDefault="00672339" w:rsidP="00340B97">
            <w:r w:rsidRPr="0068439A">
              <w:t>NPL</w:t>
            </w:r>
          </w:p>
        </w:tc>
        <w:tc>
          <w:tcPr>
            <w:tcW w:w="1791" w:type="dxa"/>
          </w:tcPr>
          <w:p w14:paraId="276904C5" w14:textId="77777777" w:rsidR="00672339" w:rsidRPr="0068439A" w:rsidRDefault="00672339" w:rsidP="00340B97"/>
        </w:tc>
      </w:tr>
      <w:tr w:rsidR="00672339" w:rsidRPr="0068439A" w14:paraId="251B9E2D" w14:textId="77777777" w:rsidTr="00340B97">
        <w:tc>
          <w:tcPr>
            <w:tcW w:w="2254" w:type="dxa"/>
          </w:tcPr>
          <w:p w14:paraId="3465A39B" w14:textId="77777777" w:rsidR="00672339" w:rsidRPr="0068439A" w:rsidRDefault="00672339" w:rsidP="00340B97">
            <w:pPr>
              <w:rPr>
                <w:b/>
                <w:bCs/>
              </w:rPr>
            </w:pPr>
          </w:p>
        </w:tc>
        <w:tc>
          <w:tcPr>
            <w:tcW w:w="2254" w:type="dxa"/>
          </w:tcPr>
          <w:p w14:paraId="3A425078" w14:textId="77777777" w:rsidR="00672339" w:rsidRPr="0068439A" w:rsidRDefault="00672339" w:rsidP="00340B97">
            <w:r w:rsidRPr="0068439A">
              <w:t>Luke Brown</w:t>
            </w:r>
          </w:p>
        </w:tc>
        <w:tc>
          <w:tcPr>
            <w:tcW w:w="2717" w:type="dxa"/>
          </w:tcPr>
          <w:p w14:paraId="1D15F04D" w14:textId="77777777" w:rsidR="00672339" w:rsidRPr="0068439A" w:rsidRDefault="00672339" w:rsidP="00340B97">
            <w:r w:rsidRPr="0068439A">
              <w:t>University of Southampton</w:t>
            </w:r>
          </w:p>
        </w:tc>
        <w:tc>
          <w:tcPr>
            <w:tcW w:w="1791" w:type="dxa"/>
          </w:tcPr>
          <w:p w14:paraId="6DB0723E" w14:textId="77777777" w:rsidR="00672339" w:rsidRPr="0068439A" w:rsidRDefault="00672339" w:rsidP="00340B97"/>
        </w:tc>
      </w:tr>
      <w:tr w:rsidR="00672339" w:rsidRPr="0068439A" w14:paraId="0E2BE11A" w14:textId="77777777" w:rsidTr="00340B97">
        <w:tc>
          <w:tcPr>
            <w:tcW w:w="2254" w:type="dxa"/>
          </w:tcPr>
          <w:p w14:paraId="2F8FDC52" w14:textId="77777777" w:rsidR="00672339" w:rsidRPr="0068439A" w:rsidRDefault="00672339" w:rsidP="00340B97">
            <w:pPr>
              <w:rPr>
                <w:b/>
                <w:bCs/>
              </w:rPr>
            </w:pPr>
            <w:r w:rsidRPr="0068439A">
              <w:rPr>
                <w:b/>
                <w:bCs/>
              </w:rPr>
              <w:t>Reviewed by (consortium)</w:t>
            </w:r>
          </w:p>
        </w:tc>
        <w:tc>
          <w:tcPr>
            <w:tcW w:w="2254" w:type="dxa"/>
          </w:tcPr>
          <w:p w14:paraId="3D040391" w14:textId="77777777" w:rsidR="00672339" w:rsidRPr="0068439A" w:rsidRDefault="00672339" w:rsidP="00340B97"/>
        </w:tc>
        <w:tc>
          <w:tcPr>
            <w:tcW w:w="2717" w:type="dxa"/>
          </w:tcPr>
          <w:p w14:paraId="5E0999FB" w14:textId="77777777" w:rsidR="00672339" w:rsidRPr="0068439A" w:rsidRDefault="00672339" w:rsidP="00340B97"/>
        </w:tc>
        <w:tc>
          <w:tcPr>
            <w:tcW w:w="1791" w:type="dxa"/>
          </w:tcPr>
          <w:p w14:paraId="316516E3" w14:textId="77777777" w:rsidR="00672339" w:rsidRPr="0068439A" w:rsidRDefault="00672339" w:rsidP="00340B97"/>
        </w:tc>
      </w:tr>
      <w:tr w:rsidR="00672339" w:rsidRPr="0068439A" w14:paraId="5654EB4D" w14:textId="77777777" w:rsidTr="00340B97">
        <w:tc>
          <w:tcPr>
            <w:tcW w:w="2254" w:type="dxa"/>
          </w:tcPr>
          <w:p w14:paraId="446765BB" w14:textId="77777777" w:rsidR="00672339" w:rsidRPr="0068439A" w:rsidRDefault="00672339" w:rsidP="00340B97">
            <w:pPr>
              <w:rPr>
                <w:b/>
                <w:bCs/>
              </w:rPr>
            </w:pPr>
            <w:r w:rsidRPr="0068439A">
              <w:rPr>
                <w:b/>
                <w:bCs/>
              </w:rPr>
              <w:t>Approved by (ESA)</w:t>
            </w:r>
          </w:p>
        </w:tc>
        <w:tc>
          <w:tcPr>
            <w:tcW w:w="2254" w:type="dxa"/>
          </w:tcPr>
          <w:p w14:paraId="4DB6951E" w14:textId="77777777" w:rsidR="00672339" w:rsidRPr="0068439A" w:rsidRDefault="00672339" w:rsidP="00340B97"/>
        </w:tc>
        <w:tc>
          <w:tcPr>
            <w:tcW w:w="2717" w:type="dxa"/>
          </w:tcPr>
          <w:p w14:paraId="70838619" w14:textId="77777777" w:rsidR="00672339" w:rsidRPr="0068439A" w:rsidRDefault="00672339" w:rsidP="00340B97"/>
        </w:tc>
        <w:tc>
          <w:tcPr>
            <w:tcW w:w="1791" w:type="dxa"/>
          </w:tcPr>
          <w:p w14:paraId="00BC63FF" w14:textId="77777777" w:rsidR="00672339" w:rsidRPr="0068439A" w:rsidRDefault="00672339" w:rsidP="00340B97"/>
        </w:tc>
      </w:tr>
    </w:tbl>
    <w:p w14:paraId="12D3D59F" w14:textId="77777777" w:rsidR="00672339" w:rsidRPr="0068439A" w:rsidRDefault="00672339" w:rsidP="00672339"/>
    <w:p w14:paraId="63B7023C" w14:textId="77777777" w:rsidR="00672339" w:rsidRPr="0068439A" w:rsidRDefault="00672339" w:rsidP="00672339">
      <w:pPr>
        <w:pStyle w:val="Heading5"/>
      </w:pPr>
      <w:bookmarkStart w:id="3" w:name="_Toc39745690"/>
      <w:bookmarkStart w:id="4" w:name="_Toc40358112"/>
      <w:bookmarkStart w:id="5" w:name="_Toc42263177"/>
      <w:r w:rsidRPr="0068439A">
        <w:t>Version History</w:t>
      </w:r>
      <w:bookmarkEnd w:id="3"/>
      <w:bookmarkEnd w:id="4"/>
      <w:bookmarkEnd w:id="5"/>
    </w:p>
    <w:p w14:paraId="7EDDB0F4" w14:textId="77777777" w:rsidR="00672339" w:rsidRPr="0068439A" w:rsidRDefault="00672339" w:rsidP="00672339"/>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672339" w:rsidRPr="0068439A" w14:paraId="79507229" w14:textId="77777777" w:rsidTr="00340B97">
        <w:tc>
          <w:tcPr>
            <w:tcW w:w="2122" w:type="dxa"/>
          </w:tcPr>
          <w:p w14:paraId="19DA75D5" w14:textId="77777777" w:rsidR="00672339" w:rsidRPr="0068439A" w:rsidRDefault="00672339" w:rsidP="00340B97">
            <w:pPr>
              <w:rPr>
                <w:b/>
                <w:bCs/>
              </w:rPr>
            </w:pPr>
            <w:r w:rsidRPr="0068439A">
              <w:rPr>
                <w:b/>
                <w:bCs/>
              </w:rPr>
              <w:t>Version</w:t>
            </w:r>
          </w:p>
        </w:tc>
        <w:tc>
          <w:tcPr>
            <w:tcW w:w="2693" w:type="dxa"/>
          </w:tcPr>
          <w:p w14:paraId="6CE72326" w14:textId="77777777" w:rsidR="00672339" w:rsidRPr="0068439A" w:rsidRDefault="00672339" w:rsidP="00340B97">
            <w:pPr>
              <w:rPr>
                <w:b/>
                <w:bCs/>
              </w:rPr>
            </w:pPr>
            <w:r w:rsidRPr="0068439A">
              <w:rPr>
                <w:b/>
                <w:bCs/>
              </w:rPr>
              <w:t>Date</w:t>
            </w:r>
          </w:p>
        </w:tc>
        <w:tc>
          <w:tcPr>
            <w:tcW w:w="4201" w:type="dxa"/>
          </w:tcPr>
          <w:p w14:paraId="7A3C6089" w14:textId="77777777" w:rsidR="00672339" w:rsidRPr="0068439A" w:rsidRDefault="00672339" w:rsidP="00340B97">
            <w:pPr>
              <w:rPr>
                <w:b/>
                <w:bCs/>
              </w:rPr>
            </w:pPr>
            <w:r w:rsidRPr="0068439A">
              <w:rPr>
                <w:b/>
                <w:bCs/>
              </w:rPr>
              <w:t>Publicly available or private to consortium</w:t>
            </w:r>
          </w:p>
        </w:tc>
      </w:tr>
      <w:tr w:rsidR="00672339" w:rsidRPr="0068439A" w14:paraId="4F738469" w14:textId="77777777" w:rsidTr="00340B97">
        <w:tc>
          <w:tcPr>
            <w:tcW w:w="2122" w:type="dxa"/>
          </w:tcPr>
          <w:p w14:paraId="1E387B9E" w14:textId="77777777" w:rsidR="00672339" w:rsidRPr="0068439A" w:rsidRDefault="00672339" w:rsidP="00340B97">
            <w:r w:rsidRPr="0068439A">
              <w:t>1.0</w:t>
            </w:r>
          </w:p>
        </w:tc>
        <w:tc>
          <w:tcPr>
            <w:tcW w:w="2693" w:type="dxa"/>
          </w:tcPr>
          <w:p w14:paraId="77EB2573" w14:textId="7098B305" w:rsidR="00672339" w:rsidRPr="0068439A" w:rsidRDefault="003D5C4A" w:rsidP="00340B97">
            <w:r>
              <w:t>0</w:t>
            </w:r>
            <w:r w:rsidR="009A52DC">
              <w:t>5</w:t>
            </w:r>
            <w:r w:rsidR="00672339" w:rsidRPr="0068439A">
              <w:t>/0</w:t>
            </w:r>
            <w:r>
              <w:t>6</w:t>
            </w:r>
            <w:r w:rsidR="00672339" w:rsidRPr="0068439A">
              <w:t>/2020</w:t>
            </w:r>
          </w:p>
        </w:tc>
        <w:tc>
          <w:tcPr>
            <w:tcW w:w="4201" w:type="dxa"/>
          </w:tcPr>
          <w:p w14:paraId="1308B0CE" w14:textId="77777777" w:rsidR="00672339" w:rsidRPr="0068439A" w:rsidRDefault="00672339" w:rsidP="00340B97">
            <w:r w:rsidRPr="0068439A">
              <w:t>Private Consortium</w:t>
            </w:r>
          </w:p>
        </w:tc>
      </w:tr>
    </w:tbl>
    <w:p w14:paraId="74F244F0" w14:textId="77777777" w:rsidR="0041691B" w:rsidRDefault="0041691B" w:rsidP="009F595B">
      <w:pPr>
        <w:jc w:val="both"/>
      </w:pPr>
    </w:p>
    <w:p w14:paraId="0D4BA420" w14:textId="77777777" w:rsidR="0041691B" w:rsidRDefault="0041691B" w:rsidP="009F595B">
      <w:pPr>
        <w:jc w:val="both"/>
      </w:pPr>
      <w:r>
        <w:br w:type="page"/>
      </w:r>
    </w:p>
    <w:p w14:paraId="469C24AB" w14:textId="627B6902" w:rsidR="0041691B" w:rsidRDefault="00DD6994" w:rsidP="009F595B">
      <w:pPr>
        <w:pStyle w:val="Heading5"/>
        <w:jc w:val="both"/>
      </w:pPr>
      <w:bookmarkStart w:id="6" w:name="_Toc42263178"/>
      <w:r>
        <w:lastRenderedPageBreak/>
        <w:t>Table of c</w:t>
      </w:r>
      <w:r w:rsidR="0041691B">
        <w:t>ontents</w:t>
      </w:r>
      <w:bookmarkEnd w:id="6"/>
    </w:p>
    <w:p w14:paraId="606B62BA" w14:textId="77777777" w:rsidR="00BD626B" w:rsidRPr="00BD626B" w:rsidRDefault="00BD626B" w:rsidP="009F595B">
      <w:pPr>
        <w:jc w:val="both"/>
      </w:pPr>
    </w:p>
    <w:p w14:paraId="4F4B170E" w14:textId="41DBF10F" w:rsidR="00EB5D41" w:rsidRDefault="00D60F20">
      <w:pPr>
        <w:pStyle w:val="TOC1"/>
        <w:rPr>
          <w:rFonts w:eastAsiaTheme="minorEastAsia"/>
          <w:b w:val="0"/>
          <w:bCs w:val="0"/>
          <w:caps w:val="0"/>
          <w:noProof/>
          <w:sz w:val="22"/>
          <w:szCs w:val="22"/>
          <w:lang w:eastAsia="en-GB"/>
        </w:rPr>
      </w:pPr>
      <w:r>
        <w:fldChar w:fldCharType="begin"/>
      </w:r>
      <w:r w:rsidRPr="0077130D">
        <w:instrText xml:space="preserve"> TOC \o "1-3" \h \z \u \t "Heading 5,1,Heading 6,1,Heading 7,2,Heading 8,3" </w:instrText>
      </w:r>
      <w:r>
        <w:fldChar w:fldCharType="separate"/>
      </w:r>
      <w:hyperlink w:anchor="_Toc42263176" w:history="1">
        <w:r w:rsidR="00EB5D41" w:rsidRPr="005E342B">
          <w:rPr>
            <w:rStyle w:val="Hyperlink"/>
            <w:noProof/>
          </w:rPr>
          <w:t>Authors</w:t>
        </w:r>
        <w:r w:rsidR="00EB5D41">
          <w:rPr>
            <w:noProof/>
            <w:webHidden/>
          </w:rPr>
          <w:tab/>
        </w:r>
        <w:r w:rsidR="00EB5D41">
          <w:rPr>
            <w:noProof/>
            <w:webHidden/>
          </w:rPr>
          <w:fldChar w:fldCharType="begin"/>
        </w:r>
        <w:r w:rsidR="00EB5D41">
          <w:rPr>
            <w:noProof/>
            <w:webHidden/>
          </w:rPr>
          <w:instrText xml:space="preserve"> PAGEREF _Toc42263176 \h </w:instrText>
        </w:r>
        <w:r w:rsidR="00EB5D41">
          <w:rPr>
            <w:noProof/>
            <w:webHidden/>
          </w:rPr>
        </w:r>
        <w:r w:rsidR="00EB5D41">
          <w:rPr>
            <w:noProof/>
            <w:webHidden/>
          </w:rPr>
          <w:fldChar w:fldCharType="separate"/>
        </w:r>
        <w:r w:rsidR="00EB5D41">
          <w:rPr>
            <w:noProof/>
            <w:webHidden/>
          </w:rPr>
          <w:t>1</w:t>
        </w:r>
        <w:r w:rsidR="00EB5D41">
          <w:rPr>
            <w:noProof/>
            <w:webHidden/>
          </w:rPr>
          <w:fldChar w:fldCharType="end"/>
        </w:r>
      </w:hyperlink>
    </w:p>
    <w:p w14:paraId="0EC0563F" w14:textId="17680C35" w:rsidR="00EB5D41" w:rsidRDefault="00EB5D41">
      <w:pPr>
        <w:pStyle w:val="TOC1"/>
        <w:rPr>
          <w:rFonts w:eastAsiaTheme="minorEastAsia"/>
          <w:b w:val="0"/>
          <w:bCs w:val="0"/>
          <w:caps w:val="0"/>
          <w:noProof/>
          <w:sz w:val="22"/>
          <w:szCs w:val="22"/>
          <w:lang w:eastAsia="en-GB"/>
        </w:rPr>
      </w:pPr>
      <w:hyperlink w:anchor="_Toc42263177" w:history="1">
        <w:r w:rsidRPr="005E342B">
          <w:rPr>
            <w:rStyle w:val="Hyperlink"/>
            <w:noProof/>
          </w:rPr>
          <w:t>Version History</w:t>
        </w:r>
        <w:r>
          <w:rPr>
            <w:noProof/>
            <w:webHidden/>
          </w:rPr>
          <w:tab/>
        </w:r>
        <w:r>
          <w:rPr>
            <w:noProof/>
            <w:webHidden/>
          </w:rPr>
          <w:fldChar w:fldCharType="begin"/>
        </w:r>
        <w:r>
          <w:rPr>
            <w:noProof/>
            <w:webHidden/>
          </w:rPr>
          <w:instrText xml:space="preserve"> PAGEREF _Toc42263177 \h </w:instrText>
        </w:r>
        <w:r>
          <w:rPr>
            <w:noProof/>
            <w:webHidden/>
          </w:rPr>
        </w:r>
        <w:r>
          <w:rPr>
            <w:noProof/>
            <w:webHidden/>
          </w:rPr>
          <w:fldChar w:fldCharType="separate"/>
        </w:r>
        <w:r>
          <w:rPr>
            <w:noProof/>
            <w:webHidden/>
          </w:rPr>
          <w:t>1</w:t>
        </w:r>
        <w:r>
          <w:rPr>
            <w:noProof/>
            <w:webHidden/>
          </w:rPr>
          <w:fldChar w:fldCharType="end"/>
        </w:r>
      </w:hyperlink>
    </w:p>
    <w:p w14:paraId="03B9606B" w14:textId="4A8AC736" w:rsidR="00EB5D41" w:rsidRDefault="00EB5D41">
      <w:pPr>
        <w:pStyle w:val="TOC1"/>
        <w:rPr>
          <w:rFonts w:eastAsiaTheme="minorEastAsia"/>
          <w:b w:val="0"/>
          <w:bCs w:val="0"/>
          <w:caps w:val="0"/>
          <w:noProof/>
          <w:sz w:val="22"/>
          <w:szCs w:val="22"/>
          <w:lang w:eastAsia="en-GB"/>
        </w:rPr>
      </w:pPr>
      <w:hyperlink w:anchor="_Toc42263178" w:history="1">
        <w:r w:rsidRPr="005E342B">
          <w:rPr>
            <w:rStyle w:val="Hyperlink"/>
            <w:noProof/>
          </w:rPr>
          <w:t>Table of contents</w:t>
        </w:r>
        <w:r>
          <w:rPr>
            <w:noProof/>
            <w:webHidden/>
          </w:rPr>
          <w:tab/>
        </w:r>
        <w:r>
          <w:rPr>
            <w:noProof/>
            <w:webHidden/>
          </w:rPr>
          <w:fldChar w:fldCharType="begin"/>
        </w:r>
        <w:r>
          <w:rPr>
            <w:noProof/>
            <w:webHidden/>
          </w:rPr>
          <w:instrText xml:space="preserve"> PAGEREF _Toc42263178 \h </w:instrText>
        </w:r>
        <w:r>
          <w:rPr>
            <w:noProof/>
            <w:webHidden/>
          </w:rPr>
        </w:r>
        <w:r>
          <w:rPr>
            <w:noProof/>
            <w:webHidden/>
          </w:rPr>
          <w:fldChar w:fldCharType="separate"/>
        </w:r>
        <w:r>
          <w:rPr>
            <w:noProof/>
            <w:webHidden/>
          </w:rPr>
          <w:t>2</w:t>
        </w:r>
        <w:r>
          <w:rPr>
            <w:noProof/>
            <w:webHidden/>
          </w:rPr>
          <w:fldChar w:fldCharType="end"/>
        </w:r>
      </w:hyperlink>
    </w:p>
    <w:p w14:paraId="79B49ED1" w14:textId="756A31F1" w:rsidR="00EB5D41" w:rsidRDefault="00EB5D41">
      <w:pPr>
        <w:pStyle w:val="TOC1"/>
        <w:rPr>
          <w:rFonts w:eastAsiaTheme="minorEastAsia"/>
          <w:b w:val="0"/>
          <w:bCs w:val="0"/>
          <w:caps w:val="0"/>
          <w:noProof/>
          <w:sz w:val="22"/>
          <w:szCs w:val="22"/>
          <w:lang w:eastAsia="en-GB"/>
        </w:rPr>
      </w:pPr>
      <w:hyperlink w:anchor="_Toc42263179" w:history="1">
        <w:r w:rsidRPr="005E342B">
          <w:rPr>
            <w:rStyle w:val="Hyperlink"/>
            <w:noProof/>
          </w:rPr>
          <w:t>List of figures</w:t>
        </w:r>
        <w:r>
          <w:rPr>
            <w:noProof/>
            <w:webHidden/>
          </w:rPr>
          <w:tab/>
        </w:r>
        <w:r>
          <w:rPr>
            <w:noProof/>
            <w:webHidden/>
          </w:rPr>
          <w:fldChar w:fldCharType="begin"/>
        </w:r>
        <w:r>
          <w:rPr>
            <w:noProof/>
            <w:webHidden/>
          </w:rPr>
          <w:instrText xml:space="preserve"> PAGEREF _Toc42263179 \h </w:instrText>
        </w:r>
        <w:r>
          <w:rPr>
            <w:noProof/>
            <w:webHidden/>
          </w:rPr>
        </w:r>
        <w:r>
          <w:rPr>
            <w:noProof/>
            <w:webHidden/>
          </w:rPr>
          <w:fldChar w:fldCharType="separate"/>
        </w:r>
        <w:r>
          <w:rPr>
            <w:noProof/>
            <w:webHidden/>
          </w:rPr>
          <w:t>3</w:t>
        </w:r>
        <w:r>
          <w:rPr>
            <w:noProof/>
            <w:webHidden/>
          </w:rPr>
          <w:fldChar w:fldCharType="end"/>
        </w:r>
      </w:hyperlink>
    </w:p>
    <w:p w14:paraId="213DAFBD" w14:textId="067611F0" w:rsidR="00EB5D41" w:rsidRDefault="00EB5D41">
      <w:pPr>
        <w:pStyle w:val="TOC1"/>
        <w:rPr>
          <w:rFonts w:eastAsiaTheme="minorEastAsia"/>
          <w:b w:val="0"/>
          <w:bCs w:val="0"/>
          <w:caps w:val="0"/>
          <w:noProof/>
          <w:sz w:val="22"/>
          <w:szCs w:val="22"/>
          <w:lang w:eastAsia="en-GB"/>
        </w:rPr>
      </w:pPr>
      <w:hyperlink w:anchor="_Toc42263180" w:history="1">
        <w:r w:rsidRPr="005E342B">
          <w:rPr>
            <w:rStyle w:val="Hyperlink"/>
            <w:noProof/>
          </w:rPr>
          <w:t>Acronyms</w:t>
        </w:r>
        <w:r>
          <w:rPr>
            <w:noProof/>
            <w:webHidden/>
          </w:rPr>
          <w:tab/>
        </w:r>
        <w:r>
          <w:rPr>
            <w:noProof/>
            <w:webHidden/>
          </w:rPr>
          <w:fldChar w:fldCharType="begin"/>
        </w:r>
        <w:r>
          <w:rPr>
            <w:noProof/>
            <w:webHidden/>
          </w:rPr>
          <w:instrText xml:space="preserve"> PAGEREF _Toc42263180 \h </w:instrText>
        </w:r>
        <w:r>
          <w:rPr>
            <w:noProof/>
            <w:webHidden/>
          </w:rPr>
        </w:r>
        <w:r>
          <w:rPr>
            <w:noProof/>
            <w:webHidden/>
          </w:rPr>
          <w:fldChar w:fldCharType="separate"/>
        </w:r>
        <w:r>
          <w:rPr>
            <w:noProof/>
            <w:webHidden/>
          </w:rPr>
          <w:t>3</w:t>
        </w:r>
        <w:r>
          <w:rPr>
            <w:noProof/>
            <w:webHidden/>
          </w:rPr>
          <w:fldChar w:fldCharType="end"/>
        </w:r>
      </w:hyperlink>
    </w:p>
    <w:p w14:paraId="568BAA38" w14:textId="37B58E8C" w:rsidR="00EB5D41" w:rsidRDefault="00EB5D41">
      <w:pPr>
        <w:pStyle w:val="TOC1"/>
        <w:tabs>
          <w:tab w:val="left" w:pos="440"/>
        </w:tabs>
        <w:rPr>
          <w:rFonts w:eastAsiaTheme="minorEastAsia"/>
          <w:b w:val="0"/>
          <w:bCs w:val="0"/>
          <w:caps w:val="0"/>
          <w:noProof/>
          <w:sz w:val="22"/>
          <w:szCs w:val="22"/>
          <w:lang w:eastAsia="en-GB"/>
        </w:rPr>
      </w:pPr>
      <w:hyperlink w:anchor="_Toc42263181" w:history="1">
        <w:r w:rsidRPr="005E342B">
          <w:rPr>
            <w:rStyle w:val="Hyperlink"/>
            <w:noProof/>
          </w:rPr>
          <w:t>1</w:t>
        </w:r>
        <w:r>
          <w:rPr>
            <w:rFonts w:eastAsiaTheme="minorEastAsia"/>
            <w:b w:val="0"/>
            <w:bCs w:val="0"/>
            <w:caps w:val="0"/>
            <w:noProof/>
            <w:sz w:val="22"/>
            <w:szCs w:val="22"/>
            <w:lang w:eastAsia="en-GB"/>
          </w:rPr>
          <w:tab/>
        </w:r>
        <w:r w:rsidRPr="005E342B">
          <w:rPr>
            <w:rStyle w:val="Hyperlink"/>
            <w:noProof/>
          </w:rPr>
          <w:t>Introduction</w:t>
        </w:r>
        <w:r>
          <w:rPr>
            <w:noProof/>
            <w:webHidden/>
          </w:rPr>
          <w:tab/>
        </w:r>
        <w:r>
          <w:rPr>
            <w:noProof/>
            <w:webHidden/>
          </w:rPr>
          <w:fldChar w:fldCharType="begin"/>
        </w:r>
        <w:r>
          <w:rPr>
            <w:noProof/>
            <w:webHidden/>
          </w:rPr>
          <w:instrText xml:space="preserve"> PAGEREF _Toc42263181 \h </w:instrText>
        </w:r>
        <w:r>
          <w:rPr>
            <w:noProof/>
            <w:webHidden/>
          </w:rPr>
        </w:r>
        <w:r>
          <w:rPr>
            <w:noProof/>
            <w:webHidden/>
          </w:rPr>
          <w:fldChar w:fldCharType="separate"/>
        </w:r>
        <w:r>
          <w:rPr>
            <w:noProof/>
            <w:webHidden/>
          </w:rPr>
          <w:t>5</w:t>
        </w:r>
        <w:r>
          <w:rPr>
            <w:noProof/>
            <w:webHidden/>
          </w:rPr>
          <w:fldChar w:fldCharType="end"/>
        </w:r>
      </w:hyperlink>
    </w:p>
    <w:p w14:paraId="470E07E6" w14:textId="455C9D19" w:rsidR="00EB5D41" w:rsidRDefault="00EB5D41">
      <w:pPr>
        <w:pStyle w:val="TOC2"/>
        <w:rPr>
          <w:rFonts w:eastAsiaTheme="minorEastAsia"/>
          <w:smallCaps w:val="0"/>
          <w:noProof/>
          <w:sz w:val="22"/>
          <w:szCs w:val="22"/>
          <w:lang w:eastAsia="en-GB"/>
        </w:rPr>
      </w:pPr>
      <w:hyperlink w:anchor="_Toc42263182" w:history="1">
        <w:r w:rsidRPr="005E342B">
          <w:rPr>
            <w:rStyle w:val="Hyperlink"/>
            <w:noProof/>
          </w:rPr>
          <w:t>1.1</w:t>
        </w:r>
        <w:r>
          <w:rPr>
            <w:rFonts w:eastAsiaTheme="minorEastAsia"/>
            <w:smallCaps w:val="0"/>
            <w:noProof/>
            <w:sz w:val="22"/>
            <w:szCs w:val="22"/>
            <w:lang w:eastAsia="en-GB"/>
          </w:rPr>
          <w:tab/>
        </w:r>
        <w:r w:rsidRPr="005E342B">
          <w:rPr>
            <w:rStyle w:val="Hyperlink"/>
            <w:noProof/>
          </w:rPr>
          <w:t>Purpose and Scope</w:t>
        </w:r>
        <w:r>
          <w:rPr>
            <w:noProof/>
            <w:webHidden/>
          </w:rPr>
          <w:tab/>
        </w:r>
        <w:r>
          <w:rPr>
            <w:noProof/>
            <w:webHidden/>
          </w:rPr>
          <w:fldChar w:fldCharType="begin"/>
        </w:r>
        <w:r>
          <w:rPr>
            <w:noProof/>
            <w:webHidden/>
          </w:rPr>
          <w:instrText xml:space="preserve"> PAGEREF _Toc42263182 \h </w:instrText>
        </w:r>
        <w:r>
          <w:rPr>
            <w:noProof/>
            <w:webHidden/>
          </w:rPr>
        </w:r>
        <w:r>
          <w:rPr>
            <w:noProof/>
            <w:webHidden/>
          </w:rPr>
          <w:fldChar w:fldCharType="separate"/>
        </w:r>
        <w:r>
          <w:rPr>
            <w:noProof/>
            <w:webHidden/>
          </w:rPr>
          <w:t>5</w:t>
        </w:r>
        <w:r>
          <w:rPr>
            <w:noProof/>
            <w:webHidden/>
          </w:rPr>
          <w:fldChar w:fldCharType="end"/>
        </w:r>
      </w:hyperlink>
    </w:p>
    <w:p w14:paraId="0051EF6E" w14:textId="71EEE648" w:rsidR="00EB5D41" w:rsidRDefault="00EB5D41">
      <w:pPr>
        <w:pStyle w:val="TOC1"/>
        <w:tabs>
          <w:tab w:val="left" w:pos="440"/>
        </w:tabs>
        <w:rPr>
          <w:rFonts w:eastAsiaTheme="minorEastAsia"/>
          <w:b w:val="0"/>
          <w:bCs w:val="0"/>
          <w:caps w:val="0"/>
          <w:noProof/>
          <w:sz w:val="22"/>
          <w:szCs w:val="22"/>
          <w:lang w:eastAsia="en-GB"/>
        </w:rPr>
      </w:pPr>
      <w:hyperlink w:anchor="_Toc42263183" w:history="1">
        <w:r w:rsidRPr="005E342B">
          <w:rPr>
            <w:rStyle w:val="Hyperlink"/>
            <w:noProof/>
          </w:rPr>
          <w:t>2</w:t>
        </w:r>
        <w:r>
          <w:rPr>
            <w:rFonts w:eastAsiaTheme="minorEastAsia"/>
            <w:b w:val="0"/>
            <w:bCs w:val="0"/>
            <w:caps w:val="0"/>
            <w:noProof/>
            <w:sz w:val="22"/>
            <w:szCs w:val="22"/>
            <w:lang w:eastAsia="en-GB"/>
          </w:rPr>
          <w:tab/>
        </w:r>
        <w:r w:rsidRPr="005E342B">
          <w:rPr>
            <w:rStyle w:val="Hyperlink"/>
            <w:noProof/>
          </w:rPr>
          <w:t>Land Surface Reflectance Data Products, Terminology and State-of-the-Art</w:t>
        </w:r>
        <w:r>
          <w:rPr>
            <w:noProof/>
            <w:webHidden/>
          </w:rPr>
          <w:tab/>
        </w:r>
        <w:r>
          <w:rPr>
            <w:noProof/>
            <w:webHidden/>
          </w:rPr>
          <w:fldChar w:fldCharType="begin"/>
        </w:r>
        <w:r>
          <w:rPr>
            <w:noProof/>
            <w:webHidden/>
          </w:rPr>
          <w:instrText xml:space="preserve"> PAGEREF _Toc42263183 \h </w:instrText>
        </w:r>
        <w:r>
          <w:rPr>
            <w:noProof/>
            <w:webHidden/>
          </w:rPr>
        </w:r>
        <w:r>
          <w:rPr>
            <w:noProof/>
            <w:webHidden/>
          </w:rPr>
          <w:fldChar w:fldCharType="separate"/>
        </w:r>
        <w:r>
          <w:rPr>
            <w:noProof/>
            <w:webHidden/>
          </w:rPr>
          <w:t>6</w:t>
        </w:r>
        <w:r>
          <w:rPr>
            <w:noProof/>
            <w:webHidden/>
          </w:rPr>
          <w:fldChar w:fldCharType="end"/>
        </w:r>
      </w:hyperlink>
    </w:p>
    <w:p w14:paraId="625AFF83" w14:textId="7BCC33A4" w:rsidR="00EB5D41" w:rsidRDefault="00EB5D41">
      <w:pPr>
        <w:pStyle w:val="TOC2"/>
        <w:rPr>
          <w:rFonts w:eastAsiaTheme="minorEastAsia"/>
          <w:smallCaps w:val="0"/>
          <w:noProof/>
          <w:sz w:val="22"/>
          <w:szCs w:val="22"/>
          <w:lang w:eastAsia="en-GB"/>
        </w:rPr>
      </w:pPr>
      <w:hyperlink w:anchor="_Toc42263184" w:history="1">
        <w:r w:rsidRPr="005E342B">
          <w:rPr>
            <w:rStyle w:val="Hyperlink"/>
            <w:rFonts w:eastAsia="CharisSIL"/>
            <w:noProof/>
          </w:rPr>
          <w:t>2.1</w:t>
        </w:r>
        <w:r>
          <w:rPr>
            <w:rFonts w:eastAsiaTheme="minorEastAsia"/>
            <w:smallCaps w:val="0"/>
            <w:noProof/>
            <w:sz w:val="22"/>
            <w:szCs w:val="22"/>
            <w:lang w:eastAsia="en-GB"/>
          </w:rPr>
          <w:tab/>
        </w:r>
        <w:r w:rsidRPr="005E342B">
          <w:rPr>
            <w:rStyle w:val="Hyperlink"/>
            <w:rFonts w:eastAsia="CharisSIL"/>
            <w:noProof/>
          </w:rPr>
          <w:t>Context</w:t>
        </w:r>
        <w:r>
          <w:rPr>
            <w:noProof/>
            <w:webHidden/>
          </w:rPr>
          <w:tab/>
        </w:r>
        <w:r>
          <w:rPr>
            <w:noProof/>
            <w:webHidden/>
          </w:rPr>
          <w:fldChar w:fldCharType="begin"/>
        </w:r>
        <w:r>
          <w:rPr>
            <w:noProof/>
            <w:webHidden/>
          </w:rPr>
          <w:instrText xml:space="preserve"> PAGEREF _Toc42263184 \h </w:instrText>
        </w:r>
        <w:r>
          <w:rPr>
            <w:noProof/>
            <w:webHidden/>
          </w:rPr>
        </w:r>
        <w:r>
          <w:rPr>
            <w:noProof/>
            <w:webHidden/>
          </w:rPr>
          <w:fldChar w:fldCharType="separate"/>
        </w:r>
        <w:r>
          <w:rPr>
            <w:noProof/>
            <w:webHidden/>
          </w:rPr>
          <w:t>6</w:t>
        </w:r>
        <w:r>
          <w:rPr>
            <w:noProof/>
            <w:webHidden/>
          </w:rPr>
          <w:fldChar w:fldCharType="end"/>
        </w:r>
      </w:hyperlink>
    </w:p>
    <w:p w14:paraId="58093967" w14:textId="78C2CDBD" w:rsidR="00EB5D41" w:rsidRDefault="00EB5D41">
      <w:pPr>
        <w:pStyle w:val="TOC2"/>
        <w:rPr>
          <w:rFonts w:eastAsiaTheme="minorEastAsia"/>
          <w:smallCaps w:val="0"/>
          <w:noProof/>
          <w:sz w:val="22"/>
          <w:szCs w:val="22"/>
          <w:lang w:eastAsia="en-GB"/>
        </w:rPr>
      </w:pPr>
      <w:hyperlink w:anchor="_Toc42263185" w:history="1">
        <w:r w:rsidRPr="005E342B">
          <w:rPr>
            <w:rStyle w:val="Hyperlink"/>
            <w:noProof/>
          </w:rPr>
          <w:t>2.2</w:t>
        </w:r>
        <w:r>
          <w:rPr>
            <w:rFonts w:eastAsiaTheme="minorEastAsia"/>
            <w:smallCaps w:val="0"/>
            <w:noProof/>
            <w:sz w:val="22"/>
            <w:szCs w:val="22"/>
            <w:lang w:eastAsia="en-GB"/>
          </w:rPr>
          <w:tab/>
        </w:r>
        <w:r w:rsidRPr="005E342B">
          <w:rPr>
            <w:rStyle w:val="Hyperlink"/>
            <w:noProof/>
          </w:rPr>
          <w:t>Terminology</w:t>
        </w:r>
        <w:r>
          <w:rPr>
            <w:noProof/>
            <w:webHidden/>
          </w:rPr>
          <w:tab/>
        </w:r>
        <w:r>
          <w:rPr>
            <w:noProof/>
            <w:webHidden/>
          </w:rPr>
          <w:fldChar w:fldCharType="begin"/>
        </w:r>
        <w:r>
          <w:rPr>
            <w:noProof/>
            <w:webHidden/>
          </w:rPr>
          <w:instrText xml:space="preserve"> PAGEREF _Toc42263185 \h </w:instrText>
        </w:r>
        <w:r>
          <w:rPr>
            <w:noProof/>
            <w:webHidden/>
          </w:rPr>
        </w:r>
        <w:r>
          <w:rPr>
            <w:noProof/>
            <w:webHidden/>
          </w:rPr>
          <w:fldChar w:fldCharType="separate"/>
        </w:r>
        <w:r>
          <w:rPr>
            <w:noProof/>
            <w:webHidden/>
          </w:rPr>
          <w:t>7</w:t>
        </w:r>
        <w:r>
          <w:rPr>
            <w:noProof/>
            <w:webHidden/>
          </w:rPr>
          <w:fldChar w:fldCharType="end"/>
        </w:r>
      </w:hyperlink>
    </w:p>
    <w:p w14:paraId="74EC1375" w14:textId="56FB86AC" w:rsidR="00EB5D41" w:rsidRDefault="00EB5D41">
      <w:pPr>
        <w:pStyle w:val="TOC3"/>
        <w:rPr>
          <w:rFonts w:eastAsiaTheme="minorEastAsia"/>
          <w:i w:val="0"/>
          <w:iCs w:val="0"/>
          <w:noProof/>
          <w:sz w:val="22"/>
          <w:szCs w:val="22"/>
          <w:lang w:eastAsia="en-GB"/>
        </w:rPr>
      </w:pPr>
      <w:hyperlink w:anchor="_Toc42263186" w:history="1">
        <w:r w:rsidRPr="005E342B">
          <w:rPr>
            <w:rStyle w:val="Hyperlink"/>
            <w:noProof/>
          </w:rPr>
          <w:t>2.2.1</w:t>
        </w:r>
        <w:r>
          <w:rPr>
            <w:rFonts w:eastAsiaTheme="minorEastAsia"/>
            <w:i w:val="0"/>
            <w:iCs w:val="0"/>
            <w:noProof/>
            <w:sz w:val="22"/>
            <w:szCs w:val="22"/>
            <w:lang w:eastAsia="en-GB"/>
          </w:rPr>
          <w:tab/>
        </w:r>
        <w:r w:rsidRPr="005E342B">
          <w:rPr>
            <w:rStyle w:val="Hyperlink"/>
            <w:noProof/>
          </w:rPr>
          <w:t>Albedo</w:t>
        </w:r>
        <w:r>
          <w:rPr>
            <w:noProof/>
            <w:webHidden/>
          </w:rPr>
          <w:tab/>
        </w:r>
        <w:r>
          <w:rPr>
            <w:noProof/>
            <w:webHidden/>
          </w:rPr>
          <w:fldChar w:fldCharType="begin"/>
        </w:r>
        <w:r>
          <w:rPr>
            <w:noProof/>
            <w:webHidden/>
          </w:rPr>
          <w:instrText xml:space="preserve"> PAGEREF _Toc42263186 \h </w:instrText>
        </w:r>
        <w:r>
          <w:rPr>
            <w:noProof/>
            <w:webHidden/>
          </w:rPr>
        </w:r>
        <w:r>
          <w:rPr>
            <w:noProof/>
            <w:webHidden/>
          </w:rPr>
          <w:fldChar w:fldCharType="separate"/>
        </w:r>
        <w:r>
          <w:rPr>
            <w:noProof/>
            <w:webHidden/>
          </w:rPr>
          <w:t>7</w:t>
        </w:r>
        <w:r>
          <w:rPr>
            <w:noProof/>
            <w:webHidden/>
          </w:rPr>
          <w:fldChar w:fldCharType="end"/>
        </w:r>
      </w:hyperlink>
    </w:p>
    <w:p w14:paraId="1FB3770D" w14:textId="454512E4" w:rsidR="00EB5D41" w:rsidRDefault="00EB5D41">
      <w:pPr>
        <w:pStyle w:val="TOC3"/>
        <w:rPr>
          <w:rFonts w:eastAsiaTheme="minorEastAsia"/>
          <w:i w:val="0"/>
          <w:iCs w:val="0"/>
          <w:noProof/>
          <w:sz w:val="22"/>
          <w:szCs w:val="22"/>
          <w:lang w:eastAsia="en-GB"/>
        </w:rPr>
      </w:pPr>
      <w:hyperlink w:anchor="_Toc42263187" w:history="1">
        <w:r w:rsidRPr="005E342B">
          <w:rPr>
            <w:rStyle w:val="Hyperlink"/>
            <w:noProof/>
          </w:rPr>
          <w:t>2.2.2</w:t>
        </w:r>
        <w:r>
          <w:rPr>
            <w:rFonts w:eastAsiaTheme="minorEastAsia"/>
            <w:i w:val="0"/>
            <w:iCs w:val="0"/>
            <w:noProof/>
            <w:sz w:val="22"/>
            <w:szCs w:val="22"/>
            <w:lang w:eastAsia="en-GB"/>
          </w:rPr>
          <w:tab/>
        </w:r>
        <w:r w:rsidRPr="005E342B">
          <w:rPr>
            <w:rStyle w:val="Hyperlink"/>
            <w:noProof/>
          </w:rPr>
          <w:t>Bidirectional Reflectance Distribution Function (BRDF)</w:t>
        </w:r>
        <w:r>
          <w:rPr>
            <w:noProof/>
            <w:webHidden/>
          </w:rPr>
          <w:tab/>
        </w:r>
        <w:r>
          <w:rPr>
            <w:noProof/>
            <w:webHidden/>
          </w:rPr>
          <w:fldChar w:fldCharType="begin"/>
        </w:r>
        <w:r>
          <w:rPr>
            <w:noProof/>
            <w:webHidden/>
          </w:rPr>
          <w:instrText xml:space="preserve"> PAGEREF _Toc42263187 \h </w:instrText>
        </w:r>
        <w:r>
          <w:rPr>
            <w:noProof/>
            <w:webHidden/>
          </w:rPr>
        </w:r>
        <w:r>
          <w:rPr>
            <w:noProof/>
            <w:webHidden/>
          </w:rPr>
          <w:fldChar w:fldCharType="separate"/>
        </w:r>
        <w:r>
          <w:rPr>
            <w:noProof/>
            <w:webHidden/>
          </w:rPr>
          <w:t>7</w:t>
        </w:r>
        <w:r>
          <w:rPr>
            <w:noProof/>
            <w:webHidden/>
          </w:rPr>
          <w:fldChar w:fldCharType="end"/>
        </w:r>
      </w:hyperlink>
    </w:p>
    <w:p w14:paraId="42EAF7D4" w14:textId="638758F9" w:rsidR="00EB5D41" w:rsidRDefault="00EB5D41">
      <w:pPr>
        <w:pStyle w:val="TOC3"/>
        <w:rPr>
          <w:rFonts w:eastAsiaTheme="minorEastAsia"/>
          <w:i w:val="0"/>
          <w:iCs w:val="0"/>
          <w:noProof/>
          <w:sz w:val="22"/>
          <w:szCs w:val="22"/>
          <w:lang w:eastAsia="en-GB"/>
        </w:rPr>
      </w:pPr>
      <w:hyperlink w:anchor="_Toc42263188" w:history="1">
        <w:r w:rsidRPr="005E342B">
          <w:rPr>
            <w:rStyle w:val="Hyperlink"/>
            <w:noProof/>
          </w:rPr>
          <w:t>2.2.3</w:t>
        </w:r>
        <w:r>
          <w:rPr>
            <w:rFonts w:eastAsiaTheme="minorEastAsia"/>
            <w:i w:val="0"/>
            <w:iCs w:val="0"/>
            <w:noProof/>
            <w:sz w:val="22"/>
            <w:szCs w:val="22"/>
            <w:lang w:eastAsia="en-GB"/>
          </w:rPr>
          <w:tab/>
        </w:r>
        <w:r w:rsidRPr="005E342B">
          <w:rPr>
            <w:rStyle w:val="Hyperlink"/>
            <w:noProof/>
          </w:rPr>
          <w:t>Hemispherical-Directional Reflectance Factor (HDRF)</w:t>
        </w:r>
        <w:r>
          <w:rPr>
            <w:noProof/>
            <w:webHidden/>
          </w:rPr>
          <w:tab/>
        </w:r>
        <w:r>
          <w:rPr>
            <w:noProof/>
            <w:webHidden/>
          </w:rPr>
          <w:fldChar w:fldCharType="begin"/>
        </w:r>
        <w:r>
          <w:rPr>
            <w:noProof/>
            <w:webHidden/>
          </w:rPr>
          <w:instrText xml:space="preserve"> PAGEREF _Toc42263188 \h </w:instrText>
        </w:r>
        <w:r>
          <w:rPr>
            <w:noProof/>
            <w:webHidden/>
          </w:rPr>
        </w:r>
        <w:r>
          <w:rPr>
            <w:noProof/>
            <w:webHidden/>
          </w:rPr>
          <w:fldChar w:fldCharType="separate"/>
        </w:r>
        <w:r>
          <w:rPr>
            <w:noProof/>
            <w:webHidden/>
          </w:rPr>
          <w:t>8</w:t>
        </w:r>
        <w:r>
          <w:rPr>
            <w:noProof/>
            <w:webHidden/>
          </w:rPr>
          <w:fldChar w:fldCharType="end"/>
        </w:r>
      </w:hyperlink>
    </w:p>
    <w:p w14:paraId="4B324C24" w14:textId="146085C4" w:rsidR="00EB5D41" w:rsidRDefault="00EB5D41">
      <w:pPr>
        <w:pStyle w:val="TOC2"/>
        <w:rPr>
          <w:rFonts w:eastAsiaTheme="minorEastAsia"/>
          <w:smallCaps w:val="0"/>
          <w:noProof/>
          <w:sz w:val="22"/>
          <w:szCs w:val="22"/>
          <w:lang w:eastAsia="en-GB"/>
        </w:rPr>
      </w:pPr>
      <w:hyperlink w:anchor="_Toc42263189" w:history="1">
        <w:r w:rsidRPr="005E342B">
          <w:rPr>
            <w:rStyle w:val="Hyperlink"/>
            <w:noProof/>
          </w:rPr>
          <w:t>2.3</w:t>
        </w:r>
        <w:r>
          <w:rPr>
            <w:rFonts w:eastAsiaTheme="minorEastAsia"/>
            <w:smallCaps w:val="0"/>
            <w:noProof/>
            <w:sz w:val="22"/>
            <w:szCs w:val="22"/>
            <w:lang w:eastAsia="en-GB"/>
          </w:rPr>
          <w:tab/>
        </w:r>
        <w:r w:rsidRPr="005E342B">
          <w:rPr>
            <w:rStyle w:val="Hyperlink"/>
            <w:noProof/>
          </w:rPr>
          <w:t>State-of-the art methods for satellite surface reflectance validation</w:t>
        </w:r>
        <w:r>
          <w:rPr>
            <w:noProof/>
            <w:webHidden/>
          </w:rPr>
          <w:tab/>
        </w:r>
        <w:r>
          <w:rPr>
            <w:noProof/>
            <w:webHidden/>
          </w:rPr>
          <w:fldChar w:fldCharType="begin"/>
        </w:r>
        <w:r>
          <w:rPr>
            <w:noProof/>
            <w:webHidden/>
          </w:rPr>
          <w:instrText xml:space="preserve"> PAGEREF _Toc42263189 \h </w:instrText>
        </w:r>
        <w:r>
          <w:rPr>
            <w:noProof/>
            <w:webHidden/>
          </w:rPr>
        </w:r>
        <w:r>
          <w:rPr>
            <w:noProof/>
            <w:webHidden/>
          </w:rPr>
          <w:fldChar w:fldCharType="separate"/>
        </w:r>
        <w:r>
          <w:rPr>
            <w:noProof/>
            <w:webHidden/>
          </w:rPr>
          <w:t>8</w:t>
        </w:r>
        <w:r>
          <w:rPr>
            <w:noProof/>
            <w:webHidden/>
          </w:rPr>
          <w:fldChar w:fldCharType="end"/>
        </w:r>
      </w:hyperlink>
    </w:p>
    <w:p w14:paraId="639FEFE5" w14:textId="56C8A5C9" w:rsidR="00EB5D41" w:rsidRDefault="00EB5D41">
      <w:pPr>
        <w:pStyle w:val="TOC3"/>
        <w:rPr>
          <w:rFonts w:eastAsiaTheme="minorEastAsia"/>
          <w:i w:val="0"/>
          <w:iCs w:val="0"/>
          <w:noProof/>
          <w:sz w:val="22"/>
          <w:szCs w:val="22"/>
          <w:lang w:eastAsia="en-GB"/>
        </w:rPr>
      </w:pPr>
      <w:hyperlink w:anchor="_Toc42263190" w:history="1">
        <w:r w:rsidRPr="005E342B">
          <w:rPr>
            <w:rStyle w:val="Hyperlink"/>
            <w:noProof/>
          </w:rPr>
          <w:t>2.3.1</w:t>
        </w:r>
        <w:r>
          <w:rPr>
            <w:rFonts w:eastAsiaTheme="minorEastAsia"/>
            <w:i w:val="0"/>
            <w:iCs w:val="0"/>
            <w:noProof/>
            <w:sz w:val="22"/>
            <w:szCs w:val="22"/>
            <w:lang w:eastAsia="en-GB"/>
          </w:rPr>
          <w:tab/>
        </w:r>
        <w:r w:rsidRPr="005E342B">
          <w:rPr>
            <w:rStyle w:val="Hyperlink"/>
            <w:noProof/>
          </w:rPr>
          <w:t>Direct validation</w:t>
        </w:r>
        <w:r>
          <w:rPr>
            <w:noProof/>
            <w:webHidden/>
          </w:rPr>
          <w:tab/>
        </w:r>
        <w:r>
          <w:rPr>
            <w:noProof/>
            <w:webHidden/>
          </w:rPr>
          <w:fldChar w:fldCharType="begin"/>
        </w:r>
        <w:r>
          <w:rPr>
            <w:noProof/>
            <w:webHidden/>
          </w:rPr>
          <w:instrText xml:space="preserve"> PAGEREF _Toc42263190 \h </w:instrText>
        </w:r>
        <w:r>
          <w:rPr>
            <w:noProof/>
            <w:webHidden/>
          </w:rPr>
        </w:r>
        <w:r>
          <w:rPr>
            <w:noProof/>
            <w:webHidden/>
          </w:rPr>
          <w:fldChar w:fldCharType="separate"/>
        </w:r>
        <w:r>
          <w:rPr>
            <w:noProof/>
            <w:webHidden/>
          </w:rPr>
          <w:t>8</w:t>
        </w:r>
        <w:r>
          <w:rPr>
            <w:noProof/>
            <w:webHidden/>
          </w:rPr>
          <w:fldChar w:fldCharType="end"/>
        </w:r>
      </w:hyperlink>
    </w:p>
    <w:p w14:paraId="09C316D6" w14:textId="6880D7BC" w:rsidR="00EB5D41" w:rsidRDefault="00EB5D41">
      <w:pPr>
        <w:pStyle w:val="TOC3"/>
        <w:rPr>
          <w:rFonts w:eastAsiaTheme="minorEastAsia"/>
          <w:i w:val="0"/>
          <w:iCs w:val="0"/>
          <w:noProof/>
          <w:sz w:val="22"/>
          <w:szCs w:val="22"/>
          <w:lang w:eastAsia="en-GB"/>
        </w:rPr>
      </w:pPr>
      <w:hyperlink w:anchor="_Toc42263191" w:history="1">
        <w:r w:rsidRPr="005E342B">
          <w:rPr>
            <w:rStyle w:val="Hyperlink"/>
            <w:noProof/>
          </w:rPr>
          <w:t>2.3.2</w:t>
        </w:r>
        <w:r>
          <w:rPr>
            <w:rFonts w:eastAsiaTheme="minorEastAsia"/>
            <w:i w:val="0"/>
            <w:iCs w:val="0"/>
            <w:noProof/>
            <w:sz w:val="22"/>
            <w:szCs w:val="22"/>
            <w:lang w:eastAsia="en-GB"/>
          </w:rPr>
          <w:tab/>
        </w:r>
        <w:r w:rsidRPr="005E342B">
          <w:rPr>
            <w:rStyle w:val="Hyperlink"/>
            <w:noProof/>
          </w:rPr>
          <w:t>Indirect validation</w:t>
        </w:r>
        <w:r>
          <w:rPr>
            <w:noProof/>
            <w:webHidden/>
          </w:rPr>
          <w:tab/>
        </w:r>
        <w:r>
          <w:rPr>
            <w:noProof/>
            <w:webHidden/>
          </w:rPr>
          <w:fldChar w:fldCharType="begin"/>
        </w:r>
        <w:r>
          <w:rPr>
            <w:noProof/>
            <w:webHidden/>
          </w:rPr>
          <w:instrText xml:space="preserve"> PAGEREF _Toc42263191 \h </w:instrText>
        </w:r>
        <w:r>
          <w:rPr>
            <w:noProof/>
            <w:webHidden/>
          </w:rPr>
        </w:r>
        <w:r>
          <w:rPr>
            <w:noProof/>
            <w:webHidden/>
          </w:rPr>
          <w:fldChar w:fldCharType="separate"/>
        </w:r>
        <w:r>
          <w:rPr>
            <w:noProof/>
            <w:webHidden/>
          </w:rPr>
          <w:t>11</w:t>
        </w:r>
        <w:r>
          <w:rPr>
            <w:noProof/>
            <w:webHidden/>
          </w:rPr>
          <w:fldChar w:fldCharType="end"/>
        </w:r>
      </w:hyperlink>
    </w:p>
    <w:p w14:paraId="1C4FBFC6" w14:textId="7B88BACD" w:rsidR="00EB5D41" w:rsidRDefault="00EB5D41">
      <w:pPr>
        <w:pStyle w:val="TOC1"/>
        <w:tabs>
          <w:tab w:val="left" w:pos="440"/>
        </w:tabs>
        <w:rPr>
          <w:rFonts w:eastAsiaTheme="minorEastAsia"/>
          <w:b w:val="0"/>
          <w:bCs w:val="0"/>
          <w:caps w:val="0"/>
          <w:noProof/>
          <w:sz w:val="22"/>
          <w:szCs w:val="22"/>
          <w:lang w:eastAsia="en-GB"/>
        </w:rPr>
      </w:pPr>
      <w:hyperlink w:anchor="_Toc42263192" w:history="1">
        <w:r w:rsidRPr="005E342B">
          <w:rPr>
            <w:rStyle w:val="Hyperlink"/>
            <w:noProof/>
          </w:rPr>
          <w:t>3</w:t>
        </w:r>
        <w:r>
          <w:rPr>
            <w:rFonts w:eastAsiaTheme="minorEastAsia"/>
            <w:b w:val="0"/>
            <w:bCs w:val="0"/>
            <w:caps w:val="0"/>
            <w:noProof/>
            <w:sz w:val="22"/>
            <w:szCs w:val="22"/>
            <w:lang w:eastAsia="en-GB"/>
          </w:rPr>
          <w:tab/>
        </w:r>
        <w:r w:rsidRPr="005E342B">
          <w:rPr>
            <w:rStyle w:val="Hyperlink"/>
            <w:noProof/>
          </w:rPr>
          <w:t>FRM Validation Methodology</w:t>
        </w:r>
        <w:r>
          <w:rPr>
            <w:noProof/>
            <w:webHidden/>
          </w:rPr>
          <w:tab/>
        </w:r>
        <w:r>
          <w:rPr>
            <w:noProof/>
            <w:webHidden/>
          </w:rPr>
          <w:fldChar w:fldCharType="begin"/>
        </w:r>
        <w:r>
          <w:rPr>
            <w:noProof/>
            <w:webHidden/>
          </w:rPr>
          <w:instrText xml:space="preserve"> PAGEREF _Toc42263192 \h </w:instrText>
        </w:r>
        <w:r>
          <w:rPr>
            <w:noProof/>
            <w:webHidden/>
          </w:rPr>
        </w:r>
        <w:r>
          <w:rPr>
            <w:noProof/>
            <w:webHidden/>
          </w:rPr>
          <w:fldChar w:fldCharType="separate"/>
        </w:r>
        <w:r>
          <w:rPr>
            <w:noProof/>
            <w:webHidden/>
          </w:rPr>
          <w:t>12</w:t>
        </w:r>
        <w:r>
          <w:rPr>
            <w:noProof/>
            <w:webHidden/>
          </w:rPr>
          <w:fldChar w:fldCharType="end"/>
        </w:r>
      </w:hyperlink>
    </w:p>
    <w:p w14:paraId="3A7CD2F7" w14:textId="35075CD9" w:rsidR="00EB5D41" w:rsidRDefault="00EB5D41">
      <w:pPr>
        <w:pStyle w:val="TOC1"/>
        <w:tabs>
          <w:tab w:val="left" w:pos="440"/>
        </w:tabs>
        <w:rPr>
          <w:rFonts w:eastAsiaTheme="minorEastAsia"/>
          <w:b w:val="0"/>
          <w:bCs w:val="0"/>
          <w:caps w:val="0"/>
          <w:noProof/>
          <w:sz w:val="22"/>
          <w:szCs w:val="22"/>
          <w:lang w:eastAsia="en-GB"/>
        </w:rPr>
      </w:pPr>
      <w:hyperlink w:anchor="_Toc42263193" w:history="1">
        <w:r w:rsidRPr="005E342B">
          <w:rPr>
            <w:rStyle w:val="Hyperlink"/>
            <w:noProof/>
          </w:rPr>
          <w:t>4</w:t>
        </w:r>
        <w:r>
          <w:rPr>
            <w:rFonts w:eastAsiaTheme="minorEastAsia"/>
            <w:b w:val="0"/>
            <w:bCs w:val="0"/>
            <w:caps w:val="0"/>
            <w:noProof/>
            <w:sz w:val="22"/>
            <w:szCs w:val="22"/>
            <w:lang w:eastAsia="en-GB"/>
          </w:rPr>
          <w:tab/>
        </w:r>
        <w:r w:rsidRPr="005E342B">
          <w:rPr>
            <w:rStyle w:val="Hyperlink"/>
            <w:noProof/>
          </w:rPr>
          <w:t>Validation configurations</w:t>
        </w:r>
        <w:r>
          <w:rPr>
            <w:noProof/>
            <w:webHidden/>
          </w:rPr>
          <w:tab/>
        </w:r>
        <w:r>
          <w:rPr>
            <w:noProof/>
            <w:webHidden/>
          </w:rPr>
          <w:fldChar w:fldCharType="begin"/>
        </w:r>
        <w:r>
          <w:rPr>
            <w:noProof/>
            <w:webHidden/>
          </w:rPr>
          <w:instrText xml:space="preserve"> PAGEREF _Toc42263193 \h </w:instrText>
        </w:r>
        <w:r>
          <w:rPr>
            <w:noProof/>
            <w:webHidden/>
          </w:rPr>
        </w:r>
        <w:r>
          <w:rPr>
            <w:noProof/>
            <w:webHidden/>
          </w:rPr>
          <w:fldChar w:fldCharType="separate"/>
        </w:r>
        <w:r>
          <w:rPr>
            <w:noProof/>
            <w:webHidden/>
          </w:rPr>
          <w:t>13</w:t>
        </w:r>
        <w:r>
          <w:rPr>
            <w:noProof/>
            <w:webHidden/>
          </w:rPr>
          <w:fldChar w:fldCharType="end"/>
        </w:r>
      </w:hyperlink>
    </w:p>
    <w:p w14:paraId="61B624DF" w14:textId="7772B44D" w:rsidR="00EB5D41" w:rsidRDefault="00EB5D41">
      <w:pPr>
        <w:pStyle w:val="TOC3"/>
        <w:rPr>
          <w:rFonts w:eastAsiaTheme="minorEastAsia"/>
          <w:i w:val="0"/>
          <w:iCs w:val="0"/>
          <w:noProof/>
          <w:sz w:val="22"/>
          <w:szCs w:val="22"/>
          <w:lang w:eastAsia="en-GB"/>
        </w:rPr>
      </w:pPr>
      <w:hyperlink w:anchor="_Toc42263194" w:history="1">
        <w:r w:rsidRPr="005E342B">
          <w:rPr>
            <w:rStyle w:val="Hyperlink"/>
            <w:noProof/>
          </w:rPr>
          <w:t>4.1.1</w:t>
        </w:r>
        <w:r>
          <w:rPr>
            <w:rFonts w:eastAsiaTheme="minorEastAsia"/>
            <w:i w:val="0"/>
            <w:iCs w:val="0"/>
            <w:noProof/>
            <w:sz w:val="22"/>
            <w:szCs w:val="22"/>
            <w:lang w:eastAsia="en-GB"/>
          </w:rPr>
          <w:tab/>
        </w:r>
        <w:r w:rsidRPr="005E342B">
          <w:rPr>
            <w:rStyle w:val="Hyperlink"/>
            <w:noProof/>
          </w:rPr>
          <w:t>Scale</w:t>
        </w:r>
        <w:r>
          <w:rPr>
            <w:noProof/>
            <w:webHidden/>
          </w:rPr>
          <w:tab/>
        </w:r>
        <w:r>
          <w:rPr>
            <w:noProof/>
            <w:webHidden/>
          </w:rPr>
          <w:fldChar w:fldCharType="begin"/>
        </w:r>
        <w:r>
          <w:rPr>
            <w:noProof/>
            <w:webHidden/>
          </w:rPr>
          <w:instrText xml:space="preserve"> PAGEREF _Toc42263194 \h </w:instrText>
        </w:r>
        <w:r>
          <w:rPr>
            <w:noProof/>
            <w:webHidden/>
          </w:rPr>
        </w:r>
        <w:r>
          <w:rPr>
            <w:noProof/>
            <w:webHidden/>
          </w:rPr>
          <w:fldChar w:fldCharType="separate"/>
        </w:r>
        <w:r>
          <w:rPr>
            <w:noProof/>
            <w:webHidden/>
          </w:rPr>
          <w:t>13</w:t>
        </w:r>
        <w:r>
          <w:rPr>
            <w:noProof/>
            <w:webHidden/>
          </w:rPr>
          <w:fldChar w:fldCharType="end"/>
        </w:r>
      </w:hyperlink>
    </w:p>
    <w:p w14:paraId="23B1625E" w14:textId="35C9277E" w:rsidR="00EB5D41" w:rsidRDefault="00EB5D41">
      <w:pPr>
        <w:pStyle w:val="TOC3"/>
        <w:rPr>
          <w:rFonts w:eastAsiaTheme="minorEastAsia"/>
          <w:i w:val="0"/>
          <w:iCs w:val="0"/>
          <w:noProof/>
          <w:sz w:val="22"/>
          <w:szCs w:val="22"/>
          <w:lang w:eastAsia="en-GB"/>
        </w:rPr>
      </w:pPr>
      <w:hyperlink w:anchor="_Toc42263195" w:history="1">
        <w:r w:rsidRPr="005E342B">
          <w:rPr>
            <w:rStyle w:val="Hyperlink"/>
            <w:noProof/>
          </w:rPr>
          <w:t>4.1.2</w:t>
        </w:r>
        <w:r>
          <w:rPr>
            <w:rFonts w:eastAsiaTheme="minorEastAsia"/>
            <w:i w:val="0"/>
            <w:iCs w:val="0"/>
            <w:noProof/>
            <w:sz w:val="22"/>
            <w:szCs w:val="22"/>
            <w:lang w:eastAsia="en-GB"/>
          </w:rPr>
          <w:tab/>
        </w:r>
        <w:r w:rsidRPr="005E342B">
          <w:rPr>
            <w:rStyle w:val="Hyperlink"/>
            <w:noProof/>
          </w:rPr>
          <w:t>Homogeneity</w:t>
        </w:r>
        <w:r>
          <w:rPr>
            <w:noProof/>
            <w:webHidden/>
          </w:rPr>
          <w:tab/>
        </w:r>
        <w:r>
          <w:rPr>
            <w:noProof/>
            <w:webHidden/>
          </w:rPr>
          <w:fldChar w:fldCharType="begin"/>
        </w:r>
        <w:r>
          <w:rPr>
            <w:noProof/>
            <w:webHidden/>
          </w:rPr>
          <w:instrText xml:space="preserve"> PAGEREF _Toc42263195 \h </w:instrText>
        </w:r>
        <w:r>
          <w:rPr>
            <w:noProof/>
            <w:webHidden/>
          </w:rPr>
        </w:r>
        <w:r>
          <w:rPr>
            <w:noProof/>
            <w:webHidden/>
          </w:rPr>
          <w:fldChar w:fldCharType="separate"/>
        </w:r>
        <w:r>
          <w:rPr>
            <w:noProof/>
            <w:webHidden/>
          </w:rPr>
          <w:t>13</w:t>
        </w:r>
        <w:r>
          <w:rPr>
            <w:noProof/>
            <w:webHidden/>
          </w:rPr>
          <w:fldChar w:fldCharType="end"/>
        </w:r>
      </w:hyperlink>
    </w:p>
    <w:p w14:paraId="67178471" w14:textId="3D14C0B7" w:rsidR="00EB5D41" w:rsidRDefault="00EB5D41">
      <w:pPr>
        <w:pStyle w:val="TOC3"/>
        <w:rPr>
          <w:rFonts w:eastAsiaTheme="minorEastAsia"/>
          <w:i w:val="0"/>
          <w:iCs w:val="0"/>
          <w:noProof/>
          <w:sz w:val="22"/>
          <w:szCs w:val="22"/>
          <w:lang w:eastAsia="en-GB"/>
        </w:rPr>
      </w:pPr>
      <w:hyperlink w:anchor="_Toc42263196" w:history="1">
        <w:r w:rsidRPr="005E342B">
          <w:rPr>
            <w:rStyle w:val="Hyperlink"/>
            <w:noProof/>
          </w:rPr>
          <w:t>4.1.3</w:t>
        </w:r>
        <w:r>
          <w:rPr>
            <w:rFonts w:eastAsiaTheme="minorEastAsia"/>
            <w:i w:val="0"/>
            <w:iCs w:val="0"/>
            <w:noProof/>
            <w:sz w:val="22"/>
            <w:szCs w:val="22"/>
            <w:lang w:eastAsia="en-GB"/>
          </w:rPr>
          <w:tab/>
        </w:r>
        <w:r w:rsidRPr="005E342B">
          <w:rPr>
            <w:rStyle w:val="Hyperlink"/>
            <w:noProof/>
          </w:rPr>
          <w:t>Temporal changes</w:t>
        </w:r>
        <w:r>
          <w:rPr>
            <w:noProof/>
            <w:webHidden/>
          </w:rPr>
          <w:tab/>
        </w:r>
        <w:r>
          <w:rPr>
            <w:noProof/>
            <w:webHidden/>
          </w:rPr>
          <w:fldChar w:fldCharType="begin"/>
        </w:r>
        <w:r>
          <w:rPr>
            <w:noProof/>
            <w:webHidden/>
          </w:rPr>
          <w:instrText xml:space="preserve"> PAGEREF _Toc42263196 \h </w:instrText>
        </w:r>
        <w:r>
          <w:rPr>
            <w:noProof/>
            <w:webHidden/>
          </w:rPr>
        </w:r>
        <w:r>
          <w:rPr>
            <w:noProof/>
            <w:webHidden/>
          </w:rPr>
          <w:fldChar w:fldCharType="separate"/>
        </w:r>
        <w:r>
          <w:rPr>
            <w:noProof/>
            <w:webHidden/>
          </w:rPr>
          <w:t>14</w:t>
        </w:r>
        <w:r>
          <w:rPr>
            <w:noProof/>
            <w:webHidden/>
          </w:rPr>
          <w:fldChar w:fldCharType="end"/>
        </w:r>
      </w:hyperlink>
    </w:p>
    <w:p w14:paraId="0C40CA28" w14:textId="2690E3D9" w:rsidR="00EB5D41" w:rsidRDefault="00EB5D41">
      <w:pPr>
        <w:pStyle w:val="TOC3"/>
        <w:rPr>
          <w:rFonts w:eastAsiaTheme="minorEastAsia"/>
          <w:i w:val="0"/>
          <w:iCs w:val="0"/>
          <w:noProof/>
          <w:sz w:val="22"/>
          <w:szCs w:val="22"/>
          <w:lang w:eastAsia="en-GB"/>
        </w:rPr>
      </w:pPr>
      <w:hyperlink w:anchor="_Toc42263197" w:history="1">
        <w:r w:rsidRPr="005E342B">
          <w:rPr>
            <w:rStyle w:val="Hyperlink"/>
            <w:noProof/>
          </w:rPr>
          <w:t>4.1.4</w:t>
        </w:r>
        <w:r>
          <w:rPr>
            <w:rFonts w:eastAsiaTheme="minorEastAsia"/>
            <w:i w:val="0"/>
            <w:iCs w:val="0"/>
            <w:noProof/>
            <w:sz w:val="22"/>
            <w:szCs w:val="22"/>
            <w:lang w:eastAsia="en-GB"/>
          </w:rPr>
          <w:tab/>
        </w:r>
        <w:r w:rsidRPr="005E342B">
          <w:rPr>
            <w:rStyle w:val="Hyperlink"/>
            <w:noProof/>
          </w:rPr>
          <w:t>Viewing configuration</w:t>
        </w:r>
        <w:r>
          <w:rPr>
            <w:noProof/>
            <w:webHidden/>
          </w:rPr>
          <w:tab/>
        </w:r>
        <w:r>
          <w:rPr>
            <w:noProof/>
            <w:webHidden/>
          </w:rPr>
          <w:fldChar w:fldCharType="begin"/>
        </w:r>
        <w:r>
          <w:rPr>
            <w:noProof/>
            <w:webHidden/>
          </w:rPr>
          <w:instrText xml:space="preserve"> PAGEREF _Toc42263197 \h </w:instrText>
        </w:r>
        <w:r>
          <w:rPr>
            <w:noProof/>
            <w:webHidden/>
          </w:rPr>
        </w:r>
        <w:r>
          <w:rPr>
            <w:noProof/>
            <w:webHidden/>
          </w:rPr>
          <w:fldChar w:fldCharType="separate"/>
        </w:r>
        <w:r>
          <w:rPr>
            <w:noProof/>
            <w:webHidden/>
          </w:rPr>
          <w:t>14</w:t>
        </w:r>
        <w:r>
          <w:rPr>
            <w:noProof/>
            <w:webHidden/>
          </w:rPr>
          <w:fldChar w:fldCharType="end"/>
        </w:r>
      </w:hyperlink>
    </w:p>
    <w:p w14:paraId="2C98119C" w14:textId="0671382F" w:rsidR="00EB5D41" w:rsidRDefault="00EB5D41">
      <w:pPr>
        <w:pStyle w:val="TOC3"/>
        <w:rPr>
          <w:rFonts w:eastAsiaTheme="minorEastAsia"/>
          <w:i w:val="0"/>
          <w:iCs w:val="0"/>
          <w:noProof/>
          <w:sz w:val="22"/>
          <w:szCs w:val="22"/>
          <w:lang w:eastAsia="en-GB"/>
        </w:rPr>
      </w:pPr>
      <w:hyperlink w:anchor="_Toc42263198" w:history="1">
        <w:r w:rsidRPr="005E342B">
          <w:rPr>
            <w:rStyle w:val="Hyperlink"/>
            <w:noProof/>
          </w:rPr>
          <w:t>4.1.5</w:t>
        </w:r>
        <w:r>
          <w:rPr>
            <w:rFonts w:eastAsiaTheme="minorEastAsia"/>
            <w:i w:val="0"/>
            <w:iCs w:val="0"/>
            <w:noProof/>
            <w:sz w:val="22"/>
            <w:szCs w:val="22"/>
            <w:lang w:eastAsia="en-GB"/>
          </w:rPr>
          <w:tab/>
        </w:r>
        <w:r w:rsidRPr="005E342B">
          <w:rPr>
            <w:rStyle w:val="Hyperlink"/>
            <w:noProof/>
          </w:rPr>
          <w:t>Illumination conditions</w:t>
        </w:r>
        <w:r>
          <w:rPr>
            <w:noProof/>
            <w:webHidden/>
          </w:rPr>
          <w:tab/>
        </w:r>
        <w:r>
          <w:rPr>
            <w:noProof/>
            <w:webHidden/>
          </w:rPr>
          <w:fldChar w:fldCharType="begin"/>
        </w:r>
        <w:r>
          <w:rPr>
            <w:noProof/>
            <w:webHidden/>
          </w:rPr>
          <w:instrText xml:space="preserve"> PAGEREF _Toc42263198 \h </w:instrText>
        </w:r>
        <w:r>
          <w:rPr>
            <w:noProof/>
            <w:webHidden/>
          </w:rPr>
        </w:r>
        <w:r>
          <w:rPr>
            <w:noProof/>
            <w:webHidden/>
          </w:rPr>
          <w:fldChar w:fldCharType="separate"/>
        </w:r>
        <w:r>
          <w:rPr>
            <w:noProof/>
            <w:webHidden/>
          </w:rPr>
          <w:t>15</w:t>
        </w:r>
        <w:r>
          <w:rPr>
            <w:noProof/>
            <w:webHidden/>
          </w:rPr>
          <w:fldChar w:fldCharType="end"/>
        </w:r>
      </w:hyperlink>
    </w:p>
    <w:p w14:paraId="60E86689" w14:textId="778A1E0D" w:rsidR="00EB5D41" w:rsidRDefault="00EB5D41">
      <w:pPr>
        <w:pStyle w:val="TOC3"/>
        <w:rPr>
          <w:rFonts w:eastAsiaTheme="minorEastAsia"/>
          <w:i w:val="0"/>
          <w:iCs w:val="0"/>
          <w:noProof/>
          <w:sz w:val="22"/>
          <w:szCs w:val="22"/>
          <w:lang w:eastAsia="en-GB"/>
        </w:rPr>
      </w:pPr>
      <w:hyperlink w:anchor="_Toc42263199" w:history="1">
        <w:r w:rsidRPr="005E342B">
          <w:rPr>
            <w:rStyle w:val="Hyperlink"/>
            <w:noProof/>
          </w:rPr>
          <w:t>4.1.6</w:t>
        </w:r>
        <w:r>
          <w:rPr>
            <w:rFonts w:eastAsiaTheme="minorEastAsia"/>
            <w:i w:val="0"/>
            <w:iCs w:val="0"/>
            <w:noProof/>
            <w:sz w:val="22"/>
            <w:szCs w:val="22"/>
            <w:lang w:eastAsia="en-GB"/>
          </w:rPr>
          <w:tab/>
        </w:r>
        <w:r w:rsidRPr="005E342B">
          <w:rPr>
            <w:rStyle w:val="Hyperlink"/>
            <w:noProof/>
          </w:rPr>
          <w:t>Spectral considerations</w:t>
        </w:r>
        <w:r>
          <w:rPr>
            <w:noProof/>
            <w:webHidden/>
          </w:rPr>
          <w:tab/>
        </w:r>
        <w:r>
          <w:rPr>
            <w:noProof/>
            <w:webHidden/>
          </w:rPr>
          <w:fldChar w:fldCharType="begin"/>
        </w:r>
        <w:r>
          <w:rPr>
            <w:noProof/>
            <w:webHidden/>
          </w:rPr>
          <w:instrText xml:space="preserve"> PAGEREF _Toc42263199 \h </w:instrText>
        </w:r>
        <w:r>
          <w:rPr>
            <w:noProof/>
            <w:webHidden/>
          </w:rPr>
        </w:r>
        <w:r>
          <w:rPr>
            <w:noProof/>
            <w:webHidden/>
          </w:rPr>
          <w:fldChar w:fldCharType="separate"/>
        </w:r>
        <w:r>
          <w:rPr>
            <w:noProof/>
            <w:webHidden/>
          </w:rPr>
          <w:t>15</w:t>
        </w:r>
        <w:r>
          <w:rPr>
            <w:noProof/>
            <w:webHidden/>
          </w:rPr>
          <w:fldChar w:fldCharType="end"/>
        </w:r>
      </w:hyperlink>
    </w:p>
    <w:p w14:paraId="4EB27FF1" w14:textId="15CFC99D" w:rsidR="00EB5D41" w:rsidRDefault="00EB5D41">
      <w:pPr>
        <w:pStyle w:val="TOC2"/>
        <w:rPr>
          <w:rFonts w:eastAsiaTheme="minorEastAsia"/>
          <w:smallCaps w:val="0"/>
          <w:noProof/>
          <w:sz w:val="22"/>
          <w:szCs w:val="22"/>
          <w:lang w:eastAsia="en-GB"/>
        </w:rPr>
      </w:pPr>
      <w:hyperlink w:anchor="_Toc42263200" w:history="1">
        <w:r w:rsidRPr="005E342B">
          <w:rPr>
            <w:rStyle w:val="Hyperlink"/>
            <w:noProof/>
          </w:rPr>
          <w:t>4.2</w:t>
        </w:r>
        <w:r>
          <w:rPr>
            <w:rFonts w:eastAsiaTheme="minorEastAsia"/>
            <w:smallCaps w:val="0"/>
            <w:noProof/>
            <w:sz w:val="22"/>
            <w:szCs w:val="22"/>
            <w:lang w:eastAsia="en-GB"/>
          </w:rPr>
          <w:tab/>
        </w:r>
        <w:r w:rsidRPr="005E342B">
          <w:rPr>
            <w:rStyle w:val="Hyperlink"/>
            <w:noProof/>
          </w:rPr>
          <w:t>In situ data uncertainty and propagation</w:t>
        </w:r>
        <w:r>
          <w:rPr>
            <w:noProof/>
            <w:webHidden/>
          </w:rPr>
          <w:tab/>
        </w:r>
        <w:r>
          <w:rPr>
            <w:noProof/>
            <w:webHidden/>
          </w:rPr>
          <w:fldChar w:fldCharType="begin"/>
        </w:r>
        <w:r>
          <w:rPr>
            <w:noProof/>
            <w:webHidden/>
          </w:rPr>
          <w:instrText xml:space="preserve"> PAGEREF _Toc42263200 \h </w:instrText>
        </w:r>
        <w:r>
          <w:rPr>
            <w:noProof/>
            <w:webHidden/>
          </w:rPr>
        </w:r>
        <w:r>
          <w:rPr>
            <w:noProof/>
            <w:webHidden/>
          </w:rPr>
          <w:fldChar w:fldCharType="separate"/>
        </w:r>
        <w:r>
          <w:rPr>
            <w:noProof/>
            <w:webHidden/>
          </w:rPr>
          <w:t>16</w:t>
        </w:r>
        <w:r>
          <w:rPr>
            <w:noProof/>
            <w:webHidden/>
          </w:rPr>
          <w:fldChar w:fldCharType="end"/>
        </w:r>
      </w:hyperlink>
    </w:p>
    <w:p w14:paraId="30E32927" w14:textId="04FC792F" w:rsidR="00EB5D41" w:rsidRDefault="00EB5D41">
      <w:pPr>
        <w:pStyle w:val="TOC3"/>
        <w:rPr>
          <w:rFonts w:eastAsiaTheme="minorEastAsia"/>
          <w:i w:val="0"/>
          <w:iCs w:val="0"/>
          <w:noProof/>
          <w:sz w:val="22"/>
          <w:szCs w:val="22"/>
          <w:lang w:eastAsia="en-GB"/>
        </w:rPr>
      </w:pPr>
      <w:hyperlink w:anchor="_Toc42263201" w:history="1">
        <w:r w:rsidRPr="005E342B">
          <w:rPr>
            <w:rStyle w:val="Hyperlink"/>
            <w:noProof/>
          </w:rPr>
          <w:t>4.2.1</w:t>
        </w:r>
        <w:r>
          <w:rPr>
            <w:rFonts w:eastAsiaTheme="minorEastAsia"/>
            <w:i w:val="0"/>
            <w:iCs w:val="0"/>
            <w:noProof/>
            <w:sz w:val="22"/>
            <w:szCs w:val="22"/>
            <w:lang w:eastAsia="en-GB"/>
          </w:rPr>
          <w:tab/>
        </w:r>
        <w:r w:rsidRPr="005E342B">
          <w:rPr>
            <w:rStyle w:val="Hyperlink"/>
            <w:noProof/>
          </w:rPr>
          <w:t>Field data uncertainty assessment</w:t>
        </w:r>
        <w:r>
          <w:rPr>
            <w:noProof/>
            <w:webHidden/>
          </w:rPr>
          <w:tab/>
        </w:r>
        <w:r>
          <w:rPr>
            <w:noProof/>
            <w:webHidden/>
          </w:rPr>
          <w:fldChar w:fldCharType="begin"/>
        </w:r>
        <w:r>
          <w:rPr>
            <w:noProof/>
            <w:webHidden/>
          </w:rPr>
          <w:instrText xml:space="preserve"> PAGEREF _Toc42263201 \h </w:instrText>
        </w:r>
        <w:r>
          <w:rPr>
            <w:noProof/>
            <w:webHidden/>
          </w:rPr>
        </w:r>
        <w:r>
          <w:rPr>
            <w:noProof/>
            <w:webHidden/>
          </w:rPr>
          <w:fldChar w:fldCharType="separate"/>
        </w:r>
        <w:r>
          <w:rPr>
            <w:noProof/>
            <w:webHidden/>
          </w:rPr>
          <w:t>16</w:t>
        </w:r>
        <w:r>
          <w:rPr>
            <w:noProof/>
            <w:webHidden/>
          </w:rPr>
          <w:fldChar w:fldCharType="end"/>
        </w:r>
      </w:hyperlink>
    </w:p>
    <w:p w14:paraId="15AE8687" w14:textId="18064F5A" w:rsidR="00EB5D41" w:rsidRDefault="00EB5D41">
      <w:pPr>
        <w:pStyle w:val="TOC3"/>
        <w:rPr>
          <w:rFonts w:eastAsiaTheme="minorEastAsia"/>
          <w:i w:val="0"/>
          <w:iCs w:val="0"/>
          <w:noProof/>
          <w:sz w:val="22"/>
          <w:szCs w:val="22"/>
          <w:lang w:eastAsia="en-GB"/>
        </w:rPr>
      </w:pPr>
      <w:hyperlink w:anchor="_Toc42263202" w:history="1">
        <w:r w:rsidRPr="005E342B">
          <w:rPr>
            <w:rStyle w:val="Hyperlink"/>
            <w:noProof/>
          </w:rPr>
          <w:t>4.2.2</w:t>
        </w:r>
        <w:r>
          <w:rPr>
            <w:rFonts w:eastAsiaTheme="minorEastAsia"/>
            <w:i w:val="0"/>
            <w:iCs w:val="0"/>
            <w:noProof/>
            <w:sz w:val="22"/>
            <w:szCs w:val="22"/>
            <w:lang w:eastAsia="en-GB"/>
          </w:rPr>
          <w:tab/>
        </w:r>
        <w:r w:rsidRPr="005E342B">
          <w:rPr>
            <w:rStyle w:val="Hyperlink"/>
            <w:noProof/>
          </w:rPr>
          <w:t>Field data uncertainty propagation</w:t>
        </w:r>
        <w:r>
          <w:rPr>
            <w:noProof/>
            <w:webHidden/>
          </w:rPr>
          <w:tab/>
        </w:r>
        <w:r>
          <w:rPr>
            <w:noProof/>
            <w:webHidden/>
          </w:rPr>
          <w:fldChar w:fldCharType="begin"/>
        </w:r>
        <w:r>
          <w:rPr>
            <w:noProof/>
            <w:webHidden/>
          </w:rPr>
          <w:instrText xml:space="preserve"> PAGEREF _Toc42263202 \h </w:instrText>
        </w:r>
        <w:r>
          <w:rPr>
            <w:noProof/>
            <w:webHidden/>
          </w:rPr>
        </w:r>
        <w:r>
          <w:rPr>
            <w:noProof/>
            <w:webHidden/>
          </w:rPr>
          <w:fldChar w:fldCharType="separate"/>
        </w:r>
        <w:r>
          <w:rPr>
            <w:noProof/>
            <w:webHidden/>
          </w:rPr>
          <w:t>18</w:t>
        </w:r>
        <w:r>
          <w:rPr>
            <w:noProof/>
            <w:webHidden/>
          </w:rPr>
          <w:fldChar w:fldCharType="end"/>
        </w:r>
      </w:hyperlink>
    </w:p>
    <w:p w14:paraId="636B95D9" w14:textId="71709B03" w:rsidR="00EB5D41" w:rsidRDefault="00EB5D41">
      <w:pPr>
        <w:pStyle w:val="TOC1"/>
        <w:tabs>
          <w:tab w:val="left" w:pos="440"/>
        </w:tabs>
        <w:rPr>
          <w:rFonts w:eastAsiaTheme="minorEastAsia"/>
          <w:b w:val="0"/>
          <w:bCs w:val="0"/>
          <w:caps w:val="0"/>
          <w:noProof/>
          <w:sz w:val="22"/>
          <w:szCs w:val="22"/>
          <w:lang w:eastAsia="en-GB"/>
        </w:rPr>
      </w:pPr>
      <w:hyperlink w:anchor="_Toc42263203" w:history="1">
        <w:r w:rsidRPr="005E342B">
          <w:rPr>
            <w:rStyle w:val="Hyperlink"/>
            <w:noProof/>
          </w:rPr>
          <w:t>5</w:t>
        </w:r>
        <w:r>
          <w:rPr>
            <w:rFonts w:eastAsiaTheme="minorEastAsia"/>
            <w:b w:val="0"/>
            <w:bCs w:val="0"/>
            <w:caps w:val="0"/>
            <w:noProof/>
            <w:sz w:val="22"/>
            <w:szCs w:val="22"/>
            <w:lang w:eastAsia="en-GB"/>
          </w:rPr>
          <w:tab/>
        </w:r>
        <w:r w:rsidRPr="005E342B">
          <w:rPr>
            <w:rStyle w:val="Hyperlink"/>
            <w:noProof/>
          </w:rPr>
          <w:t>Satellite data pre-processing, quality control and uncertainty</w:t>
        </w:r>
        <w:r>
          <w:rPr>
            <w:noProof/>
            <w:webHidden/>
          </w:rPr>
          <w:tab/>
        </w:r>
        <w:r>
          <w:rPr>
            <w:noProof/>
            <w:webHidden/>
          </w:rPr>
          <w:fldChar w:fldCharType="begin"/>
        </w:r>
        <w:r>
          <w:rPr>
            <w:noProof/>
            <w:webHidden/>
          </w:rPr>
          <w:instrText xml:space="preserve"> PAGEREF _Toc42263203 \h </w:instrText>
        </w:r>
        <w:r>
          <w:rPr>
            <w:noProof/>
            <w:webHidden/>
          </w:rPr>
        </w:r>
        <w:r>
          <w:rPr>
            <w:noProof/>
            <w:webHidden/>
          </w:rPr>
          <w:fldChar w:fldCharType="separate"/>
        </w:r>
        <w:r>
          <w:rPr>
            <w:noProof/>
            <w:webHidden/>
          </w:rPr>
          <w:t>19</w:t>
        </w:r>
        <w:r>
          <w:rPr>
            <w:noProof/>
            <w:webHidden/>
          </w:rPr>
          <w:fldChar w:fldCharType="end"/>
        </w:r>
      </w:hyperlink>
    </w:p>
    <w:p w14:paraId="31609780" w14:textId="5D03E4AD" w:rsidR="00EB5D41" w:rsidRDefault="00EB5D41">
      <w:pPr>
        <w:pStyle w:val="TOC2"/>
        <w:rPr>
          <w:rFonts w:eastAsiaTheme="minorEastAsia"/>
          <w:smallCaps w:val="0"/>
          <w:noProof/>
          <w:sz w:val="22"/>
          <w:szCs w:val="22"/>
          <w:lang w:eastAsia="en-GB"/>
        </w:rPr>
      </w:pPr>
      <w:hyperlink w:anchor="_Toc42263204" w:history="1">
        <w:r w:rsidRPr="005E342B">
          <w:rPr>
            <w:rStyle w:val="Hyperlink"/>
            <w:noProof/>
          </w:rPr>
          <w:t>5.1</w:t>
        </w:r>
        <w:r>
          <w:rPr>
            <w:rFonts w:eastAsiaTheme="minorEastAsia"/>
            <w:smallCaps w:val="0"/>
            <w:noProof/>
            <w:sz w:val="22"/>
            <w:szCs w:val="22"/>
            <w:lang w:eastAsia="en-GB"/>
          </w:rPr>
          <w:tab/>
        </w:r>
        <w:r w:rsidRPr="005E342B">
          <w:rPr>
            <w:rStyle w:val="Hyperlink"/>
            <w:noProof/>
          </w:rPr>
          <w:t>Pre-processing and quality control</w:t>
        </w:r>
        <w:r>
          <w:rPr>
            <w:noProof/>
            <w:webHidden/>
          </w:rPr>
          <w:tab/>
        </w:r>
        <w:r>
          <w:rPr>
            <w:noProof/>
            <w:webHidden/>
          </w:rPr>
          <w:fldChar w:fldCharType="begin"/>
        </w:r>
        <w:r>
          <w:rPr>
            <w:noProof/>
            <w:webHidden/>
          </w:rPr>
          <w:instrText xml:space="preserve"> PAGEREF _Toc42263204 \h </w:instrText>
        </w:r>
        <w:r>
          <w:rPr>
            <w:noProof/>
            <w:webHidden/>
          </w:rPr>
        </w:r>
        <w:r>
          <w:rPr>
            <w:noProof/>
            <w:webHidden/>
          </w:rPr>
          <w:fldChar w:fldCharType="separate"/>
        </w:r>
        <w:r>
          <w:rPr>
            <w:noProof/>
            <w:webHidden/>
          </w:rPr>
          <w:t>19</w:t>
        </w:r>
        <w:r>
          <w:rPr>
            <w:noProof/>
            <w:webHidden/>
          </w:rPr>
          <w:fldChar w:fldCharType="end"/>
        </w:r>
      </w:hyperlink>
    </w:p>
    <w:p w14:paraId="61A0D207" w14:textId="02C37E04" w:rsidR="00EB5D41" w:rsidRDefault="00EB5D41">
      <w:pPr>
        <w:pStyle w:val="TOC2"/>
        <w:rPr>
          <w:rFonts w:eastAsiaTheme="minorEastAsia"/>
          <w:smallCaps w:val="0"/>
          <w:noProof/>
          <w:sz w:val="22"/>
          <w:szCs w:val="22"/>
          <w:lang w:eastAsia="en-GB"/>
        </w:rPr>
      </w:pPr>
      <w:hyperlink w:anchor="_Toc42263205" w:history="1">
        <w:r w:rsidRPr="005E342B">
          <w:rPr>
            <w:rStyle w:val="Hyperlink"/>
            <w:noProof/>
          </w:rPr>
          <w:t>5.2</w:t>
        </w:r>
        <w:r>
          <w:rPr>
            <w:rFonts w:eastAsiaTheme="minorEastAsia"/>
            <w:smallCaps w:val="0"/>
            <w:noProof/>
            <w:sz w:val="22"/>
            <w:szCs w:val="22"/>
            <w:lang w:eastAsia="en-GB"/>
          </w:rPr>
          <w:tab/>
        </w:r>
        <w:r w:rsidRPr="005E342B">
          <w:rPr>
            <w:rStyle w:val="Hyperlink"/>
            <w:noProof/>
          </w:rPr>
          <w:t>Satellite product uncertainty</w:t>
        </w:r>
        <w:r>
          <w:rPr>
            <w:noProof/>
            <w:webHidden/>
          </w:rPr>
          <w:tab/>
        </w:r>
        <w:r>
          <w:rPr>
            <w:noProof/>
            <w:webHidden/>
          </w:rPr>
          <w:fldChar w:fldCharType="begin"/>
        </w:r>
        <w:r>
          <w:rPr>
            <w:noProof/>
            <w:webHidden/>
          </w:rPr>
          <w:instrText xml:space="preserve"> PAGEREF _Toc42263205 \h </w:instrText>
        </w:r>
        <w:r>
          <w:rPr>
            <w:noProof/>
            <w:webHidden/>
          </w:rPr>
        </w:r>
        <w:r>
          <w:rPr>
            <w:noProof/>
            <w:webHidden/>
          </w:rPr>
          <w:fldChar w:fldCharType="separate"/>
        </w:r>
        <w:r>
          <w:rPr>
            <w:noProof/>
            <w:webHidden/>
          </w:rPr>
          <w:t>20</w:t>
        </w:r>
        <w:r>
          <w:rPr>
            <w:noProof/>
            <w:webHidden/>
          </w:rPr>
          <w:fldChar w:fldCharType="end"/>
        </w:r>
      </w:hyperlink>
    </w:p>
    <w:p w14:paraId="71A65026" w14:textId="328013C2" w:rsidR="00EB5D41" w:rsidRDefault="00EB5D41">
      <w:pPr>
        <w:pStyle w:val="TOC3"/>
        <w:rPr>
          <w:rFonts w:eastAsiaTheme="minorEastAsia"/>
          <w:i w:val="0"/>
          <w:iCs w:val="0"/>
          <w:noProof/>
          <w:sz w:val="22"/>
          <w:szCs w:val="22"/>
          <w:lang w:eastAsia="en-GB"/>
        </w:rPr>
      </w:pPr>
      <w:hyperlink w:anchor="_Toc42263206" w:history="1">
        <w:r w:rsidRPr="005E342B">
          <w:rPr>
            <w:rStyle w:val="Hyperlink"/>
            <w:noProof/>
          </w:rPr>
          <w:t>5.2.1</w:t>
        </w:r>
        <w:r>
          <w:rPr>
            <w:rFonts w:eastAsiaTheme="minorEastAsia"/>
            <w:i w:val="0"/>
            <w:iCs w:val="0"/>
            <w:noProof/>
            <w:sz w:val="22"/>
            <w:szCs w:val="22"/>
            <w:lang w:eastAsia="en-GB"/>
          </w:rPr>
          <w:tab/>
        </w:r>
        <w:r w:rsidRPr="005E342B">
          <w:rPr>
            <w:rStyle w:val="Hyperlink"/>
            <w:noProof/>
          </w:rPr>
          <w:t>Uncertainty of Sentinel 2 Level 2A reflectance products</w:t>
        </w:r>
        <w:r>
          <w:rPr>
            <w:noProof/>
            <w:webHidden/>
          </w:rPr>
          <w:tab/>
        </w:r>
        <w:r>
          <w:rPr>
            <w:noProof/>
            <w:webHidden/>
          </w:rPr>
          <w:fldChar w:fldCharType="begin"/>
        </w:r>
        <w:r>
          <w:rPr>
            <w:noProof/>
            <w:webHidden/>
          </w:rPr>
          <w:instrText xml:space="preserve"> PAGEREF _Toc42263206 \h </w:instrText>
        </w:r>
        <w:r>
          <w:rPr>
            <w:noProof/>
            <w:webHidden/>
          </w:rPr>
        </w:r>
        <w:r>
          <w:rPr>
            <w:noProof/>
            <w:webHidden/>
          </w:rPr>
          <w:fldChar w:fldCharType="separate"/>
        </w:r>
        <w:r>
          <w:rPr>
            <w:noProof/>
            <w:webHidden/>
          </w:rPr>
          <w:t>21</w:t>
        </w:r>
        <w:r>
          <w:rPr>
            <w:noProof/>
            <w:webHidden/>
          </w:rPr>
          <w:fldChar w:fldCharType="end"/>
        </w:r>
      </w:hyperlink>
    </w:p>
    <w:p w14:paraId="145DBA71" w14:textId="7F99DC72" w:rsidR="00EB5D41" w:rsidRDefault="00EB5D41">
      <w:pPr>
        <w:pStyle w:val="TOC2"/>
        <w:rPr>
          <w:rFonts w:eastAsiaTheme="minorEastAsia"/>
          <w:smallCaps w:val="0"/>
          <w:noProof/>
          <w:sz w:val="22"/>
          <w:szCs w:val="22"/>
          <w:lang w:eastAsia="en-GB"/>
        </w:rPr>
      </w:pPr>
      <w:hyperlink w:anchor="_Toc42263207" w:history="1">
        <w:r w:rsidRPr="005E342B">
          <w:rPr>
            <w:rStyle w:val="Hyperlink"/>
            <w:noProof/>
          </w:rPr>
          <w:t>5.3</w:t>
        </w:r>
        <w:r>
          <w:rPr>
            <w:rFonts w:eastAsiaTheme="minorEastAsia"/>
            <w:smallCaps w:val="0"/>
            <w:noProof/>
            <w:sz w:val="22"/>
            <w:szCs w:val="22"/>
            <w:lang w:eastAsia="en-GB"/>
          </w:rPr>
          <w:tab/>
        </w:r>
        <w:r w:rsidRPr="005E342B">
          <w:rPr>
            <w:rStyle w:val="Hyperlink"/>
            <w:noProof/>
          </w:rPr>
          <w:t>Satellite surface reflectance product validation gaps and challenges</w:t>
        </w:r>
        <w:r>
          <w:rPr>
            <w:noProof/>
            <w:webHidden/>
          </w:rPr>
          <w:tab/>
        </w:r>
        <w:r>
          <w:rPr>
            <w:noProof/>
            <w:webHidden/>
          </w:rPr>
          <w:fldChar w:fldCharType="begin"/>
        </w:r>
        <w:r>
          <w:rPr>
            <w:noProof/>
            <w:webHidden/>
          </w:rPr>
          <w:instrText xml:space="preserve"> PAGEREF _Toc42263207 \h </w:instrText>
        </w:r>
        <w:r>
          <w:rPr>
            <w:noProof/>
            <w:webHidden/>
          </w:rPr>
        </w:r>
        <w:r>
          <w:rPr>
            <w:noProof/>
            <w:webHidden/>
          </w:rPr>
          <w:fldChar w:fldCharType="separate"/>
        </w:r>
        <w:r>
          <w:rPr>
            <w:noProof/>
            <w:webHidden/>
          </w:rPr>
          <w:t>22</w:t>
        </w:r>
        <w:r>
          <w:rPr>
            <w:noProof/>
            <w:webHidden/>
          </w:rPr>
          <w:fldChar w:fldCharType="end"/>
        </w:r>
      </w:hyperlink>
    </w:p>
    <w:p w14:paraId="6AC6459C" w14:textId="7FA33C89" w:rsidR="00EB5D41" w:rsidRDefault="00EB5D41">
      <w:pPr>
        <w:pStyle w:val="TOC1"/>
        <w:tabs>
          <w:tab w:val="left" w:pos="440"/>
        </w:tabs>
        <w:rPr>
          <w:rFonts w:eastAsiaTheme="minorEastAsia"/>
          <w:b w:val="0"/>
          <w:bCs w:val="0"/>
          <w:caps w:val="0"/>
          <w:noProof/>
          <w:sz w:val="22"/>
          <w:szCs w:val="22"/>
          <w:lang w:eastAsia="en-GB"/>
        </w:rPr>
      </w:pPr>
      <w:hyperlink w:anchor="_Toc42263208" w:history="1">
        <w:r w:rsidRPr="005E342B">
          <w:rPr>
            <w:rStyle w:val="Hyperlink"/>
            <w:noProof/>
          </w:rPr>
          <w:t>6</w:t>
        </w:r>
        <w:r>
          <w:rPr>
            <w:rFonts w:eastAsiaTheme="minorEastAsia"/>
            <w:b w:val="0"/>
            <w:bCs w:val="0"/>
            <w:caps w:val="0"/>
            <w:noProof/>
            <w:sz w:val="22"/>
            <w:szCs w:val="22"/>
            <w:lang w:eastAsia="en-GB"/>
          </w:rPr>
          <w:tab/>
        </w:r>
        <w:r w:rsidRPr="005E342B">
          <w:rPr>
            <w:rStyle w:val="Hyperlink"/>
            <w:noProof/>
          </w:rPr>
          <w:t>References</w:t>
        </w:r>
        <w:r>
          <w:rPr>
            <w:noProof/>
            <w:webHidden/>
          </w:rPr>
          <w:tab/>
        </w:r>
        <w:r>
          <w:rPr>
            <w:noProof/>
            <w:webHidden/>
          </w:rPr>
          <w:fldChar w:fldCharType="begin"/>
        </w:r>
        <w:r>
          <w:rPr>
            <w:noProof/>
            <w:webHidden/>
          </w:rPr>
          <w:instrText xml:space="preserve"> PAGEREF _Toc42263208 \h </w:instrText>
        </w:r>
        <w:r>
          <w:rPr>
            <w:noProof/>
            <w:webHidden/>
          </w:rPr>
        </w:r>
        <w:r>
          <w:rPr>
            <w:noProof/>
            <w:webHidden/>
          </w:rPr>
          <w:fldChar w:fldCharType="separate"/>
        </w:r>
        <w:r>
          <w:rPr>
            <w:noProof/>
            <w:webHidden/>
          </w:rPr>
          <w:t>24</w:t>
        </w:r>
        <w:r>
          <w:rPr>
            <w:noProof/>
            <w:webHidden/>
          </w:rPr>
          <w:fldChar w:fldCharType="end"/>
        </w:r>
      </w:hyperlink>
    </w:p>
    <w:p w14:paraId="51F253B2" w14:textId="14CB1E03" w:rsidR="0077130D" w:rsidRDefault="00D60F20" w:rsidP="009F595B">
      <w:pPr>
        <w:jc w:val="both"/>
        <w:sectPr w:rsidR="0077130D" w:rsidSect="00A95F59">
          <w:headerReference w:type="default" r:id="rId17"/>
          <w:footerReference w:type="default" r:id="rId18"/>
          <w:headerReference w:type="first" r:id="rId19"/>
          <w:footerReference w:type="first" r:id="rId20"/>
          <w:pgSz w:w="11906" w:h="16838"/>
          <w:pgMar w:top="1440" w:right="1440" w:bottom="1440" w:left="1440" w:header="708" w:footer="708" w:gutter="0"/>
          <w:pgNumType w:start="0"/>
          <w:cols w:space="708"/>
          <w:titlePg/>
          <w:docGrid w:linePitch="360"/>
        </w:sectPr>
      </w:pPr>
      <w:r>
        <w:fldChar w:fldCharType="end"/>
      </w:r>
      <w:bookmarkStart w:id="7" w:name="_GoBack"/>
      <w:bookmarkEnd w:id="7"/>
    </w:p>
    <w:p w14:paraId="228E5DE5" w14:textId="77777777" w:rsidR="00716831" w:rsidRPr="00F61910" w:rsidRDefault="00716831" w:rsidP="009F595B">
      <w:pPr>
        <w:pStyle w:val="TableofFigures"/>
        <w:tabs>
          <w:tab w:val="right" w:leader="dot" w:pos="9016"/>
        </w:tabs>
        <w:jc w:val="both"/>
        <w:rPr>
          <w:rFonts w:asciiTheme="majorHAnsi" w:hAnsiTheme="majorHAnsi"/>
          <w:color w:val="0066B7" w:themeColor="accent1" w:themeShade="80"/>
          <w:sz w:val="32"/>
          <w:szCs w:val="32"/>
        </w:rPr>
      </w:pPr>
    </w:p>
    <w:p w14:paraId="56FEFFC0" w14:textId="41DE0054" w:rsidR="00716831" w:rsidRDefault="00C85190" w:rsidP="004E491C">
      <w:pPr>
        <w:pStyle w:val="Heading1"/>
        <w:numPr>
          <w:ilvl w:val="0"/>
          <w:numId w:val="0"/>
        </w:numPr>
        <w:ind w:left="432" w:hanging="432"/>
      </w:pPr>
      <w:bookmarkStart w:id="8" w:name="_Toc42263179"/>
      <w:r>
        <w:t>List</w:t>
      </w:r>
      <w:r w:rsidR="00716831" w:rsidRPr="00F61910">
        <w:t xml:space="preserve"> of figures</w:t>
      </w:r>
      <w:bookmarkEnd w:id="8"/>
      <w:r w:rsidR="00716831" w:rsidRPr="00F61910">
        <w:t xml:space="preserve"> </w:t>
      </w:r>
    </w:p>
    <w:p w14:paraId="7CBF6004" w14:textId="77777777" w:rsidR="00362CD0" w:rsidRPr="00362CD0" w:rsidRDefault="00362CD0" w:rsidP="00362CD0"/>
    <w:p w14:paraId="797BAFBB" w14:textId="69AE5D91" w:rsidR="00B130D6" w:rsidRDefault="00362CD0">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42094322" w:history="1">
        <w:r w:rsidR="00B130D6" w:rsidRPr="00914BEE">
          <w:rPr>
            <w:rStyle w:val="Hyperlink"/>
            <w:noProof/>
          </w:rPr>
          <w:t xml:space="preserve">Figure 1: Diagram of to illustrate the role that field measurements play in the validation of Analysis Ready Data (ARD). The left- hand side of the diagram illustrates the satellite-data process flow from raw data to ARD. The right-hand side shows the field data acquisition and data process flow </w:t>
        </w:r>
        <w:r w:rsidR="00B130D6" w:rsidRPr="00914BEE">
          <w:rPr>
            <w:rStyle w:val="Hyperlink"/>
            <w:rFonts w:cstheme="minorHAnsi"/>
            <w:noProof/>
          </w:rPr>
          <w:t>[2]</w:t>
        </w:r>
        <w:r w:rsidR="00B130D6">
          <w:rPr>
            <w:noProof/>
            <w:webHidden/>
          </w:rPr>
          <w:tab/>
        </w:r>
        <w:r w:rsidR="00B130D6">
          <w:rPr>
            <w:noProof/>
            <w:webHidden/>
          </w:rPr>
          <w:fldChar w:fldCharType="begin"/>
        </w:r>
        <w:r w:rsidR="00B130D6">
          <w:rPr>
            <w:noProof/>
            <w:webHidden/>
          </w:rPr>
          <w:instrText xml:space="preserve"> PAGEREF _Toc42094322 \h </w:instrText>
        </w:r>
        <w:r w:rsidR="00B130D6">
          <w:rPr>
            <w:noProof/>
            <w:webHidden/>
          </w:rPr>
        </w:r>
        <w:r w:rsidR="00B130D6">
          <w:rPr>
            <w:noProof/>
            <w:webHidden/>
          </w:rPr>
          <w:fldChar w:fldCharType="separate"/>
        </w:r>
        <w:r w:rsidR="00B130D6">
          <w:rPr>
            <w:noProof/>
            <w:webHidden/>
          </w:rPr>
          <w:t>7</w:t>
        </w:r>
        <w:r w:rsidR="00B130D6">
          <w:rPr>
            <w:noProof/>
            <w:webHidden/>
          </w:rPr>
          <w:fldChar w:fldCharType="end"/>
        </w:r>
      </w:hyperlink>
    </w:p>
    <w:p w14:paraId="1911897B" w14:textId="0CE00204" w:rsidR="00B130D6" w:rsidRDefault="00EB5D41">
      <w:pPr>
        <w:pStyle w:val="TableofFigures"/>
        <w:tabs>
          <w:tab w:val="right" w:leader="dot" w:pos="9016"/>
        </w:tabs>
        <w:rPr>
          <w:rFonts w:eastAsiaTheme="minorEastAsia"/>
          <w:noProof/>
          <w:lang w:eastAsia="en-GB"/>
        </w:rPr>
      </w:pPr>
      <w:hyperlink w:anchor="_Toc42094323" w:history="1">
        <w:r w:rsidR="00B130D6" w:rsidRPr="00914BEE">
          <w:rPr>
            <w:rStyle w:val="Hyperlink"/>
            <w:noProof/>
          </w:rPr>
          <w:t>Figure 2: The validation procedure and possible considerations</w:t>
        </w:r>
        <w:r w:rsidR="00B130D6">
          <w:rPr>
            <w:noProof/>
            <w:webHidden/>
          </w:rPr>
          <w:tab/>
        </w:r>
        <w:r w:rsidR="00B130D6">
          <w:rPr>
            <w:noProof/>
            <w:webHidden/>
          </w:rPr>
          <w:fldChar w:fldCharType="begin"/>
        </w:r>
        <w:r w:rsidR="00B130D6">
          <w:rPr>
            <w:noProof/>
            <w:webHidden/>
          </w:rPr>
          <w:instrText xml:space="preserve"> PAGEREF _Toc42094323 \h </w:instrText>
        </w:r>
        <w:r w:rsidR="00B130D6">
          <w:rPr>
            <w:noProof/>
            <w:webHidden/>
          </w:rPr>
        </w:r>
        <w:r w:rsidR="00B130D6">
          <w:rPr>
            <w:noProof/>
            <w:webHidden/>
          </w:rPr>
          <w:fldChar w:fldCharType="separate"/>
        </w:r>
        <w:r w:rsidR="00B130D6">
          <w:rPr>
            <w:noProof/>
            <w:webHidden/>
          </w:rPr>
          <w:t>13</w:t>
        </w:r>
        <w:r w:rsidR="00B130D6">
          <w:rPr>
            <w:noProof/>
            <w:webHidden/>
          </w:rPr>
          <w:fldChar w:fldCharType="end"/>
        </w:r>
      </w:hyperlink>
    </w:p>
    <w:p w14:paraId="5C6CBE62" w14:textId="0F9C47D0" w:rsidR="00C85190" w:rsidRDefault="00362CD0" w:rsidP="00362CD0">
      <w:r>
        <w:fldChar w:fldCharType="end"/>
      </w:r>
    </w:p>
    <w:p w14:paraId="32232C3B" w14:textId="0E0B7E7D" w:rsidR="00C85190" w:rsidRDefault="00C85190" w:rsidP="009F595B">
      <w:pPr>
        <w:spacing w:line="360" w:lineRule="auto"/>
        <w:jc w:val="both"/>
      </w:pPr>
    </w:p>
    <w:p w14:paraId="14291B68" w14:textId="2413C47C" w:rsidR="007A6626" w:rsidRDefault="00DD6994" w:rsidP="004E491C">
      <w:pPr>
        <w:pStyle w:val="Heading1"/>
        <w:numPr>
          <w:ilvl w:val="0"/>
          <w:numId w:val="0"/>
        </w:numPr>
        <w:ind w:left="432" w:hanging="432"/>
      </w:pPr>
      <w:bookmarkStart w:id="9" w:name="_Toc42263180"/>
      <w:r>
        <w:t>Acronyms</w:t>
      </w:r>
      <w:bookmarkEnd w:id="9"/>
    </w:p>
    <w:p w14:paraId="256592DA" w14:textId="77777777" w:rsidR="004E491C" w:rsidRPr="004E491C" w:rsidRDefault="004E491C" w:rsidP="004E491C"/>
    <w:tbl>
      <w:tblPr>
        <w:tblStyle w:val="TableGrid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7"/>
        <w:gridCol w:w="6983"/>
      </w:tblGrid>
      <w:tr w:rsidR="00683012" w:rsidRPr="001E3CBF" w14:paraId="6CB2B25A" w14:textId="77777777" w:rsidTr="00340B97">
        <w:tc>
          <w:tcPr>
            <w:tcW w:w="0" w:type="auto"/>
          </w:tcPr>
          <w:p w14:paraId="436E1FBC" w14:textId="77777777" w:rsidR="00683012" w:rsidRPr="00EC3910" w:rsidRDefault="00683012" w:rsidP="00340B97">
            <w:pPr>
              <w:jc w:val="both"/>
              <w:rPr>
                <w:b/>
                <w:bCs/>
                <w:sz w:val="24"/>
                <w:szCs w:val="24"/>
              </w:rPr>
            </w:pPr>
            <w:r w:rsidRPr="00EC3910">
              <w:rPr>
                <w:b/>
                <w:bCs/>
                <w:sz w:val="24"/>
                <w:szCs w:val="24"/>
              </w:rPr>
              <w:t>Abbreviation</w:t>
            </w:r>
          </w:p>
        </w:tc>
        <w:tc>
          <w:tcPr>
            <w:tcW w:w="6983" w:type="dxa"/>
          </w:tcPr>
          <w:p w14:paraId="72C43859" w14:textId="77777777" w:rsidR="00683012" w:rsidRPr="00EC3910" w:rsidRDefault="00683012" w:rsidP="00340B97">
            <w:pPr>
              <w:jc w:val="both"/>
              <w:rPr>
                <w:b/>
                <w:bCs/>
                <w:sz w:val="24"/>
                <w:szCs w:val="24"/>
              </w:rPr>
            </w:pPr>
            <w:r w:rsidRPr="00EC3910">
              <w:rPr>
                <w:b/>
                <w:bCs/>
                <w:sz w:val="24"/>
                <w:szCs w:val="24"/>
              </w:rPr>
              <w:t>Stands for</w:t>
            </w:r>
          </w:p>
        </w:tc>
      </w:tr>
      <w:tr w:rsidR="00575C97" w:rsidRPr="00902631" w14:paraId="17529CF3" w14:textId="77777777" w:rsidTr="00340B97">
        <w:trPr>
          <w:trHeight w:val="80"/>
        </w:trPr>
        <w:tc>
          <w:tcPr>
            <w:tcW w:w="0" w:type="auto"/>
          </w:tcPr>
          <w:p w14:paraId="41F1FD03" w14:textId="4F28233B" w:rsidR="00575C97" w:rsidRPr="004E491C" w:rsidRDefault="00575C97" w:rsidP="00340B97">
            <w:pPr>
              <w:jc w:val="both"/>
            </w:pPr>
            <w:r>
              <w:t>ADC</w:t>
            </w:r>
          </w:p>
        </w:tc>
        <w:tc>
          <w:tcPr>
            <w:tcW w:w="6983" w:type="dxa"/>
          </w:tcPr>
          <w:p w14:paraId="7B84237E" w14:textId="65BBA20B" w:rsidR="00575C97" w:rsidRPr="004E491C" w:rsidRDefault="006B4B3D" w:rsidP="00340B97">
            <w:pPr>
              <w:jc w:val="both"/>
            </w:pPr>
            <w:r>
              <w:t>Analog to Digital Converter</w:t>
            </w:r>
          </w:p>
        </w:tc>
      </w:tr>
      <w:tr w:rsidR="00683012" w:rsidRPr="00902631" w14:paraId="59B45A45" w14:textId="77777777" w:rsidTr="00340B97">
        <w:trPr>
          <w:trHeight w:val="80"/>
        </w:trPr>
        <w:tc>
          <w:tcPr>
            <w:tcW w:w="0" w:type="auto"/>
          </w:tcPr>
          <w:p w14:paraId="1E7128FF" w14:textId="77777777" w:rsidR="00683012" w:rsidRPr="004E491C" w:rsidRDefault="00683012" w:rsidP="00340B97">
            <w:pPr>
              <w:jc w:val="both"/>
            </w:pPr>
            <w:r w:rsidRPr="004E491C">
              <w:t>AERONET</w:t>
            </w:r>
          </w:p>
        </w:tc>
        <w:tc>
          <w:tcPr>
            <w:tcW w:w="6983" w:type="dxa"/>
          </w:tcPr>
          <w:p w14:paraId="763E93AD" w14:textId="77777777" w:rsidR="00683012" w:rsidRPr="004E491C" w:rsidRDefault="00683012" w:rsidP="00340B97">
            <w:pPr>
              <w:jc w:val="both"/>
            </w:pPr>
            <w:r w:rsidRPr="004E491C">
              <w:t xml:space="preserve">Aerosol </w:t>
            </w:r>
            <w:proofErr w:type="spellStart"/>
            <w:r w:rsidRPr="004E491C">
              <w:t>RObotic</w:t>
            </w:r>
            <w:proofErr w:type="spellEnd"/>
            <w:r w:rsidRPr="004E491C">
              <w:t xml:space="preserve"> </w:t>
            </w:r>
            <w:proofErr w:type="spellStart"/>
            <w:r w:rsidRPr="004E491C">
              <w:t>NETwork</w:t>
            </w:r>
            <w:proofErr w:type="spellEnd"/>
          </w:p>
        </w:tc>
      </w:tr>
      <w:tr w:rsidR="00683012" w:rsidRPr="00902631" w14:paraId="495EDC9D" w14:textId="77777777" w:rsidTr="00340B97">
        <w:trPr>
          <w:trHeight w:val="80"/>
        </w:trPr>
        <w:tc>
          <w:tcPr>
            <w:tcW w:w="0" w:type="auto"/>
          </w:tcPr>
          <w:p w14:paraId="76F7DDCF" w14:textId="77777777" w:rsidR="00683012" w:rsidRPr="004E491C" w:rsidRDefault="00683012" w:rsidP="00340B97">
            <w:pPr>
              <w:jc w:val="both"/>
            </w:pPr>
            <w:r w:rsidRPr="004E491C">
              <w:t>AOD</w:t>
            </w:r>
          </w:p>
        </w:tc>
        <w:tc>
          <w:tcPr>
            <w:tcW w:w="6983" w:type="dxa"/>
          </w:tcPr>
          <w:p w14:paraId="1E0538C0" w14:textId="77777777" w:rsidR="00683012" w:rsidRPr="004E491C" w:rsidRDefault="00683012" w:rsidP="00340B97">
            <w:pPr>
              <w:jc w:val="both"/>
            </w:pPr>
            <w:r w:rsidRPr="004E491C">
              <w:t>Aerosol Optical Depth</w:t>
            </w:r>
          </w:p>
        </w:tc>
      </w:tr>
      <w:tr w:rsidR="00920229" w:rsidRPr="00902631" w14:paraId="2B2AA233" w14:textId="77777777" w:rsidTr="00340B97">
        <w:trPr>
          <w:trHeight w:val="80"/>
        </w:trPr>
        <w:tc>
          <w:tcPr>
            <w:tcW w:w="0" w:type="auto"/>
          </w:tcPr>
          <w:p w14:paraId="4394F67B" w14:textId="323069A5" w:rsidR="00920229" w:rsidRPr="004E491C" w:rsidRDefault="00920229" w:rsidP="00340B97">
            <w:pPr>
              <w:jc w:val="both"/>
            </w:pPr>
            <w:r>
              <w:t>AOT</w:t>
            </w:r>
          </w:p>
        </w:tc>
        <w:tc>
          <w:tcPr>
            <w:tcW w:w="6983" w:type="dxa"/>
          </w:tcPr>
          <w:p w14:paraId="44C09540" w14:textId="4058D1CA" w:rsidR="00920229" w:rsidRPr="004E491C" w:rsidRDefault="00575C97" w:rsidP="00340B97">
            <w:pPr>
              <w:jc w:val="both"/>
            </w:pPr>
            <w:r>
              <w:t>Aerosol Optical Thickness</w:t>
            </w:r>
          </w:p>
        </w:tc>
      </w:tr>
      <w:tr w:rsidR="00683012" w:rsidRPr="00902631" w14:paraId="789A408D" w14:textId="77777777" w:rsidTr="00340B97">
        <w:trPr>
          <w:trHeight w:val="80"/>
        </w:trPr>
        <w:tc>
          <w:tcPr>
            <w:tcW w:w="0" w:type="auto"/>
          </w:tcPr>
          <w:p w14:paraId="57425C15" w14:textId="77777777" w:rsidR="00683012" w:rsidRPr="004E491C" w:rsidRDefault="00683012" w:rsidP="00340B97">
            <w:pPr>
              <w:jc w:val="both"/>
            </w:pPr>
            <w:r w:rsidRPr="004E491C">
              <w:t>ARD</w:t>
            </w:r>
          </w:p>
        </w:tc>
        <w:tc>
          <w:tcPr>
            <w:tcW w:w="6983" w:type="dxa"/>
          </w:tcPr>
          <w:p w14:paraId="27D384CC" w14:textId="77777777" w:rsidR="00683012" w:rsidRPr="004E491C" w:rsidRDefault="00683012" w:rsidP="00340B97">
            <w:pPr>
              <w:jc w:val="both"/>
            </w:pPr>
            <w:r w:rsidRPr="004E491C">
              <w:t>Analysis Ready Data</w:t>
            </w:r>
          </w:p>
        </w:tc>
      </w:tr>
      <w:tr w:rsidR="00683012" w:rsidRPr="00902631" w14:paraId="5F8B8E42" w14:textId="77777777" w:rsidTr="00340B97">
        <w:trPr>
          <w:trHeight w:val="80"/>
        </w:trPr>
        <w:tc>
          <w:tcPr>
            <w:tcW w:w="0" w:type="auto"/>
          </w:tcPr>
          <w:p w14:paraId="50AB5523" w14:textId="77777777" w:rsidR="00683012" w:rsidRPr="004E491C" w:rsidRDefault="00683012" w:rsidP="00340B97">
            <w:pPr>
              <w:jc w:val="both"/>
            </w:pPr>
            <w:r w:rsidRPr="004E491C">
              <w:t>ASD</w:t>
            </w:r>
          </w:p>
        </w:tc>
        <w:tc>
          <w:tcPr>
            <w:tcW w:w="6983" w:type="dxa"/>
          </w:tcPr>
          <w:p w14:paraId="57EDF98D" w14:textId="77777777" w:rsidR="00683012" w:rsidRPr="004E491C" w:rsidRDefault="00683012" w:rsidP="00340B97">
            <w:pPr>
              <w:jc w:val="both"/>
            </w:pPr>
            <w:r w:rsidRPr="004E491C">
              <w:t>Analytical Spectral Device</w:t>
            </w:r>
          </w:p>
        </w:tc>
      </w:tr>
      <w:tr w:rsidR="00683012" w:rsidRPr="00902631" w14:paraId="71C52DA0" w14:textId="77777777" w:rsidTr="00340B97">
        <w:trPr>
          <w:trHeight w:val="80"/>
        </w:trPr>
        <w:tc>
          <w:tcPr>
            <w:tcW w:w="0" w:type="auto"/>
          </w:tcPr>
          <w:p w14:paraId="07DD535F" w14:textId="77777777" w:rsidR="00683012" w:rsidRPr="004E491C" w:rsidRDefault="00683012" w:rsidP="00340B97">
            <w:pPr>
              <w:jc w:val="both"/>
            </w:pPr>
            <w:r w:rsidRPr="004E491C">
              <w:t>ASRVN</w:t>
            </w:r>
          </w:p>
        </w:tc>
        <w:tc>
          <w:tcPr>
            <w:tcW w:w="6983" w:type="dxa"/>
          </w:tcPr>
          <w:p w14:paraId="50D40B5F" w14:textId="77777777" w:rsidR="00683012" w:rsidRPr="004E491C" w:rsidRDefault="00683012" w:rsidP="00340B97">
            <w:pPr>
              <w:jc w:val="both"/>
            </w:pPr>
            <w:proofErr w:type="spellStart"/>
            <w:r w:rsidRPr="004E491C">
              <w:t>Aeronet</w:t>
            </w:r>
            <w:proofErr w:type="spellEnd"/>
            <w:r w:rsidRPr="004E491C">
              <w:t xml:space="preserve"> Surface Reflectance Validation Network</w:t>
            </w:r>
          </w:p>
        </w:tc>
      </w:tr>
      <w:tr w:rsidR="00683012" w:rsidRPr="00902631" w14:paraId="057E37CD" w14:textId="77777777" w:rsidTr="00340B97">
        <w:trPr>
          <w:trHeight w:val="80"/>
        </w:trPr>
        <w:tc>
          <w:tcPr>
            <w:tcW w:w="0" w:type="auto"/>
          </w:tcPr>
          <w:p w14:paraId="34744577" w14:textId="77777777" w:rsidR="00683012" w:rsidRPr="004E491C" w:rsidRDefault="00683012" w:rsidP="00340B97">
            <w:pPr>
              <w:jc w:val="both"/>
            </w:pPr>
            <w:r w:rsidRPr="004E491C">
              <w:t>BHR</w:t>
            </w:r>
          </w:p>
        </w:tc>
        <w:tc>
          <w:tcPr>
            <w:tcW w:w="6983" w:type="dxa"/>
          </w:tcPr>
          <w:p w14:paraId="6B99C743" w14:textId="77777777" w:rsidR="00683012" w:rsidRPr="004E491C" w:rsidRDefault="00683012" w:rsidP="00340B97">
            <w:pPr>
              <w:jc w:val="both"/>
            </w:pPr>
            <w:r w:rsidRPr="004E491C">
              <w:t>Bi-Hemispherical Reflectance</w:t>
            </w:r>
          </w:p>
        </w:tc>
      </w:tr>
      <w:tr w:rsidR="00683012" w:rsidRPr="00902631" w14:paraId="693EF299" w14:textId="77777777" w:rsidTr="00340B97">
        <w:trPr>
          <w:trHeight w:val="80"/>
        </w:trPr>
        <w:tc>
          <w:tcPr>
            <w:tcW w:w="0" w:type="auto"/>
          </w:tcPr>
          <w:p w14:paraId="562F5AA9" w14:textId="77777777" w:rsidR="00683012" w:rsidRPr="004E491C" w:rsidRDefault="00683012" w:rsidP="00340B97">
            <w:pPr>
              <w:jc w:val="both"/>
            </w:pPr>
            <w:r w:rsidRPr="004E491C">
              <w:t>BRDF</w:t>
            </w:r>
          </w:p>
        </w:tc>
        <w:tc>
          <w:tcPr>
            <w:tcW w:w="6983" w:type="dxa"/>
          </w:tcPr>
          <w:p w14:paraId="71B5DF28" w14:textId="77777777" w:rsidR="00683012" w:rsidRPr="004E491C" w:rsidRDefault="00683012" w:rsidP="00340B97">
            <w:pPr>
              <w:jc w:val="both"/>
            </w:pPr>
            <w:r w:rsidRPr="004E491C">
              <w:t>Bidirectional reflectance distribution function</w:t>
            </w:r>
          </w:p>
        </w:tc>
      </w:tr>
      <w:tr w:rsidR="00683012" w:rsidRPr="00902631" w14:paraId="2FC64535" w14:textId="77777777" w:rsidTr="00340B97">
        <w:trPr>
          <w:trHeight w:val="80"/>
        </w:trPr>
        <w:tc>
          <w:tcPr>
            <w:tcW w:w="0" w:type="auto"/>
          </w:tcPr>
          <w:p w14:paraId="2EEDB52B" w14:textId="77777777" w:rsidR="00683012" w:rsidRPr="004E491C" w:rsidRDefault="00683012" w:rsidP="00340B97">
            <w:pPr>
              <w:jc w:val="both"/>
            </w:pPr>
            <w:r w:rsidRPr="004E491C">
              <w:t>CEOS</w:t>
            </w:r>
          </w:p>
        </w:tc>
        <w:tc>
          <w:tcPr>
            <w:tcW w:w="6983" w:type="dxa"/>
          </w:tcPr>
          <w:p w14:paraId="704C0770" w14:textId="77777777" w:rsidR="00683012" w:rsidRPr="004E491C" w:rsidRDefault="00683012" w:rsidP="00340B97">
            <w:pPr>
              <w:jc w:val="both"/>
            </w:pPr>
            <w:r w:rsidRPr="004E491C">
              <w:t>Committee on Earth Observation Satellites</w:t>
            </w:r>
          </w:p>
        </w:tc>
      </w:tr>
      <w:tr w:rsidR="00683012" w:rsidRPr="00902631" w14:paraId="735C0133" w14:textId="77777777" w:rsidTr="00340B97">
        <w:trPr>
          <w:trHeight w:val="80"/>
        </w:trPr>
        <w:tc>
          <w:tcPr>
            <w:tcW w:w="0" w:type="auto"/>
          </w:tcPr>
          <w:p w14:paraId="6459BCEC" w14:textId="77777777" w:rsidR="00683012" w:rsidRPr="004E491C" w:rsidRDefault="00683012" w:rsidP="00340B97">
            <w:pPr>
              <w:jc w:val="both"/>
            </w:pPr>
            <w:r w:rsidRPr="004E491C">
              <w:t>ECV</w:t>
            </w:r>
          </w:p>
        </w:tc>
        <w:tc>
          <w:tcPr>
            <w:tcW w:w="6983" w:type="dxa"/>
          </w:tcPr>
          <w:p w14:paraId="61B18C30" w14:textId="77777777" w:rsidR="00683012" w:rsidRPr="004E491C" w:rsidRDefault="00683012" w:rsidP="00340B97">
            <w:pPr>
              <w:jc w:val="both"/>
            </w:pPr>
            <w:r w:rsidRPr="004E491C">
              <w:t>Essential Climate Variable</w:t>
            </w:r>
          </w:p>
        </w:tc>
      </w:tr>
      <w:tr w:rsidR="00683012" w:rsidRPr="00902631" w14:paraId="4C519E25" w14:textId="77777777" w:rsidTr="00340B97">
        <w:trPr>
          <w:trHeight w:val="80"/>
        </w:trPr>
        <w:tc>
          <w:tcPr>
            <w:tcW w:w="0" w:type="auto"/>
          </w:tcPr>
          <w:p w14:paraId="2BA6F3B8" w14:textId="77777777" w:rsidR="00683012" w:rsidRPr="004E491C" w:rsidRDefault="00683012" w:rsidP="00340B97">
            <w:pPr>
              <w:jc w:val="both"/>
            </w:pPr>
            <w:r w:rsidRPr="004E491C">
              <w:t>EOLAB</w:t>
            </w:r>
          </w:p>
        </w:tc>
        <w:tc>
          <w:tcPr>
            <w:tcW w:w="6983" w:type="dxa"/>
          </w:tcPr>
          <w:p w14:paraId="3EE0ACCA" w14:textId="77777777" w:rsidR="00683012" w:rsidRPr="004E491C" w:rsidRDefault="00683012" w:rsidP="00340B97">
            <w:pPr>
              <w:jc w:val="both"/>
            </w:pPr>
            <w:r w:rsidRPr="004E491C">
              <w:t>Earth Observation Laboratory</w:t>
            </w:r>
          </w:p>
        </w:tc>
      </w:tr>
      <w:tr w:rsidR="00683012" w:rsidRPr="00902631" w14:paraId="31A5039F" w14:textId="77777777" w:rsidTr="00340B97">
        <w:tc>
          <w:tcPr>
            <w:tcW w:w="0" w:type="auto"/>
          </w:tcPr>
          <w:p w14:paraId="722CC655" w14:textId="77777777" w:rsidR="00683012" w:rsidRPr="004E491C" w:rsidRDefault="00683012" w:rsidP="00340B97">
            <w:pPr>
              <w:jc w:val="both"/>
            </w:pPr>
            <w:r w:rsidRPr="004E491C">
              <w:t>ESA</w:t>
            </w:r>
          </w:p>
        </w:tc>
        <w:tc>
          <w:tcPr>
            <w:tcW w:w="6983" w:type="dxa"/>
          </w:tcPr>
          <w:p w14:paraId="3AC1A35D" w14:textId="77777777" w:rsidR="00683012" w:rsidRPr="004E491C" w:rsidRDefault="00683012" w:rsidP="00340B97">
            <w:pPr>
              <w:jc w:val="both"/>
            </w:pPr>
            <w:r w:rsidRPr="004E491C">
              <w:t>European Space Agency</w:t>
            </w:r>
          </w:p>
        </w:tc>
      </w:tr>
      <w:tr w:rsidR="00683012" w:rsidRPr="00902631" w14:paraId="3EAFC6D6" w14:textId="77777777" w:rsidTr="00340B97">
        <w:trPr>
          <w:trHeight w:val="80"/>
        </w:trPr>
        <w:tc>
          <w:tcPr>
            <w:tcW w:w="0" w:type="auto"/>
          </w:tcPr>
          <w:p w14:paraId="2288C6A0" w14:textId="77777777" w:rsidR="00683012" w:rsidRPr="004E491C" w:rsidRDefault="00683012" w:rsidP="00340B97">
            <w:pPr>
              <w:jc w:val="both"/>
            </w:pPr>
            <w:r w:rsidRPr="004E491C">
              <w:t>ETM</w:t>
            </w:r>
          </w:p>
        </w:tc>
        <w:tc>
          <w:tcPr>
            <w:tcW w:w="6983" w:type="dxa"/>
          </w:tcPr>
          <w:p w14:paraId="7438B61F" w14:textId="77777777" w:rsidR="00683012" w:rsidRPr="004E491C" w:rsidRDefault="00683012" w:rsidP="00340B97">
            <w:pPr>
              <w:jc w:val="both"/>
            </w:pPr>
            <w:r w:rsidRPr="004E491C">
              <w:t>Enhanced Thematic Mapper</w:t>
            </w:r>
          </w:p>
        </w:tc>
      </w:tr>
      <w:tr w:rsidR="00683012" w:rsidRPr="00902631" w14:paraId="23D01E33" w14:textId="77777777" w:rsidTr="00340B97">
        <w:trPr>
          <w:trHeight w:val="80"/>
        </w:trPr>
        <w:tc>
          <w:tcPr>
            <w:tcW w:w="0" w:type="auto"/>
          </w:tcPr>
          <w:p w14:paraId="786BD814" w14:textId="77777777" w:rsidR="00683012" w:rsidRPr="004E491C" w:rsidRDefault="00683012" w:rsidP="00340B97">
            <w:pPr>
              <w:jc w:val="both"/>
            </w:pPr>
            <w:r w:rsidRPr="004E491C">
              <w:t>FIDUCEO</w:t>
            </w:r>
          </w:p>
        </w:tc>
        <w:tc>
          <w:tcPr>
            <w:tcW w:w="6983" w:type="dxa"/>
          </w:tcPr>
          <w:p w14:paraId="5C4D7D63" w14:textId="77777777" w:rsidR="00683012" w:rsidRPr="004E491C" w:rsidRDefault="00683012" w:rsidP="00340B97">
            <w:pPr>
              <w:jc w:val="both"/>
            </w:pPr>
            <w:r w:rsidRPr="004E491C">
              <w:t>Fidelity and Uncertainty in Climate Data Records from Earth Observation</w:t>
            </w:r>
          </w:p>
        </w:tc>
      </w:tr>
      <w:tr w:rsidR="00683012" w:rsidRPr="00902631" w14:paraId="23DF363A" w14:textId="77777777" w:rsidTr="00340B97">
        <w:trPr>
          <w:trHeight w:val="80"/>
        </w:trPr>
        <w:tc>
          <w:tcPr>
            <w:tcW w:w="0" w:type="auto"/>
          </w:tcPr>
          <w:p w14:paraId="02235F33" w14:textId="77777777" w:rsidR="00683012" w:rsidRPr="004E491C" w:rsidRDefault="00683012" w:rsidP="00340B97">
            <w:pPr>
              <w:jc w:val="both"/>
            </w:pPr>
            <w:r w:rsidRPr="004E491C">
              <w:t>FPI</w:t>
            </w:r>
          </w:p>
        </w:tc>
        <w:tc>
          <w:tcPr>
            <w:tcW w:w="6983" w:type="dxa"/>
          </w:tcPr>
          <w:p w14:paraId="2207E4BF" w14:textId="77777777" w:rsidR="00683012" w:rsidRPr="004E491C" w:rsidRDefault="00683012" w:rsidP="00340B97">
            <w:pPr>
              <w:jc w:val="both"/>
            </w:pPr>
            <w:r w:rsidRPr="004E491C">
              <w:rPr>
                <w:rFonts w:cstheme="minorHAnsi"/>
              </w:rPr>
              <w:t>Fabry-Perot Interferometer</w:t>
            </w:r>
          </w:p>
        </w:tc>
      </w:tr>
      <w:tr w:rsidR="00683012" w:rsidRPr="00902631" w14:paraId="2699DBEB" w14:textId="77777777" w:rsidTr="00340B97">
        <w:trPr>
          <w:trHeight w:val="80"/>
        </w:trPr>
        <w:tc>
          <w:tcPr>
            <w:tcW w:w="0" w:type="auto"/>
          </w:tcPr>
          <w:p w14:paraId="45301A73" w14:textId="77777777" w:rsidR="00683012" w:rsidRPr="004E491C" w:rsidRDefault="00683012" w:rsidP="00340B97">
            <w:pPr>
              <w:jc w:val="both"/>
            </w:pPr>
            <w:r w:rsidRPr="004E491C">
              <w:t>FPI</w:t>
            </w:r>
          </w:p>
        </w:tc>
        <w:tc>
          <w:tcPr>
            <w:tcW w:w="6983" w:type="dxa"/>
          </w:tcPr>
          <w:p w14:paraId="61737D46" w14:textId="77777777" w:rsidR="00683012" w:rsidRPr="004E491C" w:rsidRDefault="00683012" w:rsidP="00340B97">
            <w:pPr>
              <w:jc w:val="both"/>
            </w:pPr>
            <w:r w:rsidRPr="004E491C">
              <w:t>Fabry-Perot Interferometer</w:t>
            </w:r>
          </w:p>
        </w:tc>
      </w:tr>
      <w:tr w:rsidR="00683012" w:rsidRPr="00902631" w14:paraId="2B427FEC" w14:textId="77777777" w:rsidTr="00340B97">
        <w:trPr>
          <w:trHeight w:val="80"/>
        </w:trPr>
        <w:tc>
          <w:tcPr>
            <w:tcW w:w="0" w:type="auto"/>
          </w:tcPr>
          <w:p w14:paraId="77969904" w14:textId="77777777" w:rsidR="00683012" w:rsidRPr="004E491C" w:rsidRDefault="00683012" w:rsidP="00340B97">
            <w:pPr>
              <w:jc w:val="both"/>
            </w:pPr>
            <w:r w:rsidRPr="004E491C">
              <w:t>FPP</w:t>
            </w:r>
          </w:p>
        </w:tc>
        <w:tc>
          <w:tcPr>
            <w:tcW w:w="6983" w:type="dxa"/>
          </w:tcPr>
          <w:p w14:paraId="677915B4" w14:textId="77777777" w:rsidR="00683012" w:rsidRPr="004E491C" w:rsidRDefault="00683012" w:rsidP="00340B97">
            <w:pPr>
              <w:jc w:val="both"/>
            </w:pPr>
            <w:r w:rsidRPr="004E491C">
              <w:t>FRM Protocols and Procedures</w:t>
            </w:r>
          </w:p>
        </w:tc>
      </w:tr>
      <w:tr w:rsidR="00683012" w:rsidRPr="00902631" w14:paraId="2C697863" w14:textId="77777777" w:rsidTr="00340B97">
        <w:trPr>
          <w:trHeight w:val="80"/>
        </w:trPr>
        <w:tc>
          <w:tcPr>
            <w:tcW w:w="0" w:type="auto"/>
          </w:tcPr>
          <w:p w14:paraId="313238EF" w14:textId="77777777" w:rsidR="00683012" w:rsidRPr="004E491C" w:rsidRDefault="00683012" w:rsidP="00340B97">
            <w:pPr>
              <w:jc w:val="both"/>
            </w:pPr>
            <w:r w:rsidRPr="004E491C">
              <w:t>FRM</w:t>
            </w:r>
          </w:p>
        </w:tc>
        <w:tc>
          <w:tcPr>
            <w:tcW w:w="6983" w:type="dxa"/>
          </w:tcPr>
          <w:p w14:paraId="6EBEE524" w14:textId="77777777" w:rsidR="00683012" w:rsidRPr="004E491C" w:rsidRDefault="00683012" w:rsidP="00340B97">
            <w:pPr>
              <w:jc w:val="both"/>
            </w:pPr>
            <w:r w:rsidRPr="004E491C">
              <w:t>Fiducial Reference Measurements</w:t>
            </w:r>
          </w:p>
        </w:tc>
      </w:tr>
      <w:tr w:rsidR="00683012" w:rsidRPr="00902631" w14:paraId="4B0C6A1A" w14:textId="77777777" w:rsidTr="00340B97">
        <w:trPr>
          <w:trHeight w:val="80"/>
        </w:trPr>
        <w:tc>
          <w:tcPr>
            <w:tcW w:w="0" w:type="auto"/>
          </w:tcPr>
          <w:p w14:paraId="653C2D6D" w14:textId="77777777" w:rsidR="00683012" w:rsidRPr="004E491C" w:rsidRDefault="00683012" w:rsidP="00340B97">
            <w:pPr>
              <w:jc w:val="both"/>
            </w:pPr>
            <w:r w:rsidRPr="004E491C">
              <w:t>FRM4VEG</w:t>
            </w:r>
          </w:p>
        </w:tc>
        <w:tc>
          <w:tcPr>
            <w:tcW w:w="6983" w:type="dxa"/>
          </w:tcPr>
          <w:p w14:paraId="50A7A908" w14:textId="77777777" w:rsidR="00683012" w:rsidRPr="004E491C" w:rsidRDefault="00683012" w:rsidP="00340B97">
            <w:pPr>
              <w:jc w:val="both"/>
            </w:pPr>
            <w:r w:rsidRPr="004E491C">
              <w:t>Fiducial Reference Measurements for Vegetation</w:t>
            </w:r>
          </w:p>
        </w:tc>
      </w:tr>
      <w:tr w:rsidR="00683012" w:rsidRPr="00902631" w14:paraId="6A4DB7A5" w14:textId="77777777" w:rsidTr="00340B97">
        <w:trPr>
          <w:trHeight w:val="80"/>
        </w:trPr>
        <w:tc>
          <w:tcPr>
            <w:tcW w:w="0" w:type="auto"/>
          </w:tcPr>
          <w:p w14:paraId="364F4B40" w14:textId="77777777" w:rsidR="00683012" w:rsidRPr="004E491C" w:rsidRDefault="00683012" w:rsidP="00340B97">
            <w:pPr>
              <w:jc w:val="both"/>
            </w:pPr>
            <w:r w:rsidRPr="004E491C">
              <w:t>GER</w:t>
            </w:r>
          </w:p>
        </w:tc>
        <w:tc>
          <w:tcPr>
            <w:tcW w:w="6983" w:type="dxa"/>
          </w:tcPr>
          <w:p w14:paraId="1B06ADFE" w14:textId="77777777" w:rsidR="00683012" w:rsidRPr="004E491C" w:rsidRDefault="00683012" w:rsidP="00340B97">
            <w:pPr>
              <w:jc w:val="both"/>
            </w:pPr>
            <w:r w:rsidRPr="004E491C">
              <w:rPr>
                <w:rFonts w:cstheme="minorHAnsi"/>
              </w:rPr>
              <w:t>Geophysical and Environmental Research Corporation</w:t>
            </w:r>
          </w:p>
        </w:tc>
      </w:tr>
      <w:tr w:rsidR="00683012" w:rsidRPr="00902631" w14:paraId="5E6BC424" w14:textId="77777777" w:rsidTr="00340B97">
        <w:trPr>
          <w:trHeight w:val="80"/>
        </w:trPr>
        <w:tc>
          <w:tcPr>
            <w:tcW w:w="0" w:type="auto"/>
          </w:tcPr>
          <w:p w14:paraId="428B34FE" w14:textId="77777777" w:rsidR="00683012" w:rsidRPr="004E491C" w:rsidRDefault="00683012" w:rsidP="00340B97">
            <w:pPr>
              <w:jc w:val="both"/>
            </w:pPr>
            <w:r w:rsidRPr="004E491C">
              <w:t>GPS</w:t>
            </w:r>
          </w:p>
        </w:tc>
        <w:tc>
          <w:tcPr>
            <w:tcW w:w="6983" w:type="dxa"/>
          </w:tcPr>
          <w:p w14:paraId="717CDE5F" w14:textId="77777777" w:rsidR="00683012" w:rsidRPr="004E491C" w:rsidRDefault="00683012" w:rsidP="00340B97">
            <w:pPr>
              <w:jc w:val="both"/>
            </w:pPr>
            <w:r w:rsidRPr="004E491C">
              <w:t>Global positioning system</w:t>
            </w:r>
          </w:p>
        </w:tc>
      </w:tr>
      <w:tr w:rsidR="00683012" w:rsidRPr="00902631" w14:paraId="14E33857" w14:textId="77777777" w:rsidTr="00340B97">
        <w:trPr>
          <w:trHeight w:val="80"/>
        </w:trPr>
        <w:tc>
          <w:tcPr>
            <w:tcW w:w="0" w:type="auto"/>
          </w:tcPr>
          <w:p w14:paraId="67508CFD" w14:textId="77777777" w:rsidR="00683012" w:rsidRPr="004E491C" w:rsidRDefault="00683012" w:rsidP="00340B97">
            <w:pPr>
              <w:jc w:val="both"/>
            </w:pPr>
            <w:r w:rsidRPr="004E491C">
              <w:t>GUM</w:t>
            </w:r>
          </w:p>
        </w:tc>
        <w:tc>
          <w:tcPr>
            <w:tcW w:w="6983" w:type="dxa"/>
          </w:tcPr>
          <w:p w14:paraId="183DC60A" w14:textId="77777777" w:rsidR="00683012" w:rsidRPr="004E491C" w:rsidRDefault="00683012" w:rsidP="00340B97">
            <w:pPr>
              <w:jc w:val="both"/>
            </w:pPr>
            <w:r w:rsidRPr="004E491C">
              <w:t>Guide to the expression of Uncertainty in Measurement</w:t>
            </w:r>
          </w:p>
        </w:tc>
      </w:tr>
      <w:tr w:rsidR="00683012" w:rsidRPr="00902631" w14:paraId="48F7E014" w14:textId="77777777" w:rsidTr="00340B97">
        <w:trPr>
          <w:trHeight w:val="80"/>
        </w:trPr>
        <w:tc>
          <w:tcPr>
            <w:tcW w:w="0" w:type="auto"/>
          </w:tcPr>
          <w:p w14:paraId="6BF518C0" w14:textId="77777777" w:rsidR="00683012" w:rsidRPr="004E491C" w:rsidRDefault="00683012" w:rsidP="00340B97">
            <w:pPr>
              <w:jc w:val="both"/>
            </w:pPr>
            <w:r w:rsidRPr="004E491C">
              <w:t>HCRF</w:t>
            </w:r>
          </w:p>
        </w:tc>
        <w:tc>
          <w:tcPr>
            <w:tcW w:w="6983" w:type="dxa"/>
          </w:tcPr>
          <w:p w14:paraId="34C371F7" w14:textId="77777777" w:rsidR="00683012" w:rsidRPr="004E491C" w:rsidRDefault="00683012" w:rsidP="00340B97">
            <w:pPr>
              <w:jc w:val="both"/>
            </w:pPr>
            <w:r w:rsidRPr="004E491C">
              <w:t>Hemispherical-Conical Reflectance factor</w:t>
            </w:r>
          </w:p>
        </w:tc>
      </w:tr>
      <w:tr w:rsidR="00683012" w:rsidRPr="00902631" w14:paraId="52E10410" w14:textId="77777777" w:rsidTr="00340B97">
        <w:trPr>
          <w:trHeight w:val="80"/>
        </w:trPr>
        <w:tc>
          <w:tcPr>
            <w:tcW w:w="0" w:type="auto"/>
          </w:tcPr>
          <w:p w14:paraId="685C46D0" w14:textId="77777777" w:rsidR="00683012" w:rsidRPr="004E491C" w:rsidRDefault="00683012" w:rsidP="00340B97">
            <w:pPr>
              <w:jc w:val="both"/>
            </w:pPr>
            <w:r w:rsidRPr="004E491C">
              <w:t>HDRF</w:t>
            </w:r>
          </w:p>
        </w:tc>
        <w:tc>
          <w:tcPr>
            <w:tcW w:w="6983" w:type="dxa"/>
          </w:tcPr>
          <w:p w14:paraId="37159AD1" w14:textId="77777777" w:rsidR="00683012" w:rsidRPr="004E491C" w:rsidRDefault="00683012" w:rsidP="00340B97">
            <w:pPr>
              <w:jc w:val="both"/>
            </w:pPr>
            <w:r w:rsidRPr="004E491C">
              <w:t>Hemispherical directional reflectance factor</w:t>
            </w:r>
          </w:p>
        </w:tc>
      </w:tr>
      <w:tr w:rsidR="00683012" w:rsidRPr="00902631" w14:paraId="21207AE2" w14:textId="77777777" w:rsidTr="00340B97">
        <w:trPr>
          <w:trHeight w:val="80"/>
        </w:trPr>
        <w:tc>
          <w:tcPr>
            <w:tcW w:w="0" w:type="auto"/>
          </w:tcPr>
          <w:p w14:paraId="1D65C63C" w14:textId="77777777" w:rsidR="00683012" w:rsidRPr="004E491C" w:rsidRDefault="00683012" w:rsidP="00340B97">
            <w:pPr>
              <w:jc w:val="both"/>
            </w:pPr>
            <w:r w:rsidRPr="004E491C">
              <w:t>HYPERNETS</w:t>
            </w:r>
          </w:p>
        </w:tc>
        <w:tc>
          <w:tcPr>
            <w:tcW w:w="6983" w:type="dxa"/>
          </w:tcPr>
          <w:p w14:paraId="6472BF44" w14:textId="77777777" w:rsidR="00683012" w:rsidRPr="004E491C" w:rsidRDefault="00683012" w:rsidP="00340B97">
            <w:pPr>
              <w:jc w:val="both"/>
            </w:pPr>
            <w:r w:rsidRPr="004E491C">
              <w:t>Hyperspectral Network</w:t>
            </w:r>
          </w:p>
        </w:tc>
      </w:tr>
      <w:tr w:rsidR="00683012" w:rsidRPr="00902631" w14:paraId="6A04BB7B" w14:textId="77777777" w:rsidTr="00340B97">
        <w:trPr>
          <w:trHeight w:val="80"/>
        </w:trPr>
        <w:tc>
          <w:tcPr>
            <w:tcW w:w="0" w:type="auto"/>
          </w:tcPr>
          <w:p w14:paraId="7616E825" w14:textId="77777777" w:rsidR="00683012" w:rsidRPr="004E491C" w:rsidRDefault="00683012" w:rsidP="00340B97">
            <w:pPr>
              <w:jc w:val="both"/>
            </w:pPr>
            <w:proofErr w:type="spellStart"/>
            <w:r w:rsidRPr="004E491C">
              <w:t>InGaAS</w:t>
            </w:r>
            <w:proofErr w:type="spellEnd"/>
          </w:p>
        </w:tc>
        <w:tc>
          <w:tcPr>
            <w:tcW w:w="6983" w:type="dxa"/>
          </w:tcPr>
          <w:p w14:paraId="67D4CE8C" w14:textId="77777777" w:rsidR="00683012" w:rsidRPr="004E491C" w:rsidRDefault="00683012" w:rsidP="00340B97">
            <w:pPr>
              <w:jc w:val="both"/>
            </w:pPr>
            <w:r w:rsidRPr="004E491C">
              <w:t>Indium gallium arsenide</w:t>
            </w:r>
          </w:p>
        </w:tc>
      </w:tr>
      <w:tr w:rsidR="00683012" w:rsidRPr="00902631" w14:paraId="05EF9685" w14:textId="77777777" w:rsidTr="00340B97">
        <w:trPr>
          <w:trHeight w:val="80"/>
        </w:trPr>
        <w:tc>
          <w:tcPr>
            <w:tcW w:w="0" w:type="auto"/>
          </w:tcPr>
          <w:p w14:paraId="529949BB" w14:textId="77777777" w:rsidR="00683012" w:rsidRPr="004E491C" w:rsidRDefault="00683012" w:rsidP="00340B97">
            <w:pPr>
              <w:jc w:val="both"/>
            </w:pPr>
            <w:r w:rsidRPr="004E491C">
              <w:t>JCGM</w:t>
            </w:r>
          </w:p>
        </w:tc>
        <w:tc>
          <w:tcPr>
            <w:tcW w:w="6983" w:type="dxa"/>
          </w:tcPr>
          <w:p w14:paraId="5DAE61ED" w14:textId="77777777" w:rsidR="00683012" w:rsidRPr="004E491C" w:rsidRDefault="00683012" w:rsidP="00340B97">
            <w:pPr>
              <w:jc w:val="both"/>
            </w:pPr>
            <w:r w:rsidRPr="004E491C">
              <w:t>Joint Committee for Guides in Metrology</w:t>
            </w:r>
          </w:p>
        </w:tc>
      </w:tr>
      <w:tr w:rsidR="002075E6" w:rsidRPr="00902631" w14:paraId="63A51EB8" w14:textId="77777777" w:rsidTr="00340B97">
        <w:trPr>
          <w:trHeight w:val="80"/>
        </w:trPr>
        <w:tc>
          <w:tcPr>
            <w:tcW w:w="0" w:type="auto"/>
          </w:tcPr>
          <w:p w14:paraId="7777E4B7" w14:textId="23EBA56D" w:rsidR="002075E6" w:rsidRPr="004E491C" w:rsidRDefault="002075E6" w:rsidP="00340B97">
            <w:pPr>
              <w:jc w:val="both"/>
            </w:pPr>
            <w:r>
              <w:t>L2A</w:t>
            </w:r>
          </w:p>
        </w:tc>
        <w:tc>
          <w:tcPr>
            <w:tcW w:w="6983" w:type="dxa"/>
          </w:tcPr>
          <w:p w14:paraId="4D8E3571" w14:textId="3CBF7991" w:rsidR="002075E6" w:rsidRPr="004E491C" w:rsidRDefault="002075E6" w:rsidP="00340B97">
            <w:pPr>
              <w:jc w:val="both"/>
            </w:pPr>
            <w:r>
              <w:t>Level 2A</w:t>
            </w:r>
          </w:p>
        </w:tc>
      </w:tr>
      <w:tr w:rsidR="00683012" w:rsidRPr="00902631" w14:paraId="56204653" w14:textId="77777777" w:rsidTr="00340B97">
        <w:trPr>
          <w:trHeight w:val="80"/>
        </w:trPr>
        <w:tc>
          <w:tcPr>
            <w:tcW w:w="0" w:type="auto"/>
          </w:tcPr>
          <w:p w14:paraId="536E227D" w14:textId="77777777" w:rsidR="00683012" w:rsidRPr="004E491C" w:rsidRDefault="00683012" w:rsidP="00340B97">
            <w:pPr>
              <w:jc w:val="both"/>
            </w:pPr>
            <w:r w:rsidRPr="004E491C">
              <w:t>MEMs</w:t>
            </w:r>
          </w:p>
        </w:tc>
        <w:tc>
          <w:tcPr>
            <w:tcW w:w="6983" w:type="dxa"/>
          </w:tcPr>
          <w:p w14:paraId="432DFBC3" w14:textId="77777777" w:rsidR="00683012" w:rsidRPr="004E491C" w:rsidRDefault="00683012" w:rsidP="00340B97">
            <w:pPr>
              <w:jc w:val="both"/>
            </w:pPr>
            <w:r w:rsidRPr="004E491C">
              <w:rPr>
                <w:rFonts w:cstheme="minorHAnsi"/>
              </w:rPr>
              <w:t>Micro Electro-Mechanical Structures</w:t>
            </w:r>
          </w:p>
        </w:tc>
      </w:tr>
      <w:tr w:rsidR="00683012" w:rsidRPr="00902631" w14:paraId="4F03E092" w14:textId="77777777" w:rsidTr="00340B97">
        <w:trPr>
          <w:trHeight w:val="80"/>
        </w:trPr>
        <w:tc>
          <w:tcPr>
            <w:tcW w:w="0" w:type="auto"/>
          </w:tcPr>
          <w:p w14:paraId="2F36B9DE" w14:textId="77777777" w:rsidR="00683012" w:rsidRPr="004E491C" w:rsidRDefault="00683012" w:rsidP="00340B97">
            <w:pPr>
              <w:jc w:val="both"/>
            </w:pPr>
            <w:r w:rsidRPr="004E491C">
              <w:t>MODIS</w:t>
            </w:r>
          </w:p>
        </w:tc>
        <w:tc>
          <w:tcPr>
            <w:tcW w:w="6983" w:type="dxa"/>
          </w:tcPr>
          <w:p w14:paraId="618539B6" w14:textId="77777777" w:rsidR="00683012" w:rsidRPr="004E491C" w:rsidRDefault="00683012" w:rsidP="00340B97">
            <w:pPr>
              <w:jc w:val="both"/>
            </w:pPr>
            <w:r w:rsidRPr="004E491C">
              <w:t>Moderate Resolution Imaging Spectroradiometer</w:t>
            </w:r>
          </w:p>
        </w:tc>
      </w:tr>
      <w:tr w:rsidR="00683012" w:rsidRPr="00902631" w14:paraId="60C35BD0" w14:textId="77777777" w:rsidTr="00340B97">
        <w:trPr>
          <w:trHeight w:val="80"/>
        </w:trPr>
        <w:tc>
          <w:tcPr>
            <w:tcW w:w="0" w:type="auto"/>
          </w:tcPr>
          <w:p w14:paraId="62CB18A1" w14:textId="77777777" w:rsidR="00683012" w:rsidRPr="004E491C" w:rsidRDefault="00683012" w:rsidP="00340B97">
            <w:pPr>
              <w:jc w:val="both"/>
            </w:pPr>
            <w:r w:rsidRPr="004E491C">
              <w:t>MSI</w:t>
            </w:r>
          </w:p>
        </w:tc>
        <w:tc>
          <w:tcPr>
            <w:tcW w:w="6983" w:type="dxa"/>
          </w:tcPr>
          <w:p w14:paraId="247CBF4B" w14:textId="77777777" w:rsidR="00683012" w:rsidRPr="004E491C" w:rsidRDefault="00683012" w:rsidP="00340B97">
            <w:pPr>
              <w:jc w:val="both"/>
            </w:pPr>
            <w:r w:rsidRPr="004E491C">
              <w:t>Multispectral Instrument</w:t>
            </w:r>
          </w:p>
        </w:tc>
      </w:tr>
      <w:tr w:rsidR="00683012" w:rsidRPr="00902631" w14:paraId="65133C1C" w14:textId="77777777" w:rsidTr="00340B97">
        <w:trPr>
          <w:trHeight w:val="80"/>
        </w:trPr>
        <w:tc>
          <w:tcPr>
            <w:tcW w:w="0" w:type="auto"/>
          </w:tcPr>
          <w:p w14:paraId="41A623E9" w14:textId="77777777" w:rsidR="00683012" w:rsidRPr="004E491C" w:rsidRDefault="00683012" w:rsidP="00340B97">
            <w:pPr>
              <w:jc w:val="both"/>
            </w:pPr>
            <w:r w:rsidRPr="004E491C">
              <w:lastRenderedPageBreak/>
              <w:t>NASA</w:t>
            </w:r>
          </w:p>
        </w:tc>
        <w:tc>
          <w:tcPr>
            <w:tcW w:w="6983" w:type="dxa"/>
          </w:tcPr>
          <w:p w14:paraId="1DBC8A52" w14:textId="77777777" w:rsidR="00683012" w:rsidRPr="004E491C" w:rsidRDefault="00683012" w:rsidP="00340B97">
            <w:pPr>
              <w:jc w:val="both"/>
            </w:pPr>
            <w:r w:rsidRPr="004E491C">
              <w:t>National Aeronautics and Space Administration</w:t>
            </w:r>
          </w:p>
        </w:tc>
      </w:tr>
      <w:tr w:rsidR="00683012" w:rsidRPr="00902631" w14:paraId="2ACA95FF" w14:textId="77777777" w:rsidTr="00340B97">
        <w:trPr>
          <w:trHeight w:val="80"/>
        </w:trPr>
        <w:tc>
          <w:tcPr>
            <w:tcW w:w="0" w:type="auto"/>
          </w:tcPr>
          <w:p w14:paraId="2DF5F396" w14:textId="77777777" w:rsidR="00683012" w:rsidRPr="004E491C" w:rsidRDefault="00683012" w:rsidP="00340B97">
            <w:pPr>
              <w:jc w:val="both"/>
            </w:pPr>
            <w:r w:rsidRPr="004E491C">
              <w:t>NIST</w:t>
            </w:r>
          </w:p>
        </w:tc>
        <w:tc>
          <w:tcPr>
            <w:tcW w:w="6983" w:type="dxa"/>
          </w:tcPr>
          <w:p w14:paraId="4F8E8D2B" w14:textId="77777777" w:rsidR="00683012" w:rsidRPr="004E491C" w:rsidRDefault="00683012" w:rsidP="00340B97">
            <w:pPr>
              <w:jc w:val="both"/>
            </w:pPr>
            <w:r w:rsidRPr="004E491C">
              <w:t>National Institute of Standards and Technology</w:t>
            </w:r>
          </w:p>
        </w:tc>
      </w:tr>
      <w:tr w:rsidR="00683012" w:rsidRPr="00902631" w14:paraId="1CA1515B" w14:textId="77777777" w:rsidTr="00340B97">
        <w:trPr>
          <w:trHeight w:val="80"/>
        </w:trPr>
        <w:tc>
          <w:tcPr>
            <w:tcW w:w="0" w:type="auto"/>
          </w:tcPr>
          <w:p w14:paraId="38E91647" w14:textId="77777777" w:rsidR="00683012" w:rsidRPr="004E491C" w:rsidRDefault="00683012" w:rsidP="00340B97">
            <w:pPr>
              <w:jc w:val="both"/>
            </w:pPr>
            <w:r w:rsidRPr="004E491C">
              <w:t>NPL</w:t>
            </w:r>
          </w:p>
        </w:tc>
        <w:tc>
          <w:tcPr>
            <w:tcW w:w="6983" w:type="dxa"/>
          </w:tcPr>
          <w:p w14:paraId="610875F0" w14:textId="77777777" w:rsidR="00683012" w:rsidRPr="004E491C" w:rsidRDefault="00683012" w:rsidP="00340B97">
            <w:pPr>
              <w:jc w:val="both"/>
            </w:pPr>
            <w:r w:rsidRPr="004E491C">
              <w:t xml:space="preserve">National Physical Laboratory                                        </w:t>
            </w:r>
          </w:p>
        </w:tc>
      </w:tr>
      <w:tr w:rsidR="00683012" w:rsidRPr="00902631" w14:paraId="3F7F7BEA" w14:textId="77777777" w:rsidTr="00340B97">
        <w:trPr>
          <w:trHeight w:val="80"/>
        </w:trPr>
        <w:tc>
          <w:tcPr>
            <w:tcW w:w="0" w:type="auto"/>
          </w:tcPr>
          <w:p w14:paraId="73BAC960" w14:textId="77777777" w:rsidR="00683012" w:rsidRPr="004E491C" w:rsidRDefault="00683012" w:rsidP="00340B97">
            <w:pPr>
              <w:jc w:val="both"/>
            </w:pPr>
            <w:r w:rsidRPr="004E491C">
              <w:t>RADCALNET</w:t>
            </w:r>
          </w:p>
        </w:tc>
        <w:tc>
          <w:tcPr>
            <w:tcW w:w="6983" w:type="dxa"/>
          </w:tcPr>
          <w:p w14:paraId="5FCC665A" w14:textId="77777777" w:rsidR="00683012" w:rsidRPr="004E491C" w:rsidRDefault="00683012" w:rsidP="00340B97">
            <w:pPr>
              <w:jc w:val="both"/>
            </w:pPr>
            <w:r w:rsidRPr="004E491C">
              <w:t>Radiometric Calibration Network</w:t>
            </w:r>
          </w:p>
        </w:tc>
      </w:tr>
      <w:tr w:rsidR="00683012" w:rsidRPr="00902631" w14:paraId="6821F989" w14:textId="77777777" w:rsidTr="00340B97">
        <w:trPr>
          <w:trHeight w:val="80"/>
        </w:trPr>
        <w:tc>
          <w:tcPr>
            <w:tcW w:w="0" w:type="auto"/>
          </w:tcPr>
          <w:p w14:paraId="18C18518" w14:textId="77777777" w:rsidR="00683012" w:rsidRPr="004E491C" w:rsidRDefault="00683012" w:rsidP="00340B97">
            <w:pPr>
              <w:jc w:val="both"/>
            </w:pPr>
            <w:r w:rsidRPr="004E491C">
              <w:t>RGB</w:t>
            </w:r>
          </w:p>
        </w:tc>
        <w:tc>
          <w:tcPr>
            <w:tcW w:w="6983" w:type="dxa"/>
          </w:tcPr>
          <w:p w14:paraId="531BAF54" w14:textId="77777777" w:rsidR="00683012" w:rsidRPr="004E491C" w:rsidRDefault="00683012" w:rsidP="00340B97">
            <w:pPr>
              <w:jc w:val="both"/>
            </w:pPr>
            <w:r w:rsidRPr="004E491C">
              <w:t>Red green blue</w:t>
            </w:r>
          </w:p>
        </w:tc>
      </w:tr>
      <w:tr w:rsidR="00683012" w:rsidRPr="00902631" w14:paraId="496A59F7" w14:textId="77777777" w:rsidTr="00340B97">
        <w:trPr>
          <w:trHeight w:val="80"/>
        </w:trPr>
        <w:tc>
          <w:tcPr>
            <w:tcW w:w="0" w:type="auto"/>
          </w:tcPr>
          <w:p w14:paraId="7A6EFCAB" w14:textId="77777777" w:rsidR="00683012" w:rsidRPr="004E491C" w:rsidRDefault="00683012" w:rsidP="00340B97">
            <w:pPr>
              <w:jc w:val="both"/>
            </w:pPr>
            <w:r w:rsidRPr="004E491C">
              <w:t>ROI</w:t>
            </w:r>
          </w:p>
        </w:tc>
        <w:tc>
          <w:tcPr>
            <w:tcW w:w="6983" w:type="dxa"/>
          </w:tcPr>
          <w:p w14:paraId="0EE02EA6" w14:textId="77777777" w:rsidR="00683012" w:rsidRPr="004E491C" w:rsidRDefault="00683012" w:rsidP="00340B97">
            <w:pPr>
              <w:jc w:val="both"/>
            </w:pPr>
            <w:r w:rsidRPr="004E491C">
              <w:t>Region-of-interest</w:t>
            </w:r>
          </w:p>
        </w:tc>
      </w:tr>
      <w:tr w:rsidR="002075E6" w:rsidRPr="00902631" w14:paraId="1A252977" w14:textId="77777777" w:rsidTr="00340B97">
        <w:trPr>
          <w:trHeight w:val="80"/>
        </w:trPr>
        <w:tc>
          <w:tcPr>
            <w:tcW w:w="0" w:type="auto"/>
          </w:tcPr>
          <w:p w14:paraId="6E13EB92" w14:textId="23F82551" w:rsidR="002075E6" w:rsidRPr="004E491C" w:rsidRDefault="002075E6" w:rsidP="00340B97">
            <w:pPr>
              <w:jc w:val="both"/>
            </w:pPr>
            <w:r>
              <w:t>S2</w:t>
            </w:r>
          </w:p>
        </w:tc>
        <w:tc>
          <w:tcPr>
            <w:tcW w:w="6983" w:type="dxa"/>
          </w:tcPr>
          <w:p w14:paraId="0D41389A" w14:textId="700780C0" w:rsidR="002075E6" w:rsidRPr="004E491C" w:rsidRDefault="002075E6" w:rsidP="00340B97">
            <w:pPr>
              <w:jc w:val="both"/>
            </w:pPr>
            <w:r>
              <w:t>Sentinel 2</w:t>
            </w:r>
          </w:p>
        </w:tc>
      </w:tr>
      <w:tr w:rsidR="00683012" w:rsidRPr="00902631" w14:paraId="4720984E" w14:textId="77777777" w:rsidTr="00340B97">
        <w:trPr>
          <w:trHeight w:val="80"/>
        </w:trPr>
        <w:tc>
          <w:tcPr>
            <w:tcW w:w="0" w:type="auto"/>
          </w:tcPr>
          <w:p w14:paraId="100A3366" w14:textId="77777777" w:rsidR="00683012" w:rsidRPr="004E491C" w:rsidRDefault="00683012" w:rsidP="00340B97">
            <w:pPr>
              <w:jc w:val="both"/>
            </w:pPr>
            <w:r w:rsidRPr="004E491C">
              <w:t>S2-RUT</w:t>
            </w:r>
          </w:p>
        </w:tc>
        <w:tc>
          <w:tcPr>
            <w:tcW w:w="6983" w:type="dxa"/>
          </w:tcPr>
          <w:p w14:paraId="72627B49" w14:textId="77777777" w:rsidR="00683012" w:rsidRPr="004E491C" w:rsidRDefault="00683012" w:rsidP="00340B97">
            <w:pPr>
              <w:jc w:val="both"/>
            </w:pPr>
            <w:r w:rsidRPr="004E491C">
              <w:t>Sentinel-2 Radiometric Uncertainty Tool</w:t>
            </w:r>
          </w:p>
        </w:tc>
      </w:tr>
      <w:tr w:rsidR="00683012" w:rsidRPr="00902631" w14:paraId="4190DE24" w14:textId="77777777" w:rsidTr="00340B97">
        <w:trPr>
          <w:trHeight w:val="80"/>
        </w:trPr>
        <w:tc>
          <w:tcPr>
            <w:tcW w:w="0" w:type="auto"/>
          </w:tcPr>
          <w:p w14:paraId="487FBAAF" w14:textId="77777777" w:rsidR="00683012" w:rsidRPr="004E491C" w:rsidRDefault="00683012" w:rsidP="00340B97">
            <w:pPr>
              <w:jc w:val="both"/>
            </w:pPr>
            <w:r w:rsidRPr="004E491C">
              <w:t>SR</w:t>
            </w:r>
          </w:p>
        </w:tc>
        <w:tc>
          <w:tcPr>
            <w:tcW w:w="6983" w:type="dxa"/>
          </w:tcPr>
          <w:p w14:paraId="672996F3" w14:textId="77777777" w:rsidR="00683012" w:rsidRPr="004E491C" w:rsidRDefault="00683012" w:rsidP="00340B97">
            <w:pPr>
              <w:jc w:val="both"/>
            </w:pPr>
            <w:r w:rsidRPr="004E491C">
              <w:t>Surface Reflectance</w:t>
            </w:r>
          </w:p>
        </w:tc>
      </w:tr>
      <w:tr w:rsidR="00683012" w:rsidRPr="00902631" w14:paraId="6DDFA218" w14:textId="77777777" w:rsidTr="00340B97">
        <w:trPr>
          <w:trHeight w:val="80"/>
        </w:trPr>
        <w:tc>
          <w:tcPr>
            <w:tcW w:w="0" w:type="auto"/>
          </w:tcPr>
          <w:p w14:paraId="6DA6DA33" w14:textId="77777777" w:rsidR="00683012" w:rsidRPr="004E491C" w:rsidRDefault="00683012" w:rsidP="00340B97">
            <w:pPr>
              <w:jc w:val="both"/>
            </w:pPr>
            <w:r w:rsidRPr="004E491C">
              <w:t>SURFRAD</w:t>
            </w:r>
          </w:p>
        </w:tc>
        <w:tc>
          <w:tcPr>
            <w:tcW w:w="6983" w:type="dxa"/>
          </w:tcPr>
          <w:p w14:paraId="350DCF8A" w14:textId="77777777" w:rsidR="00683012" w:rsidRPr="004E491C" w:rsidRDefault="00683012" w:rsidP="00340B97">
            <w:pPr>
              <w:jc w:val="both"/>
            </w:pPr>
            <w:proofErr w:type="spellStart"/>
            <w:r w:rsidRPr="004E491C">
              <w:t>SURFace</w:t>
            </w:r>
            <w:proofErr w:type="spellEnd"/>
            <w:r w:rsidRPr="004E491C">
              <w:t xml:space="preserve"> </w:t>
            </w:r>
            <w:proofErr w:type="spellStart"/>
            <w:r w:rsidRPr="004E491C">
              <w:t>RADiation</w:t>
            </w:r>
            <w:proofErr w:type="spellEnd"/>
            <w:r w:rsidRPr="004E491C">
              <w:t xml:space="preserve"> Budget Network</w:t>
            </w:r>
          </w:p>
        </w:tc>
      </w:tr>
      <w:tr w:rsidR="00683012" w:rsidRPr="00902631" w14:paraId="45E726E3" w14:textId="77777777" w:rsidTr="00340B97">
        <w:trPr>
          <w:trHeight w:val="80"/>
        </w:trPr>
        <w:tc>
          <w:tcPr>
            <w:tcW w:w="0" w:type="auto"/>
          </w:tcPr>
          <w:p w14:paraId="375A5F11" w14:textId="77777777" w:rsidR="00683012" w:rsidRPr="004E491C" w:rsidRDefault="00683012" w:rsidP="00340B97">
            <w:pPr>
              <w:jc w:val="both"/>
            </w:pPr>
            <w:r w:rsidRPr="004E491C">
              <w:t>SWIR</w:t>
            </w:r>
          </w:p>
        </w:tc>
        <w:tc>
          <w:tcPr>
            <w:tcW w:w="6983" w:type="dxa"/>
          </w:tcPr>
          <w:p w14:paraId="20FDDBD4" w14:textId="77777777" w:rsidR="00683012" w:rsidRPr="004E491C" w:rsidRDefault="00683012" w:rsidP="00340B97">
            <w:pPr>
              <w:jc w:val="both"/>
            </w:pPr>
            <w:r w:rsidRPr="004E491C">
              <w:t>Shortwave-infrared</w:t>
            </w:r>
          </w:p>
        </w:tc>
      </w:tr>
      <w:tr w:rsidR="00683012" w:rsidRPr="00902631" w14:paraId="2C4C1606" w14:textId="77777777" w:rsidTr="00340B97">
        <w:trPr>
          <w:trHeight w:val="80"/>
        </w:trPr>
        <w:tc>
          <w:tcPr>
            <w:tcW w:w="0" w:type="auto"/>
          </w:tcPr>
          <w:p w14:paraId="4FCBA842" w14:textId="77777777" w:rsidR="00683012" w:rsidRPr="004E491C" w:rsidRDefault="00683012" w:rsidP="00340B97">
            <w:pPr>
              <w:jc w:val="both"/>
            </w:pPr>
            <w:r w:rsidRPr="004E491C">
              <w:t>TOA</w:t>
            </w:r>
          </w:p>
        </w:tc>
        <w:tc>
          <w:tcPr>
            <w:tcW w:w="6983" w:type="dxa"/>
          </w:tcPr>
          <w:p w14:paraId="5302C4FE" w14:textId="77777777" w:rsidR="00683012" w:rsidRPr="004E491C" w:rsidRDefault="00683012" w:rsidP="00340B97">
            <w:pPr>
              <w:jc w:val="both"/>
            </w:pPr>
            <w:r w:rsidRPr="004E491C">
              <w:t>Top of Atmosphere</w:t>
            </w:r>
          </w:p>
        </w:tc>
      </w:tr>
      <w:tr w:rsidR="00683012" w:rsidRPr="00902631" w14:paraId="74E5A457" w14:textId="77777777" w:rsidTr="00340B97">
        <w:trPr>
          <w:trHeight w:val="80"/>
        </w:trPr>
        <w:tc>
          <w:tcPr>
            <w:tcW w:w="0" w:type="auto"/>
          </w:tcPr>
          <w:p w14:paraId="7DF59E2C" w14:textId="77777777" w:rsidR="00683012" w:rsidRPr="004E491C" w:rsidRDefault="00683012" w:rsidP="00340B97">
            <w:pPr>
              <w:jc w:val="both"/>
            </w:pPr>
            <w:r w:rsidRPr="004E491C">
              <w:t>UOS</w:t>
            </w:r>
          </w:p>
        </w:tc>
        <w:tc>
          <w:tcPr>
            <w:tcW w:w="6983" w:type="dxa"/>
          </w:tcPr>
          <w:p w14:paraId="52C1EE73" w14:textId="77777777" w:rsidR="00683012" w:rsidRPr="004E491C" w:rsidRDefault="00683012" w:rsidP="00340B97">
            <w:pPr>
              <w:jc w:val="both"/>
            </w:pPr>
            <w:r w:rsidRPr="004E491C">
              <w:t xml:space="preserve">University of Southampton                                              </w:t>
            </w:r>
          </w:p>
        </w:tc>
      </w:tr>
      <w:tr w:rsidR="00683012" w:rsidRPr="00902631" w14:paraId="2F55C89A" w14:textId="77777777" w:rsidTr="00340B97">
        <w:trPr>
          <w:trHeight w:val="80"/>
        </w:trPr>
        <w:tc>
          <w:tcPr>
            <w:tcW w:w="0" w:type="auto"/>
          </w:tcPr>
          <w:p w14:paraId="28DE9365" w14:textId="77777777" w:rsidR="00683012" w:rsidRPr="004E491C" w:rsidRDefault="00683012" w:rsidP="00340B97">
            <w:pPr>
              <w:jc w:val="both"/>
            </w:pPr>
            <w:r w:rsidRPr="004E491C">
              <w:t>VM</w:t>
            </w:r>
          </w:p>
        </w:tc>
        <w:tc>
          <w:tcPr>
            <w:tcW w:w="6983" w:type="dxa"/>
          </w:tcPr>
          <w:p w14:paraId="7DC951D8" w14:textId="77777777" w:rsidR="00683012" w:rsidRPr="004E491C" w:rsidRDefault="00683012" w:rsidP="00340B97">
            <w:pPr>
              <w:jc w:val="both"/>
            </w:pPr>
            <w:r w:rsidRPr="004E491C">
              <w:t>Validation Methodology</w:t>
            </w:r>
          </w:p>
        </w:tc>
      </w:tr>
      <w:tr w:rsidR="00683012" w:rsidRPr="00902631" w14:paraId="0E10916E" w14:textId="77777777" w:rsidTr="00340B97">
        <w:trPr>
          <w:trHeight w:val="80"/>
        </w:trPr>
        <w:tc>
          <w:tcPr>
            <w:tcW w:w="0" w:type="auto"/>
          </w:tcPr>
          <w:p w14:paraId="08FD7C9D" w14:textId="77777777" w:rsidR="00683012" w:rsidRPr="004E491C" w:rsidRDefault="00683012" w:rsidP="00340B97">
            <w:pPr>
              <w:jc w:val="both"/>
            </w:pPr>
            <w:r w:rsidRPr="004E491C">
              <w:t>VNIR</w:t>
            </w:r>
          </w:p>
        </w:tc>
        <w:tc>
          <w:tcPr>
            <w:tcW w:w="6983" w:type="dxa"/>
          </w:tcPr>
          <w:p w14:paraId="7FA23D24" w14:textId="77777777" w:rsidR="00683012" w:rsidRPr="004E491C" w:rsidRDefault="00683012" w:rsidP="00340B97">
            <w:pPr>
              <w:jc w:val="both"/>
            </w:pPr>
            <w:r w:rsidRPr="004E491C">
              <w:t>Visible near infrared</w:t>
            </w:r>
          </w:p>
        </w:tc>
      </w:tr>
      <w:tr w:rsidR="00683012" w:rsidRPr="00902631" w14:paraId="29CBD56A" w14:textId="77777777" w:rsidTr="00340B97">
        <w:trPr>
          <w:trHeight w:val="80"/>
        </w:trPr>
        <w:tc>
          <w:tcPr>
            <w:tcW w:w="0" w:type="auto"/>
          </w:tcPr>
          <w:p w14:paraId="2CA7EC79" w14:textId="77777777" w:rsidR="00683012" w:rsidRPr="004E491C" w:rsidRDefault="00683012" w:rsidP="00340B97">
            <w:pPr>
              <w:jc w:val="both"/>
            </w:pPr>
            <w:r w:rsidRPr="004E491C">
              <w:t>WGCV</w:t>
            </w:r>
          </w:p>
        </w:tc>
        <w:tc>
          <w:tcPr>
            <w:tcW w:w="6983" w:type="dxa"/>
          </w:tcPr>
          <w:p w14:paraId="4127AAAF" w14:textId="77777777" w:rsidR="00683012" w:rsidRPr="004E491C" w:rsidRDefault="00683012" w:rsidP="00340B97">
            <w:pPr>
              <w:jc w:val="both"/>
            </w:pPr>
            <w:r w:rsidRPr="004E491C">
              <w:t>Working Group on Calibration and Validation</w:t>
            </w:r>
          </w:p>
        </w:tc>
      </w:tr>
      <w:tr w:rsidR="00683012" w:rsidRPr="00902631" w14:paraId="444136AC" w14:textId="77777777" w:rsidTr="00340B97">
        <w:trPr>
          <w:trHeight w:val="80"/>
        </w:trPr>
        <w:tc>
          <w:tcPr>
            <w:tcW w:w="0" w:type="auto"/>
          </w:tcPr>
          <w:p w14:paraId="0BC7152F" w14:textId="77777777" w:rsidR="00683012" w:rsidRPr="004E491C" w:rsidRDefault="00683012" w:rsidP="00340B97">
            <w:pPr>
              <w:jc w:val="both"/>
            </w:pPr>
            <w:r w:rsidRPr="004E491C">
              <w:t>WMO</w:t>
            </w:r>
          </w:p>
        </w:tc>
        <w:tc>
          <w:tcPr>
            <w:tcW w:w="6983" w:type="dxa"/>
          </w:tcPr>
          <w:p w14:paraId="6F845F19" w14:textId="77777777" w:rsidR="00683012" w:rsidRPr="004E491C" w:rsidRDefault="00683012" w:rsidP="00340B97">
            <w:pPr>
              <w:jc w:val="both"/>
            </w:pPr>
            <w:r w:rsidRPr="004E491C">
              <w:t>World Meteorological Organization</w:t>
            </w:r>
          </w:p>
        </w:tc>
      </w:tr>
    </w:tbl>
    <w:p w14:paraId="6718E35A" w14:textId="40D6E224" w:rsidR="00EC3910" w:rsidRDefault="00EC3910" w:rsidP="009F595B">
      <w:pPr>
        <w:jc w:val="both"/>
      </w:pPr>
    </w:p>
    <w:p w14:paraId="0EAE4EE1" w14:textId="5014D25F" w:rsidR="00EC3910" w:rsidRDefault="00EC3910" w:rsidP="009F595B">
      <w:pPr>
        <w:jc w:val="both"/>
      </w:pPr>
    </w:p>
    <w:p w14:paraId="49D76F09" w14:textId="68CB9504" w:rsidR="00EC3910" w:rsidRDefault="00EC3910" w:rsidP="009F595B">
      <w:pPr>
        <w:jc w:val="both"/>
      </w:pPr>
    </w:p>
    <w:p w14:paraId="6520B81B" w14:textId="3343D51A" w:rsidR="00EC3910" w:rsidRDefault="00EC3910" w:rsidP="009F595B">
      <w:pPr>
        <w:jc w:val="both"/>
      </w:pPr>
    </w:p>
    <w:p w14:paraId="4C53127F" w14:textId="29F979FD" w:rsidR="00EC3910" w:rsidRDefault="00EC3910" w:rsidP="009F595B">
      <w:pPr>
        <w:jc w:val="both"/>
      </w:pPr>
    </w:p>
    <w:p w14:paraId="62C9AF4E" w14:textId="6E573FB7" w:rsidR="00EC3910" w:rsidRDefault="00EC3910" w:rsidP="009F595B">
      <w:pPr>
        <w:jc w:val="both"/>
      </w:pPr>
    </w:p>
    <w:p w14:paraId="24343D67" w14:textId="03245DE1" w:rsidR="00EC3910" w:rsidRDefault="00EC3910" w:rsidP="009F595B">
      <w:pPr>
        <w:jc w:val="both"/>
      </w:pPr>
    </w:p>
    <w:p w14:paraId="253242D4" w14:textId="143A7A70" w:rsidR="00EC3910" w:rsidRDefault="00EC3910" w:rsidP="009F595B">
      <w:pPr>
        <w:jc w:val="both"/>
      </w:pPr>
    </w:p>
    <w:p w14:paraId="2277E6BE" w14:textId="6CDBC882" w:rsidR="00EC3910" w:rsidRDefault="00EC3910" w:rsidP="009F595B">
      <w:pPr>
        <w:jc w:val="both"/>
      </w:pPr>
    </w:p>
    <w:p w14:paraId="46A819FD" w14:textId="39F9D501" w:rsidR="00EC3910" w:rsidRDefault="00EC3910" w:rsidP="009F595B">
      <w:pPr>
        <w:jc w:val="both"/>
      </w:pPr>
    </w:p>
    <w:p w14:paraId="406D55E3" w14:textId="3D84CD17" w:rsidR="00EC3910" w:rsidRDefault="00EC3910" w:rsidP="009F595B">
      <w:pPr>
        <w:jc w:val="both"/>
      </w:pPr>
    </w:p>
    <w:p w14:paraId="2ABCCD37" w14:textId="28197300" w:rsidR="00EC3910" w:rsidRDefault="00EC3910" w:rsidP="009F595B">
      <w:pPr>
        <w:jc w:val="both"/>
      </w:pPr>
    </w:p>
    <w:p w14:paraId="735D8D6E" w14:textId="6707AB45" w:rsidR="00EC3910" w:rsidRDefault="00EC3910" w:rsidP="009F595B">
      <w:pPr>
        <w:jc w:val="both"/>
      </w:pPr>
    </w:p>
    <w:p w14:paraId="2C426F14" w14:textId="0BAC1328" w:rsidR="00EC3910" w:rsidRDefault="00EC3910" w:rsidP="009F595B">
      <w:pPr>
        <w:jc w:val="both"/>
      </w:pPr>
    </w:p>
    <w:p w14:paraId="6367A48B" w14:textId="1A205F7C" w:rsidR="00EC3910" w:rsidRDefault="00EC3910" w:rsidP="009F595B">
      <w:pPr>
        <w:jc w:val="both"/>
      </w:pPr>
    </w:p>
    <w:p w14:paraId="66FBDC9B" w14:textId="674B07DD" w:rsidR="00EC3910" w:rsidRDefault="00EC3910" w:rsidP="009F595B">
      <w:pPr>
        <w:jc w:val="both"/>
      </w:pPr>
    </w:p>
    <w:p w14:paraId="44799628" w14:textId="07825374" w:rsidR="00EC3910" w:rsidRDefault="00EC3910" w:rsidP="009F595B">
      <w:pPr>
        <w:jc w:val="both"/>
      </w:pPr>
    </w:p>
    <w:p w14:paraId="2DC8313B" w14:textId="15CFEEB9" w:rsidR="00EC3910" w:rsidRDefault="00EC3910" w:rsidP="009F595B">
      <w:pPr>
        <w:jc w:val="both"/>
      </w:pPr>
    </w:p>
    <w:p w14:paraId="6505F856" w14:textId="3114DFDF" w:rsidR="004C6032" w:rsidRDefault="004C6032" w:rsidP="009F595B">
      <w:pPr>
        <w:jc w:val="both"/>
      </w:pPr>
    </w:p>
    <w:p w14:paraId="07AEBF5D" w14:textId="55F0098F" w:rsidR="004E491C" w:rsidRDefault="004E491C" w:rsidP="009F595B">
      <w:pPr>
        <w:jc w:val="both"/>
      </w:pPr>
    </w:p>
    <w:p w14:paraId="0806C083" w14:textId="77777777" w:rsidR="004E491C" w:rsidRDefault="004E491C" w:rsidP="009F595B">
      <w:pPr>
        <w:jc w:val="both"/>
      </w:pPr>
    </w:p>
    <w:p w14:paraId="7E078FB5" w14:textId="77777777" w:rsidR="00EC3910" w:rsidRPr="004840BA" w:rsidRDefault="00EC3910" w:rsidP="00254866">
      <w:pPr>
        <w:pStyle w:val="Heading1"/>
        <w:numPr>
          <w:ilvl w:val="0"/>
          <w:numId w:val="23"/>
        </w:numPr>
      </w:pPr>
      <w:bookmarkStart w:id="10" w:name="_Toc42263181"/>
      <w:r w:rsidRPr="004840BA">
        <w:t>Introduction</w:t>
      </w:r>
      <w:bookmarkEnd w:id="10"/>
    </w:p>
    <w:p w14:paraId="038C67C6" w14:textId="77777777" w:rsidR="00EC3910" w:rsidRPr="00EC3910" w:rsidRDefault="00EC3910" w:rsidP="009F595B">
      <w:pPr>
        <w:jc w:val="both"/>
      </w:pPr>
    </w:p>
    <w:p w14:paraId="4E3ACC1F" w14:textId="32B3635F" w:rsidR="00D60F20" w:rsidRPr="00EA2760" w:rsidRDefault="00D60F20" w:rsidP="00254866">
      <w:pPr>
        <w:pStyle w:val="Heading2"/>
      </w:pPr>
      <w:bookmarkStart w:id="11" w:name="_Toc42263182"/>
      <w:r w:rsidRPr="00EA2760">
        <w:t>Purpose and Scope</w:t>
      </w:r>
      <w:bookmarkEnd w:id="11"/>
    </w:p>
    <w:p w14:paraId="0BF4C7B1" w14:textId="77777777" w:rsidR="00BD626B" w:rsidRPr="00C85190" w:rsidRDefault="00BD626B" w:rsidP="009F595B">
      <w:pPr>
        <w:jc w:val="both"/>
        <w:rPr>
          <w:sz w:val="20"/>
          <w:szCs w:val="20"/>
        </w:rPr>
      </w:pPr>
    </w:p>
    <w:p w14:paraId="4A76F73C" w14:textId="7FA6B8D3" w:rsidR="00DC3226" w:rsidRPr="0068439A" w:rsidRDefault="00D60F20" w:rsidP="00362CD0">
      <w:pPr>
        <w:spacing w:line="360" w:lineRule="auto"/>
        <w:jc w:val="both"/>
      </w:pPr>
      <w:r w:rsidRPr="00EA2760">
        <w:t xml:space="preserve">This document forms </w:t>
      </w:r>
      <w:r w:rsidR="005E32FC" w:rsidRPr="00EA2760">
        <w:t xml:space="preserve">part of </w:t>
      </w:r>
      <w:r w:rsidRPr="00EA2760">
        <w:t xml:space="preserve">deliverable </w:t>
      </w:r>
      <w:r w:rsidR="005E32FC" w:rsidRPr="00EA2760">
        <w:t>D-</w:t>
      </w:r>
      <w:r w:rsidR="00122947">
        <w:t>3</w:t>
      </w:r>
      <w:r w:rsidR="002332A0">
        <w:t>0</w:t>
      </w:r>
      <w:r w:rsidR="005C2D10" w:rsidRPr="00EA2760">
        <w:t xml:space="preserve"> of the </w:t>
      </w:r>
      <w:r w:rsidR="00C50D6E" w:rsidRPr="00EA2760">
        <w:t>European Space Agency (</w:t>
      </w:r>
      <w:r w:rsidR="005C2D10" w:rsidRPr="00EA2760">
        <w:t>ESA</w:t>
      </w:r>
      <w:r w:rsidR="00C50D6E" w:rsidRPr="00EA2760">
        <w:t>)</w:t>
      </w:r>
      <w:r w:rsidR="005C2D10" w:rsidRPr="00EA2760">
        <w:t xml:space="preserve"> project</w:t>
      </w:r>
      <w:r w:rsidR="005F1CB3" w:rsidRPr="00EA2760">
        <w:t xml:space="preserve"> </w:t>
      </w:r>
      <w:r w:rsidR="005C2D10" w:rsidRPr="00122947">
        <w:t>‘</w:t>
      </w:r>
      <w:r w:rsidR="005F1CB3" w:rsidRPr="00122947">
        <w:t>Fiducial Reference Measurements for Vegetation (FRM4</w:t>
      </w:r>
      <w:r w:rsidR="00C618EE" w:rsidRPr="00122947">
        <w:t>VEG</w:t>
      </w:r>
      <w:r w:rsidR="002332A0" w:rsidRPr="00122947">
        <w:t xml:space="preserve"> Phase 2</w:t>
      </w:r>
      <w:r w:rsidR="005F1CB3" w:rsidRPr="00122947">
        <w:t>)</w:t>
      </w:r>
      <w:r w:rsidR="005C2D10" w:rsidRPr="00122947">
        <w:t>’</w:t>
      </w:r>
      <w:r w:rsidR="00C618EE" w:rsidRPr="00122947">
        <w:t xml:space="preserve">. </w:t>
      </w:r>
      <w:r w:rsidR="00E17424" w:rsidRPr="00EA2760">
        <w:t xml:space="preserve">The </w:t>
      </w:r>
      <w:r w:rsidR="00C618EE" w:rsidRPr="00EA2760">
        <w:t>purpose</w:t>
      </w:r>
      <w:r w:rsidR="00E17424" w:rsidRPr="00EA2760">
        <w:t xml:space="preserve"> of the document</w:t>
      </w:r>
      <w:r w:rsidR="00C618EE" w:rsidRPr="00EA2760">
        <w:t xml:space="preserve"> is to </w:t>
      </w:r>
      <w:r w:rsidR="005E32FC" w:rsidRPr="00EA2760">
        <w:t xml:space="preserve">provide </w:t>
      </w:r>
      <w:r w:rsidR="006D03E1" w:rsidRPr="00EA2760">
        <w:t>a</w:t>
      </w:r>
      <w:r w:rsidR="00913A0C">
        <w:t xml:space="preserve">n overview of methodology </w:t>
      </w:r>
      <w:r w:rsidR="002366D0">
        <w:t>for validating Copernicus</w:t>
      </w:r>
      <w:r w:rsidR="000E0953">
        <w:t xml:space="preserve"> land</w:t>
      </w:r>
      <w:r w:rsidR="00913A0C">
        <w:t xml:space="preserve"> </w:t>
      </w:r>
      <w:r w:rsidR="00FA542A">
        <w:t xml:space="preserve">surface reflectance data products </w:t>
      </w:r>
      <w:r w:rsidR="000E0953">
        <w:t xml:space="preserve">over </w:t>
      </w:r>
      <w:r w:rsidR="001866AE">
        <w:t>vegetated FRM-compliant field sites.</w:t>
      </w:r>
      <w:r w:rsidR="00DC3226">
        <w:t xml:space="preserve"> </w:t>
      </w:r>
      <w:r w:rsidR="00DC3226" w:rsidRPr="0068439A">
        <w:t xml:space="preserve">The document is organized into </w:t>
      </w:r>
      <w:r w:rsidR="00122891">
        <w:t>4</w:t>
      </w:r>
      <w:r w:rsidR="00122891" w:rsidRPr="0068439A">
        <w:t xml:space="preserve"> </w:t>
      </w:r>
      <w:r w:rsidR="00DC3226" w:rsidRPr="0068439A">
        <w:t>key sections:</w:t>
      </w:r>
    </w:p>
    <w:p w14:paraId="221C688A" w14:textId="116BD8E6" w:rsidR="002A423A" w:rsidRDefault="00DC3226" w:rsidP="00362CD0">
      <w:pPr>
        <w:pStyle w:val="ListParagraph"/>
        <w:numPr>
          <w:ilvl w:val="0"/>
          <w:numId w:val="48"/>
        </w:numPr>
        <w:spacing w:line="360" w:lineRule="auto"/>
        <w:jc w:val="both"/>
      </w:pPr>
      <w:r w:rsidRPr="007B0B62">
        <w:rPr>
          <w:b/>
          <w:bCs/>
        </w:rPr>
        <w:t>Section 1</w:t>
      </w:r>
      <w:r>
        <w:t xml:space="preserve"> </w:t>
      </w:r>
      <w:r w:rsidR="002A423A">
        <w:t>pro</w:t>
      </w:r>
      <w:r w:rsidR="00122891">
        <w:t xml:space="preserve">vides a summary of the </w:t>
      </w:r>
      <w:r w:rsidR="00EA0B5E">
        <w:t>Validation Methodology – Surface Reflectance (</w:t>
      </w:r>
      <w:r w:rsidR="00122891">
        <w:t>VM-SR</w:t>
      </w:r>
      <w:r w:rsidR="00EA0B5E">
        <w:t>)</w:t>
      </w:r>
    </w:p>
    <w:p w14:paraId="5FD93297" w14:textId="1A5F4BBB" w:rsidR="000722C4" w:rsidRDefault="002A423A" w:rsidP="00362CD0">
      <w:pPr>
        <w:pStyle w:val="ListParagraph"/>
        <w:numPr>
          <w:ilvl w:val="0"/>
          <w:numId w:val="48"/>
        </w:numPr>
        <w:spacing w:line="360" w:lineRule="auto"/>
        <w:jc w:val="both"/>
      </w:pPr>
      <w:r w:rsidRPr="00254866">
        <w:rPr>
          <w:b/>
          <w:bCs/>
        </w:rPr>
        <w:t>Section 2</w:t>
      </w:r>
      <w:r>
        <w:t xml:space="preserve"> </w:t>
      </w:r>
      <w:r w:rsidR="00C97C0A">
        <w:t xml:space="preserve">provides an overview of </w:t>
      </w:r>
      <w:r w:rsidR="00BA6AC8">
        <w:t>land surface reflectance data products</w:t>
      </w:r>
      <w:r w:rsidR="00EA0B5E">
        <w:t xml:space="preserve">, </w:t>
      </w:r>
      <w:r w:rsidR="00BA6AC8">
        <w:t xml:space="preserve">the relevant </w:t>
      </w:r>
      <w:r w:rsidR="00EA0B5E">
        <w:t xml:space="preserve">surface reflectance </w:t>
      </w:r>
      <w:r w:rsidR="00BA6AC8">
        <w:t>terminology</w:t>
      </w:r>
      <w:r w:rsidR="00EA0B5E">
        <w:t xml:space="preserve"> and a review</w:t>
      </w:r>
      <w:r w:rsidR="006D03E1" w:rsidRPr="00EA2760">
        <w:t xml:space="preserve"> of the state</w:t>
      </w:r>
      <w:r w:rsidR="000722C4">
        <w:t>-</w:t>
      </w:r>
      <w:r w:rsidR="006D03E1" w:rsidRPr="00EA2760">
        <w:t>of</w:t>
      </w:r>
      <w:r w:rsidR="000722C4">
        <w:t>-</w:t>
      </w:r>
      <w:r w:rsidR="006D03E1" w:rsidRPr="00EA2760">
        <w:t>the</w:t>
      </w:r>
      <w:r w:rsidR="000722C4">
        <w:t>-</w:t>
      </w:r>
      <w:r w:rsidR="006D03E1" w:rsidRPr="00EA2760">
        <w:t>art</w:t>
      </w:r>
      <w:r w:rsidR="00601F01">
        <w:t xml:space="preserve"> methods for </w:t>
      </w:r>
      <w:r w:rsidR="00EA0B5E">
        <w:t xml:space="preserve">the </w:t>
      </w:r>
      <w:r w:rsidR="00996D1A">
        <w:t>validation of satellite</w:t>
      </w:r>
      <w:r w:rsidR="00EA0B5E">
        <w:t>-</w:t>
      </w:r>
      <w:r w:rsidR="00996D1A">
        <w:t>derived land surface reflectance</w:t>
      </w:r>
      <w:r w:rsidR="000722C4">
        <w:t xml:space="preserve"> data products</w:t>
      </w:r>
      <w:r w:rsidR="00BB5E28">
        <w:t>.</w:t>
      </w:r>
    </w:p>
    <w:p w14:paraId="2F8ECF6D" w14:textId="6F6C016E" w:rsidR="00EA0B5E" w:rsidRDefault="00BB5E28" w:rsidP="00362CD0">
      <w:pPr>
        <w:pStyle w:val="ListParagraph"/>
        <w:numPr>
          <w:ilvl w:val="0"/>
          <w:numId w:val="48"/>
        </w:numPr>
        <w:spacing w:line="360" w:lineRule="auto"/>
        <w:jc w:val="both"/>
      </w:pPr>
      <w:r w:rsidRPr="007B0B62">
        <w:rPr>
          <w:b/>
          <w:bCs/>
        </w:rPr>
        <w:t xml:space="preserve">Section </w:t>
      </w:r>
      <w:r w:rsidR="00EA0B5E">
        <w:rPr>
          <w:b/>
          <w:bCs/>
        </w:rPr>
        <w:t>3</w:t>
      </w:r>
      <w:r w:rsidR="00403408">
        <w:t xml:space="preserve"> </w:t>
      </w:r>
      <w:r w:rsidR="00CD3E42">
        <w:t>summarises the FRM</w:t>
      </w:r>
      <w:r w:rsidR="00E70BF7">
        <w:t xml:space="preserve">-recommended </w:t>
      </w:r>
      <w:r w:rsidR="00CD3E42">
        <w:t xml:space="preserve">validation methodology for validating satellite derived land surface </w:t>
      </w:r>
      <w:r w:rsidR="00E70BF7">
        <w:t>reflectance data products using FRM</w:t>
      </w:r>
      <w:r w:rsidR="007B0B62">
        <w:t>-compliant field site data.</w:t>
      </w:r>
      <w:r w:rsidR="00C642D8">
        <w:t xml:space="preserve"> This section will discuss the requirements and challenges for </w:t>
      </w:r>
      <w:r w:rsidR="00580F07">
        <w:t>validating moderate resolution data products</w:t>
      </w:r>
      <w:r w:rsidR="00861458">
        <w:t xml:space="preserve"> as well as demonstrate the handling of various error sources and the</w:t>
      </w:r>
      <w:r w:rsidR="008C09A0">
        <w:t>ir relative</w:t>
      </w:r>
      <w:r w:rsidR="00861458">
        <w:t xml:space="preserve"> impact on the </w:t>
      </w:r>
      <w:r w:rsidR="00C41F57">
        <w:t xml:space="preserve">validation </w:t>
      </w:r>
      <w:r w:rsidR="00DA36FD">
        <w:t>methods and results</w:t>
      </w:r>
      <w:r w:rsidR="00C41F57">
        <w:t>.</w:t>
      </w:r>
    </w:p>
    <w:p w14:paraId="575C61CD" w14:textId="1E6C491B" w:rsidR="007B0B62" w:rsidRDefault="00EA0B5E" w:rsidP="00362CD0">
      <w:pPr>
        <w:pStyle w:val="ListParagraph"/>
        <w:numPr>
          <w:ilvl w:val="0"/>
          <w:numId w:val="48"/>
        </w:numPr>
        <w:spacing w:line="360" w:lineRule="auto"/>
        <w:jc w:val="both"/>
      </w:pPr>
      <w:r>
        <w:rPr>
          <w:b/>
          <w:bCs/>
        </w:rPr>
        <w:t xml:space="preserve">Section 4 </w:t>
      </w:r>
      <w:r>
        <w:t>discusses the methods used to pre</w:t>
      </w:r>
      <w:r w:rsidR="00F51EBB">
        <w:t>-</w:t>
      </w:r>
      <w:r>
        <w:t>process the satellite data, including aspects such as quality screening</w:t>
      </w:r>
      <w:r w:rsidRPr="00254866">
        <w:t>.</w:t>
      </w:r>
    </w:p>
    <w:p w14:paraId="1E304184" w14:textId="26BF9D74" w:rsidR="0023799A" w:rsidRDefault="0023799A" w:rsidP="00362CD0">
      <w:pPr>
        <w:spacing w:line="360" w:lineRule="auto"/>
        <w:jc w:val="both"/>
        <w:rPr>
          <w:sz w:val="20"/>
          <w:szCs w:val="20"/>
        </w:rPr>
      </w:pPr>
      <w:bookmarkStart w:id="12" w:name="_Toc514748861"/>
      <w:bookmarkStart w:id="13" w:name="_Toc514853528"/>
      <w:bookmarkStart w:id="14" w:name="_Toc514853848"/>
      <w:bookmarkStart w:id="15" w:name="_Toc514853918"/>
      <w:bookmarkStart w:id="16" w:name="_Toc514853988"/>
      <w:bookmarkStart w:id="17" w:name="_Toc514854082"/>
      <w:bookmarkStart w:id="18" w:name="_Toc514854151"/>
      <w:bookmarkStart w:id="19" w:name="_Toc515216362"/>
      <w:bookmarkStart w:id="20" w:name="_Toc515217084"/>
      <w:bookmarkStart w:id="21" w:name="_Toc514748866"/>
      <w:bookmarkStart w:id="22" w:name="_Toc514853533"/>
      <w:bookmarkStart w:id="23" w:name="_Toc514853853"/>
      <w:bookmarkStart w:id="24" w:name="_Toc514853923"/>
      <w:bookmarkStart w:id="25" w:name="_Toc514853993"/>
      <w:bookmarkStart w:id="26" w:name="_Toc514854087"/>
      <w:bookmarkStart w:id="27" w:name="_Toc514854156"/>
      <w:bookmarkStart w:id="28" w:name="_Toc515216367"/>
      <w:bookmarkStart w:id="29" w:name="_Toc515217089"/>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20081FBE" w14:textId="72B68321" w:rsidR="006350F8" w:rsidRDefault="006350F8" w:rsidP="00254866">
      <w:pPr>
        <w:spacing w:line="360" w:lineRule="auto"/>
        <w:jc w:val="both"/>
        <w:rPr>
          <w:sz w:val="20"/>
          <w:szCs w:val="20"/>
        </w:rPr>
      </w:pPr>
    </w:p>
    <w:p w14:paraId="5ED17149" w14:textId="26BE40E0" w:rsidR="006350F8" w:rsidRDefault="006350F8" w:rsidP="00254866">
      <w:pPr>
        <w:spacing w:line="360" w:lineRule="auto"/>
        <w:jc w:val="both"/>
        <w:rPr>
          <w:sz w:val="20"/>
          <w:szCs w:val="20"/>
        </w:rPr>
      </w:pPr>
    </w:p>
    <w:p w14:paraId="6BCBA7FD" w14:textId="3370F2E7" w:rsidR="006350F8" w:rsidRDefault="006350F8" w:rsidP="00254866">
      <w:pPr>
        <w:spacing w:line="360" w:lineRule="auto"/>
        <w:jc w:val="both"/>
        <w:rPr>
          <w:sz w:val="20"/>
          <w:szCs w:val="20"/>
        </w:rPr>
      </w:pPr>
    </w:p>
    <w:p w14:paraId="0F23547F" w14:textId="29604080" w:rsidR="006350F8" w:rsidRDefault="006350F8" w:rsidP="00254866">
      <w:pPr>
        <w:spacing w:line="360" w:lineRule="auto"/>
        <w:jc w:val="both"/>
        <w:rPr>
          <w:sz w:val="20"/>
          <w:szCs w:val="20"/>
        </w:rPr>
      </w:pPr>
    </w:p>
    <w:p w14:paraId="6C9743C4" w14:textId="102E60CF" w:rsidR="006350F8" w:rsidRDefault="006350F8" w:rsidP="00254866">
      <w:pPr>
        <w:spacing w:line="360" w:lineRule="auto"/>
        <w:jc w:val="both"/>
        <w:rPr>
          <w:sz w:val="20"/>
          <w:szCs w:val="20"/>
        </w:rPr>
      </w:pPr>
    </w:p>
    <w:p w14:paraId="5E448E1C" w14:textId="665A3263" w:rsidR="006350F8" w:rsidRDefault="006350F8" w:rsidP="00254866">
      <w:pPr>
        <w:spacing w:line="360" w:lineRule="auto"/>
        <w:jc w:val="both"/>
        <w:rPr>
          <w:sz w:val="20"/>
          <w:szCs w:val="20"/>
        </w:rPr>
      </w:pPr>
    </w:p>
    <w:p w14:paraId="2D4BEFE9" w14:textId="748BD870" w:rsidR="006350F8" w:rsidRDefault="006350F8" w:rsidP="00254866">
      <w:pPr>
        <w:spacing w:line="360" w:lineRule="auto"/>
        <w:jc w:val="both"/>
        <w:rPr>
          <w:sz w:val="20"/>
          <w:szCs w:val="20"/>
        </w:rPr>
      </w:pPr>
    </w:p>
    <w:p w14:paraId="33FB2FBC" w14:textId="7C98D148" w:rsidR="006350F8" w:rsidRDefault="006350F8" w:rsidP="00254866">
      <w:pPr>
        <w:spacing w:line="360" w:lineRule="auto"/>
        <w:jc w:val="both"/>
        <w:rPr>
          <w:sz w:val="20"/>
          <w:szCs w:val="20"/>
        </w:rPr>
      </w:pPr>
    </w:p>
    <w:p w14:paraId="0DA1A30E" w14:textId="64A0C972" w:rsidR="006350F8" w:rsidRDefault="006350F8" w:rsidP="00254866">
      <w:pPr>
        <w:spacing w:line="360" w:lineRule="auto"/>
        <w:jc w:val="both"/>
        <w:rPr>
          <w:sz w:val="20"/>
          <w:szCs w:val="20"/>
        </w:rPr>
      </w:pPr>
    </w:p>
    <w:p w14:paraId="075D07D0" w14:textId="77777777" w:rsidR="006350F8" w:rsidRDefault="006350F8" w:rsidP="00254866">
      <w:pPr>
        <w:spacing w:line="360" w:lineRule="auto"/>
        <w:jc w:val="both"/>
        <w:rPr>
          <w:sz w:val="20"/>
          <w:szCs w:val="20"/>
        </w:rPr>
      </w:pPr>
    </w:p>
    <w:p w14:paraId="38398DB1" w14:textId="54318DCA" w:rsidR="00476BC9" w:rsidRDefault="00476BC9" w:rsidP="00254866">
      <w:pPr>
        <w:pStyle w:val="Heading1"/>
        <w:spacing w:line="360" w:lineRule="auto"/>
        <w:jc w:val="both"/>
      </w:pPr>
      <w:bookmarkStart w:id="30" w:name="_Toc42263183"/>
      <w:r>
        <w:t xml:space="preserve">Land Surface </w:t>
      </w:r>
      <w:r w:rsidRPr="004840BA">
        <w:t>Reflectance</w:t>
      </w:r>
      <w:r>
        <w:t xml:space="preserve"> Data Products</w:t>
      </w:r>
      <w:r w:rsidR="004840BA">
        <w:t>,</w:t>
      </w:r>
      <w:r>
        <w:t xml:space="preserve"> </w:t>
      </w:r>
      <w:r w:rsidR="004840BA">
        <w:t>T</w:t>
      </w:r>
      <w:r>
        <w:t>erminology</w:t>
      </w:r>
      <w:r w:rsidR="004840BA">
        <w:t xml:space="preserve"> and State-of-the-Art</w:t>
      </w:r>
      <w:bookmarkEnd w:id="30"/>
    </w:p>
    <w:p w14:paraId="0C197213" w14:textId="77777777" w:rsidR="006350F8" w:rsidRPr="006350F8" w:rsidRDefault="006350F8" w:rsidP="006350F8"/>
    <w:p w14:paraId="26E5C05F" w14:textId="5835EF0B" w:rsidR="00476BC9" w:rsidRPr="00254866" w:rsidRDefault="004840BA" w:rsidP="00254866">
      <w:pPr>
        <w:pStyle w:val="Heading2"/>
        <w:spacing w:line="360" w:lineRule="auto"/>
        <w:jc w:val="both"/>
        <w:rPr>
          <w:rFonts w:eastAsia="CharisSIL"/>
        </w:rPr>
      </w:pPr>
      <w:bookmarkStart w:id="31" w:name="_Toc42263184"/>
      <w:r>
        <w:rPr>
          <w:rFonts w:eastAsia="CharisSIL"/>
        </w:rPr>
        <w:t>Context</w:t>
      </w:r>
      <w:bookmarkEnd w:id="31"/>
    </w:p>
    <w:p w14:paraId="5711C484" w14:textId="77777777" w:rsidR="00476BC9" w:rsidRDefault="00476BC9" w:rsidP="006A53AE">
      <w:pPr>
        <w:autoSpaceDE w:val="0"/>
        <w:autoSpaceDN w:val="0"/>
        <w:adjustRightInd w:val="0"/>
        <w:spacing w:after="0" w:line="360" w:lineRule="auto"/>
        <w:jc w:val="both"/>
        <w:rPr>
          <w:rFonts w:eastAsia="CharisSIL" w:cstheme="minorHAnsi"/>
        </w:rPr>
      </w:pPr>
    </w:p>
    <w:p w14:paraId="4E634A97" w14:textId="61422411" w:rsidR="00476BC9" w:rsidRPr="000D51BE" w:rsidRDefault="00C73533" w:rsidP="006A53AE">
      <w:pPr>
        <w:autoSpaceDE w:val="0"/>
        <w:autoSpaceDN w:val="0"/>
        <w:adjustRightInd w:val="0"/>
        <w:spacing w:after="0" w:line="360" w:lineRule="auto"/>
        <w:jc w:val="both"/>
        <w:rPr>
          <w:rFonts w:cstheme="minorHAnsi"/>
        </w:rPr>
      </w:pPr>
      <w:r>
        <w:rPr>
          <w:rFonts w:eastAsia="CharisSIL" w:cstheme="minorHAnsi"/>
        </w:rPr>
        <w:t xml:space="preserve">There are a significant number of derived Earth Observation products that </w:t>
      </w:r>
      <w:r w:rsidR="00476BC9" w:rsidRPr="000D51BE">
        <w:rPr>
          <w:rFonts w:eastAsia="CharisSIL" w:cstheme="minorHAnsi"/>
        </w:rPr>
        <w:t xml:space="preserve">share surface reflectance as a common </w:t>
      </w:r>
      <w:r>
        <w:rPr>
          <w:rFonts w:eastAsia="CharisSIL" w:cstheme="minorHAnsi"/>
        </w:rPr>
        <w:t>starting point in their processing chains</w:t>
      </w:r>
      <w:r w:rsidR="00476BC9" w:rsidRPr="000D51BE">
        <w:rPr>
          <w:rFonts w:eastAsia="CharisSIL" w:cstheme="minorHAnsi"/>
        </w:rPr>
        <w:t xml:space="preserve">. </w:t>
      </w:r>
      <w:r>
        <w:rPr>
          <w:rFonts w:eastAsia="CharisSIL" w:cstheme="minorHAnsi"/>
        </w:rPr>
        <w:t xml:space="preserve">Subsequently, these products tend to feed into numerous application areas such as </w:t>
      </w:r>
      <w:r w:rsidR="00476BC9" w:rsidRPr="000D51BE">
        <w:rPr>
          <w:rFonts w:eastAsia="CharisSIL" w:cstheme="minorHAnsi"/>
        </w:rPr>
        <w:t xml:space="preserve">land cover mapping and the derivation of biophysical essential climate variables (ECV). </w:t>
      </w:r>
      <w:r>
        <w:rPr>
          <w:rFonts w:eastAsia="CharisSIL" w:cstheme="minorHAnsi"/>
        </w:rPr>
        <w:t>All these areas are reliant on a good quality surface reflectance product if the results of analysis utilising any of the downstream products are to be trusted</w:t>
      </w:r>
      <w:r w:rsidR="00476BC9" w:rsidRPr="000D51BE">
        <w:rPr>
          <w:rFonts w:eastAsia="CharisSIL" w:cstheme="minorHAnsi"/>
        </w:rPr>
        <w:t xml:space="preserve">. </w:t>
      </w:r>
      <w:r>
        <w:rPr>
          <w:rFonts w:eastAsia="CharisSIL" w:cstheme="minorHAnsi"/>
        </w:rPr>
        <w:t>In order to do this, validation is needed to ensure that each product performs to its given specification</w:t>
      </w:r>
      <w:r w:rsidR="00524222">
        <w:rPr>
          <w:rFonts w:eastAsia="CharisSIL" w:cstheme="minorHAnsi"/>
        </w:rPr>
        <w:t xml:space="preserve"> </w:t>
      </w:r>
      <w:r w:rsidR="00524222">
        <w:rPr>
          <w:rFonts w:eastAsia="CharisSIL" w:cstheme="minorHAnsi"/>
        </w:rPr>
        <w:fldChar w:fldCharType="begin" w:fldLock="1"/>
      </w:r>
      <w:r w:rsidR="00606F60">
        <w:rPr>
          <w:rFonts w:eastAsia="CharisSIL" w:cstheme="minorHAnsi"/>
        </w:rPr>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1]","plainTextFormattedCitation":"[1]","previouslyFormattedCitation":"[1]"},"properties":{"noteIndex":0},"schema":"https://github.com/citation-style-language/schema/raw/master/csl-citation.json"}</w:instrText>
      </w:r>
      <w:r w:rsidR="00524222">
        <w:rPr>
          <w:rFonts w:eastAsia="CharisSIL" w:cstheme="minorHAnsi"/>
        </w:rPr>
        <w:fldChar w:fldCharType="separate"/>
      </w:r>
      <w:r w:rsidR="00524222" w:rsidRPr="00524222">
        <w:rPr>
          <w:rFonts w:eastAsia="CharisSIL" w:cstheme="minorHAnsi"/>
          <w:noProof/>
        </w:rPr>
        <w:t>[1]</w:t>
      </w:r>
      <w:r w:rsidR="00524222">
        <w:rPr>
          <w:rFonts w:eastAsia="CharisSIL" w:cstheme="minorHAnsi"/>
        </w:rPr>
        <w:fldChar w:fldCharType="end"/>
      </w:r>
      <w:r w:rsidR="004840BA">
        <w:rPr>
          <w:rFonts w:eastAsia="CharisSIL" w:cstheme="minorHAnsi"/>
        </w:rPr>
        <w:t>.</w:t>
      </w:r>
      <w:r>
        <w:rPr>
          <w:rFonts w:cstheme="minorHAnsi"/>
        </w:rPr>
        <w:t xml:space="preserve"> In the context of the validation of surface reflectance products derived from satellite</w:t>
      </w:r>
      <w:r w:rsidR="002D140E">
        <w:rPr>
          <w:rFonts w:cstheme="minorHAnsi"/>
        </w:rPr>
        <w:t>s</w:t>
      </w:r>
      <w:r>
        <w:rPr>
          <w:rFonts w:cstheme="minorHAnsi"/>
        </w:rPr>
        <w:t xml:space="preserve">, it is key to make the distinction between the quantity estimated by the satellite product and that measured at the surface. In doing this, </w:t>
      </w:r>
      <w:r w:rsidR="002B2FF2">
        <w:rPr>
          <w:rFonts w:cstheme="minorHAnsi"/>
        </w:rPr>
        <w:t>two separate processing chains are present which, ideally, ensure that the validation data is independent of the satellite product. This is one of the requirements for an FRM based validation. F</w:t>
      </w:r>
      <w:r w:rsidR="00476BC9" w:rsidRPr="000D51BE">
        <w:rPr>
          <w:rFonts w:cstheme="minorHAnsi"/>
        </w:rPr>
        <w:t xml:space="preserve">igure </w:t>
      </w:r>
      <w:r w:rsidR="00EA6F40">
        <w:rPr>
          <w:rFonts w:cstheme="minorHAnsi"/>
        </w:rPr>
        <w:t>1</w:t>
      </w:r>
      <w:r w:rsidR="002B2FF2">
        <w:rPr>
          <w:rFonts w:cstheme="minorHAnsi"/>
        </w:rPr>
        <w:t xml:space="preserve">, from </w:t>
      </w:r>
      <w:r w:rsidR="00230944">
        <w:rPr>
          <w:rFonts w:cstheme="minorHAnsi"/>
        </w:rPr>
        <w:fldChar w:fldCharType="begin" w:fldLock="1"/>
      </w:r>
      <w:r w:rsidR="00BB748D">
        <w:rPr>
          <w:rFonts w:cstheme="minorHAnsi"/>
        </w:rPr>
        <w:instrText>ADDIN CSL_CITATION {"citationItems":[{"id":"ITEM-1","itemData":{"ISBN":"9781486309917","author":[{"dropping-particle":"","family":"Malthus","given":"Tim","non-dropping-particle":"","parse-names":false,"suffix":""},{"dropping-particle":"","family":"Ong","given":"Cindy","non-dropping-particle":"","parse-names":false,"suffix":""},{"dropping-particle":"","family":"Lau","given":"Ian","non-dropping-particle":"","parse-names":false,"suffix":""},{"dropping-particle":"","family":"Fearns","given":"Peter","non-dropping-particle":"","parse-names":false,"suffix":""},{"dropping-particle":"","family":"Byrne","given":"Guy","non-dropping-particle":"","parse-names":false,"suffix":""},{"dropping-particle":"","family":"Thankappan","given":"Medhavy","non-dropping-particle":"","parse-names":false,"suffix":""},{"dropping-particle":"","family":"Chisholm","given":"Laurie","non-dropping-particle":"","parse-names":false,"suffix":""},{"dropping-particle":"","family":"Suarez","given":"Lola","non-dropping-particle":"","parse-names":false,"suffix":""},{"dropping-particle":"","family":"Clarke","given":"Ken","non-dropping-particle":"","parse-names":false,"suffix":""},{"dropping-particle":"","family":"Scarth","given":"Peter","non-dropping-particle":"","parse-names":false,"suffix":""},{"dropping-particle":"","family":"Phinn","given":"Stuart","non-dropping-particle":"","parse-names":false,"suffix":""}],"id":"ITEM-1","issue":"January","issued":{"date-parts":[["2019"]]},"title":"A community approach to the standardised validation of surface reflectance data.","type":"report"},"uris":["http://www.mendeley.com/documents/?uuid=149efc2a-8eca-48a8-ab0f-80c322e6aaf9"]}],"mendeley":{"formattedCitation":"[2]","plainTextFormattedCitation":"[2]","previouslyFormattedCitation":"[2]"},"properties":{"noteIndex":0},"schema":"https://github.com/citation-style-language/schema/raw/master/csl-citation.json"}</w:instrText>
      </w:r>
      <w:r w:rsidR="00230944">
        <w:rPr>
          <w:rFonts w:cstheme="minorHAnsi"/>
        </w:rPr>
        <w:fldChar w:fldCharType="separate"/>
      </w:r>
      <w:r w:rsidR="00230944" w:rsidRPr="00230944">
        <w:rPr>
          <w:rFonts w:cstheme="minorHAnsi"/>
          <w:noProof/>
        </w:rPr>
        <w:t>[2]</w:t>
      </w:r>
      <w:r w:rsidR="00230944">
        <w:rPr>
          <w:rFonts w:cstheme="minorHAnsi"/>
        </w:rPr>
        <w:fldChar w:fldCharType="end"/>
      </w:r>
      <w:r w:rsidR="002B2FF2">
        <w:rPr>
          <w:rFonts w:cstheme="minorHAnsi"/>
        </w:rPr>
        <w:t xml:space="preserve"> gives an example of the processing chains from the validation and satellite perspective</w:t>
      </w:r>
      <w:r w:rsidR="00EA0B5E">
        <w:rPr>
          <w:rFonts w:cstheme="minorHAnsi"/>
        </w:rPr>
        <w:t>.</w:t>
      </w:r>
    </w:p>
    <w:p w14:paraId="52317246" w14:textId="77777777" w:rsidR="00476BC9" w:rsidRPr="000D51BE" w:rsidRDefault="00476BC9" w:rsidP="006A53AE">
      <w:pPr>
        <w:autoSpaceDE w:val="0"/>
        <w:autoSpaceDN w:val="0"/>
        <w:adjustRightInd w:val="0"/>
        <w:spacing w:after="0" w:line="360" w:lineRule="auto"/>
        <w:jc w:val="both"/>
        <w:rPr>
          <w:rFonts w:cstheme="minorHAnsi"/>
        </w:rPr>
      </w:pPr>
    </w:p>
    <w:p w14:paraId="2F983A4B" w14:textId="77777777" w:rsidR="00362CD0" w:rsidRDefault="00476BC9" w:rsidP="00362CD0">
      <w:pPr>
        <w:keepNext/>
        <w:autoSpaceDE w:val="0"/>
        <w:autoSpaceDN w:val="0"/>
        <w:adjustRightInd w:val="0"/>
        <w:spacing w:after="0" w:line="360" w:lineRule="auto"/>
        <w:jc w:val="center"/>
      </w:pPr>
      <w:r w:rsidRPr="00C85190">
        <w:rPr>
          <w:rFonts w:cstheme="minorHAnsi"/>
          <w:noProof/>
          <w:sz w:val="20"/>
          <w:szCs w:val="20"/>
        </w:rPr>
        <w:drawing>
          <wp:inline distT="0" distB="0" distL="0" distR="0" wp14:anchorId="24794752" wp14:editId="5BB1ECAE">
            <wp:extent cx="6371467" cy="2827606"/>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PNG"/>
                    <pic:cNvPicPr/>
                  </pic:nvPicPr>
                  <pic:blipFill rotWithShape="1">
                    <a:blip r:embed="rId21" cstate="print">
                      <a:extLst>
                        <a:ext uri="{28A0092B-C50C-407E-A947-70E740481C1C}">
                          <a14:useLocalDpi xmlns:a14="http://schemas.microsoft.com/office/drawing/2010/main" val="0"/>
                        </a:ext>
                      </a:extLst>
                    </a:blip>
                    <a:srcRect l="833" t="2377"/>
                    <a:stretch/>
                  </pic:blipFill>
                  <pic:spPr bwMode="auto">
                    <a:xfrm>
                      <a:off x="0" y="0"/>
                      <a:ext cx="6392819" cy="2837082"/>
                    </a:xfrm>
                    <a:prstGeom prst="rect">
                      <a:avLst/>
                    </a:prstGeom>
                    <a:ln>
                      <a:noFill/>
                    </a:ln>
                    <a:extLst>
                      <a:ext uri="{53640926-AAD7-44D8-BBD7-CCE9431645EC}">
                        <a14:shadowObscured xmlns:a14="http://schemas.microsoft.com/office/drawing/2010/main"/>
                      </a:ext>
                    </a:extLst>
                  </pic:spPr>
                </pic:pic>
              </a:graphicData>
            </a:graphic>
          </wp:inline>
        </w:drawing>
      </w:r>
    </w:p>
    <w:p w14:paraId="4DF9C517" w14:textId="3F640B84" w:rsidR="00476BC9" w:rsidRDefault="00362CD0" w:rsidP="00362CD0">
      <w:pPr>
        <w:pStyle w:val="Caption"/>
        <w:jc w:val="center"/>
      </w:pPr>
      <w:bookmarkStart w:id="32" w:name="_Toc42094322"/>
      <w:r>
        <w:t xml:space="preserve">Figure </w:t>
      </w:r>
      <w:r w:rsidR="00EB5D41">
        <w:fldChar w:fldCharType="begin"/>
      </w:r>
      <w:r w:rsidR="00EB5D41">
        <w:instrText xml:space="preserve"> SEQ Figure \* ARABIC </w:instrText>
      </w:r>
      <w:r w:rsidR="00EB5D41">
        <w:fldChar w:fldCharType="separate"/>
      </w:r>
      <w:r>
        <w:rPr>
          <w:noProof/>
        </w:rPr>
        <w:t>1</w:t>
      </w:r>
      <w:r w:rsidR="00EB5D41">
        <w:rPr>
          <w:noProof/>
        </w:rPr>
        <w:fldChar w:fldCharType="end"/>
      </w:r>
      <w:r>
        <w:t xml:space="preserve">: Diagram of to illustrate the role that field measurements play in the validation of Analysis Ready Data (ARD). The left- hand side of the diagram illustrates the satellite-data process flow from raw data to ARD. The right-hand side shows the field data acquisition and data process flow </w:t>
      </w:r>
      <w:r>
        <w:rPr>
          <w:rFonts w:cstheme="minorHAnsi"/>
        </w:rPr>
        <w:fldChar w:fldCharType="begin" w:fldLock="1"/>
      </w:r>
      <w:r w:rsidR="00230944">
        <w:rPr>
          <w:rFonts w:cstheme="minorHAnsi"/>
        </w:rPr>
        <w:instrText>ADDIN CSL_CITATION {"citationItems":[{"id":"ITEM-1","itemData":{"ISBN":"9781486309917","author":[{"dropping-particle":"","family":"Malthus","given":"Tim","non-dropping-particle":"","parse-names":false,"suffix":""},{"dropping-particle":"","family":"Ong","given":"Cindy","non-dropping-particle":"","parse-names":false,"suffix":""},{"dropping-particle":"","family":"Lau","given":"Ian","non-dropping-particle":"","parse-names":false,"suffix":""},{"dropping-particle":"","family":"Fearns","given":"Peter","non-dropping-particle":"","parse-names":false,"suffix":""},{"dropping-particle":"","family":"Byrne","given":"Guy","non-dropping-particle":"","parse-names":false,"suffix":""},{"dropping-particle":"","family":"Thankappan","given":"Medhavy","non-dropping-particle":"","parse-names":false,"suffix":""},{"dropping-particle":"","family":"Chisholm","given":"Laurie","non-dropping-particle":"","parse-names":false,"suffix":""},{"dropping-particle":"","family":"Suarez","given":"Lola","non-dropping-particle":"","parse-names":false,"suffix":""},{"dropping-particle":"","family":"Clarke","given":"Ken","non-dropping-particle":"","parse-names":false,"suffix":""},{"dropping-particle":"","family":"Scarth","given":"Peter","non-dropping-particle":"","parse-names":false,"suffix":""},{"dropping-particle":"","family":"Phinn","given":"Stuart","non-dropping-particle":"","parse-names":false,"suffix":""}],"id":"ITEM-1","issue":"January","issued":{"date-parts":[["2019"]]},"title":"A community approach to the standardised validation of surface reflectance data.","type":"report"},"uris":["http://www.mendeley.com/documents/?uuid=149efc2a-8eca-48a8-ab0f-80c322e6aaf9"]}],"mendeley":{"formattedCitation":"[2]","plainTextFormattedCitation":"[2]","previouslyFormattedCitation":"[2]"},"properties":{"noteIndex":0},"schema":"https://github.com/citation-style-language/schema/raw/master/csl-citation.json"}</w:instrText>
      </w:r>
      <w:r>
        <w:rPr>
          <w:rFonts w:cstheme="minorHAnsi"/>
        </w:rPr>
        <w:fldChar w:fldCharType="separate"/>
      </w:r>
      <w:r w:rsidRPr="00606F60">
        <w:rPr>
          <w:rFonts w:cstheme="minorHAnsi"/>
          <w:noProof/>
        </w:rPr>
        <w:t>[2]</w:t>
      </w:r>
      <w:bookmarkEnd w:id="32"/>
      <w:r>
        <w:rPr>
          <w:rFonts w:cstheme="minorHAnsi"/>
        </w:rPr>
        <w:fldChar w:fldCharType="end"/>
      </w:r>
    </w:p>
    <w:p w14:paraId="556ACB52" w14:textId="77777777" w:rsidR="00362CD0" w:rsidRDefault="00362CD0" w:rsidP="00C92FFB">
      <w:pPr>
        <w:keepNext/>
        <w:autoSpaceDE w:val="0"/>
        <w:autoSpaceDN w:val="0"/>
        <w:adjustRightInd w:val="0"/>
        <w:spacing w:after="0" w:line="360" w:lineRule="auto"/>
        <w:jc w:val="center"/>
      </w:pPr>
    </w:p>
    <w:p w14:paraId="2B1EE44B" w14:textId="4403BBDD" w:rsidR="00476BC9" w:rsidRDefault="002B2FF2" w:rsidP="006A53AE">
      <w:pPr>
        <w:spacing w:line="360" w:lineRule="auto"/>
        <w:jc w:val="both"/>
      </w:pPr>
      <w:r>
        <w:t>As mentioned previously, validation</w:t>
      </w:r>
      <w:r w:rsidR="00476BC9" w:rsidRPr="000D603A">
        <w:t xml:space="preserve"> of surface reflectance should be taken in the context of the validation of related products (e.g. albedo and BRDF). </w:t>
      </w:r>
      <w:r w:rsidR="00C92FFB">
        <w:fldChar w:fldCharType="begin" w:fldLock="1"/>
      </w:r>
      <w:r w:rsidR="00C92FFB">
        <w:instrText>ADDIN CSL_CITATION {"citationItems":[{"id":"ITEM-1","itemData":{"DOI":"10.3390/s18051417","ISSN":"14248220","abstract":"Drone-based remote sensing has evolved rapidly in recent years. Miniaturized hyperspectral imaging sensors are becoming more common as they provide more abundant information of the object compared to traditional cameras. Reflectance is a physically defined object property and therefore often preferred output of the remote sensing data capture to be used in the further processes. Absolute calibration of the sensor provides a possibility for physical modelling of the imaging process and enables efficient procedures for reflectance correction. Our objective is to develop a method for direct reflectance measurements for drone-based remote sensing. It is based on an imaging spectrometer and irradiance spectrometer. This approach is highly attractive for many practical applications as it does not require in situ reflectance panels for converting the sensor radiance to ground reflectance factors. We performed SI-traceable spectral and radiance calibration of a tuneable Fabry-Pérot Interferometer -based (FPI) hyperspectral camera at the National Physical Laboratory NPL (Teddington, UK). The camera represents novel technology by collecting 2D format hyperspectral image cubes using time sequential spectral scanning principle. The radiance accuracy of different channels varied between ±4% when evaluated using independent test data, and linearity of the camera response was on average 0.9994. The spectral response calibration showed side peaks on several channels that were due to the multiple orders of interference of the FPI. The drone-based direct reflectance measurement system showed promising results with imagery collected over Wytham Forest (Oxford, UK).","author":[{"dropping-particle":"","family":"Hakala","given":"Teemu","non-dropping-particle":"","parse-names":false,"suffix":""},{"dropping-particle":"","family":"Markelin","given":"Lauri","non-dropping-particle":"","parse-names":false,"suffix":""},{"dropping-particle":"","family":"Honkavaara","given":"Eija","non-dropping-particle":"","parse-names":false,"suffix":""},{"dropping-particle":"","family":"Scott","given":"Barry","non-dropping-particle":"","parse-names":false,"suffix":""},{"dropping-particle":"","family":"Theocharous","given":"Theo","non-dropping-particle":"","parse-names":false,"suffix":""},{"dropping-particle":"","family":"Nevalainen","given":"Olli","non-dropping-particle":"","parse-names":false,"suffix":""},{"dropping-particle":"","family":"Näsi","given":"Roope","non-dropping-particle":"","parse-names":false,"suffix":""},{"dropping-particle":"","family":"Suomalainen","given":"Juha","non-dropping-particle":"","parse-names":false,"suffix":""},{"dropping-particle":"","family":"Viljanen","given":"Niko","non-dropping-particle":"","parse-names":false,"suffix":""},{"dropping-particle":"","family":"Greenwell","given":"Claire","non-dropping-particle":"","parse-names":false,"suffix":""},{"dropping-particle":"","family":"Fox","given":"Nigel","non-dropping-particle":"","parse-names":false,"suffix":""}],"container-title":"Sensors (Switzerland)","id":"ITEM-1","issue":"5","issued":{"date-parts":[["2018","5","3"]]},"publisher":"MDPI AG","title":"Direct reflectance measurements from drones: Sensor absolute radiometric calibration and system tests for forest reflectance characterization","type":"article-journal","volume":"18"},"uris":["http://www.mendeley.com/documents/?uuid=a5ea4726-5cd0-39b5-ba2c-3676321e05ac"]}],"mendeley":{"formattedCitation":"[3]","plainTextFormattedCitation":"[3]","previouslyFormattedCitation":"[3]"},"properties":{"noteIndex":0},"schema":"https://github.com/citation-style-language/schema/raw/master/csl-citation.json"}</w:instrText>
      </w:r>
      <w:r w:rsidR="00C92FFB">
        <w:fldChar w:fldCharType="separate"/>
      </w:r>
      <w:r w:rsidR="00C92FFB" w:rsidRPr="00C92FFB">
        <w:rPr>
          <w:noProof/>
        </w:rPr>
        <w:t>[3]</w:t>
      </w:r>
      <w:r w:rsidR="00C92FFB">
        <w:fldChar w:fldCharType="end"/>
      </w:r>
      <w:r w:rsidR="00C92FFB">
        <w:t xml:space="preserve"> </w:t>
      </w:r>
      <w:r w:rsidR="00476BC9" w:rsidRPr="000D603A">
        <w:t>list</w:t>
      </w:r>
      <w:r w:rsidR="00476BC9">
        <w:t>s</w:t>
      </w:r>
      <w:r w:rsidR="00476BC9" w:rsidRPr="000D603A">
        <w:t xml:space="preserve"> a broad range of definitions for the most commonly used </w:t>
      </w:r>
      <w:r>
        <w:t>reflectance</w:t>
      </w:r>
      <w:r w:rsidRPr="000D603A">
        <w:t xml:space="preserve"> </w:t>
      </w:r>
      <w:r w:rsidR="00476BC9" w:rsidRPr="000D603A">
        <w:t xml:space="preserve">quantities. The authors of that paper make the key point that there is a large amount of poorly defined reflectance definitions in the literature. They raise the issue that potential users, such as surface modellers, </w:t>
      </w:r>
      <w:r>
        <w:t>may go on to</w:t>
      </w:r>
      <w:r w:rsidR="00476BC9" w:rsidRPr="000D603A">
        <w:t xml:space="preserve"> </w:t>
      </w:r>
      <w:r>
        <w:t>utilise the data</w:t>
      </w:r>
      <w:r w:rsidR="00476BC9" w:rsidRPr="000D603A">
        <w:t xml:space="preserve"> without reference to particular uncertainties specific to the provided definition.</w:t>
      </w:r>
      <w:r w:rsidR="00476BC9">
        <w:t xml:space="preserve"> </w:t>
      </w:r>
      <w:r>
        <w:t xml:space="preserve">For discussion on the many reflectance definitions the reader is referred to </w:t>
      </w:r>
      <w:r w:rsidR="00792E75">
        <w:fldChar w:fldCharType="begin" w:fldLock="1"/>
      </w:r>
      <w:r w:rsidR="00DC34DE">
        <w:instrText>ADDIN CSL_CITATION {"citationItems":[{"id":"ITEM-1","itemData":{"DOI":"10.1016/j.rse.2006.03.002","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page":"27-42","title":"Reflectance quantities in optical remote sensing — definitions and case studies","type":"article-journal","volume":"103"},"uris":["http://www.mendeley.com/documents/?uuid=661240c2-5079-4e9e-bcd4-a946b151686a"]}],"mendeley":{"formattedCitation":"[4]","plainTextFormattedCitation":"[4]","previouslyFormattedCitation":"[4]"},"properties":{"noteIndex":0},"schema":"https://github.com/citation-style-language/schema/raw/master/csl-citation.json"}</w:instrText>
      </w:r>
      <w:r w:rsidR="00792E75">
        <w:fldChar w:fldCharType="separate"/>
      </w:r>
      <w:r w:rsidR="00792E75" w:rsidRPr="00792E75">
        <w:rPr>
          <w:noProof/>
        </w:rPr>
        <w:t>[4]</w:t>
      </w:r>
      <w:r w:rsidR="00792E75">
        <w:fldChar w:fldCharType="end"/>
      </w:r>
      <w:r w:rsidR="00DA77D0">
        <w:t xml:space="preserve"> and for definitions related to in situ quantities a greater discussion is presented in the FPP</w:t>
      </w:r>
      <w:r w:rsidR="00577CAD">
        <w:t>-SR</w:t>
      </w:r>
      <w:r w:rsidR="00DA77D0">
        <w:t>. Nevertheless, some key definitions, particularly for satellite products, are given below.</w:t>
      </w:r>
    </w:p>
    <w:p w14:paraId="19D9F625" w14:textId="77777777" w:rsidR="00C92FFB" w:rsidRDefault="00C92FFB" w:rsidP="006A53AE">
      <w:pPr>
        <w:spacing w:line="360" w:lineRule="auto"/>
        <w:jc w:val="both"/>
      </w:pPr>
    </w:p>
    <w:p w14:paraId="2CD0BC3C" w14:textId="631F482D" w:rsidR="004840BA" w:rsidRDefault="004840BA" w:rsidP="00254866">
      <w:pPr>
        <w:pStyle w:val="Heading2"/>
        <w:spacing w:line="360" w:lineRule="auto"/>
        <w:jc w:val="both"/>
      </w:pPr>
      <w:bookmarkStart w:id="33" w:name="_Toc42263185"/>
      <w:r w:rsidRPr="004840BA">
        <w:t>Terminology</w:t>
      </w:r>
      <w:bookmarkEnd w:id="33"/>
    </w:p>
    <w:p w14:paraId="4220CD00" w14:textId="77777777" w:rsidR="00792E75" w:rsidRPr="00792E75" w:rsidRDefault="00792E75" w:rsidP="00792E75"/>
    <w:p w14:paraId="5EAB3C4B" w14:textId="7259DEFD" w:rsidR="00476BC9" w:rsidRDefault="00476BC9" w:rsidP="00254866">
      <w:pPr>
        <w:pStyle w:val="Heading3"/>
        <w:spacing w:line="360" w:lineRule="auto"/>
        <w:jc w:val="both"/>
      </w:pPr>
      <w:bookmarkStart w:id="34" w:name="_Toc42263186"/>
      <w:r w:rsidRPr="00474221">
        <w:t>Albedo</w:t>
      </w:r>
      <w:bookmarkEnd w:id="34"/>
    </w:p>
    <w:p w14:paraId="7CCC82C6" w14:textId="77777777" w:rsidR="000B6DAA" w:rsidRPr="000B6DAA" w:rsidRDefault="000B6DAA" w:rsidP="000B6DAA"/>
    <w:p w14:paraId="7161808E" w14:textId="05010105" w:rsidR="00476BC9" w:rsidRDefault="00476BC9" w:rsidP="006A53AE">
      <w:pPr>
        <w:spacing w:line="360" w:lineRule="auto"/>
        <w:jc w:val="both"/>
        <w:rPr>
          <w:rFonts w:cstheme="minorHAnsi"/>
        </w:rPr>
      </w:pPr>
      <w:r w:rsidRPr="006D015E">
        <w:rPr>
          <w:rFonts w:cstheme="minorHAnsi"/>
        </w:rPr>
        <w:t>Albedo</w:t>
      </w:r>
      <w:r w:rsidR="00326339">
        <w:rPr>
          <w:rFonts w:cstheme="minorHAnsi"/>
        </w:rPr>
        <w:t>, or Bi-Hemispherical Reflectance</w:t>
      </w:r>
      <w:r w:rsidRPr="006D015E">
        <w:rPr>
          <w:rFonts w:cstheme="minorHAnsi"/>
          <w:b/>
          <w:bCs/>
        </w:rPr>
        <w:t xml:space="preserve"> </w:t>
      </w:r>
      <w:r w:rsidR="00326339" w:rsidRPr="008D61AA">
        <w:rPr>
          <w:rFonts w:cstheme="minorHAnsi"/>
        </w:rPr>
        <w:t>(BHR),</w:t>
      </w:r>
      <w:r w:rsidR="00326339">
        <w:rPr>
          <w:rFonts w:cstheme="minorHAnsi"/>
          <w:b/>
          <w:bCs/>
        </w:rPr>
        <w:t xml:space="preserve"> </w:t>
      </w:r>
      <w:r w:rsidRPr="006D015E">
        <w:rPr>
          <w:rFonts w:cstheme="minorHAnsi"/>
        </w:rPr>
        <w:t xml:space="preserve">is the main term for energy balance models of the Earth’s surface. It corresponds to the ratio of </w:t>
      </w:r>
      <w:r w:rsidR="00326339">
        <w:rPr>
          <w:rFonts w:cstheme="minorHAnsi"/>
        </w:rPr>
        <w:t xml:space="preserve">the integrated </w:t>
      </w:r>
      <w:r w:rsidRPr="006D015E">
        <w:rPr>
          <w:rFonts w:cstheme="minorHAnsi"/>
        </w:rPr>
        <w:t xml:space="preserve">energy </w:t>
      </w:r>
      <w:r w:rsidR="00326339">
        <w:rPr>
          <w:rFonts w:cstheme="minorHAnsi"/>
        </w:rPr>
        <w:t>incident on a surface from any angle, to the integrated energy reflected from that surface</w:t>
      </w:r>
      <w:r w:rsidRPr="006D015E">
        <w:rPr>
          <w:rFonts w:cstheme="minorHAnsi"/>
        </w:rPr>
        <w:t>. For satellite product</w:t>
      </w:r>
      <w:r w:rsidR="00326339">
        <w:rPr>
          <w:rFonts w:cstheme="minorHAnsi"/>
        </w:rPr>
        <w:t>s</w:t>
      </w:r>
      <w:r w:rsidRPr="006D015E">
        <w:rPr>
          <w:rFonts w:cstheme="minorHAnsi"/>
        </w:rPr>
        <w:t>, it is generally white and black sky quantities</w:t>
      </w:r>
      <w:r w:rsidR="00326339">
        <w:rPr>
          <w:rFonts w:cstheme="minorHAnsi"/>
        </w:rPr>
        <w:t xml:space="preserve"> </w:t>
      </w:r>
      <w:r w:rsidR="002D140E">
        <w:rPr>
          <w:rFonts w:cstheme="minorHAnsi"/>
        </w:rPr>
        <w:t xml:space="preserve">that </w:t>
      </w:r>
      <w:r w:rsidR="00326339">
        <w:rPr>
          <w:rFonts w:cstheme="minorHAnsi"/>
        </w:rPr>
        <w:t xml:space="preserve">are generally produced </w:t>
      </w:r>
      <w:r>
        <w:rPr>
          <w:rFonts w:ascii="IJIKHD+TimesNewRoman,BoldItalic" w:hAnsi="IJIKHD+TimesNewRoman,BoldItalic" w:cstheme="minorHAnsi"/>
          <w:color w:val="000000"/>
          <w:sz w:val="24"/>
          <w:szCs w:val="24"/>
        </w:rPr>
        <w:fldChar w:fldCharType="begin" w:fldLock="1"/>
      </w:r>
      <w:r w:rsidR="00DC34DE">
        <w:rPr>
          <w:rFonts w:cstheme="minorHAnsi"/>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5]","plainTextFormattedCitation":"[5]","previouslyFormattedCitation":"[5]"},"properties":{"noteIndex":0},"schema":"https://github.com/citation-style-language/schema/raw/master/csl-citation.json"}</w:instrText>
      </w:r>
      <w:r>
        <w:rPr>
          <w:rFonts w:ascii="IJIKHD+TimesNewRoman,BoldItalic" w:hAnsi="IJIKHD+TimesNewRoman,BoldItalic" w:cstheme="minorHAnsi"/>
          <w:color w:val="000000"/>
          <w:sz w:val="24"/>
          <w:szCs w:val="24"/>
        </w:rPr>
        <w:fldChar w:fldCharType="separate"/>
      </w:r>
      <w:r w:rsidR="00792E75" w:rsidRPr="00792E75">
        <w:rPr>
          <w:rFonts w:cstheme="minorHAnsi"/>
          <w:noProof/>
        </w:rPr>
        <w:t>[5]</w:t>
      </w:r>
      <w:r>
        <w:rPr>
          <w:rFonts w:ascii="IJIKHD+TimesNewRoman,BoldItalic" w:hAnsi="IJIKHD+TimesNewRoman,BoldItalic" w:cstheme="minorHAnsi"/>
          <w:color w:val="000000"/>
          <w:sz w:val="24"/>
          <w:szCs w:val="24"/>
        </w:rPr>
        <w:fldChar w:fldCharType="end"/>
      </w:r>
      <w:r w:rsidR="00326339">
        <w:rPr>
          <w:rFonts w:cstheme="minorHAnsi"/>
        </w:rPr>
        <w:t>, both refer to idealised conditions: white sky, where the illumination field is perfectly isotropic, and black sky, where the illumination is solely from direct radiation (i.e. a point source).</w:t>
      </w:r>
      <w:r w:rsidR="005A4832">
        <w:rPr>
          <w:rFonts w:cstheme="minorHAnsi"/>
        </w:rPr>
        <w:t xml:space="preserve"> </w:t>
      </w:r>
      <w:r w:rsidRPr="006D015E">
        <w:rPr>
          <w:rFonts w:cstheme="minorHAnsi"/>
        </w:rPr>
        <w:t>Algorithms for the retrieval of surface albedo from satellite data require knowledge of the bidirectional reflectance of the Earth’s surface</w:t>
      </w:r>
      <w:r w:rsidR="00BB748D">
        <w:rPr>
          <w:rFonts w:cstheme="minorHAnsi"/>
        </w:rPr>
        <w:fldChar w:fldCharType="begin" w:fldLock="1"/>
      </w:r>
      <w:r w:rsidR="005B1A77">
        <w:rPr>
          <w:rFonts w:cstheme="minorHAnsi"/>
        </w:rPr>
        <w:instrText>ADDIN CSL_CITATION {"citationItems":[{"id":"ITEM-1","itemData":{"author":[{"dropping-particle":"","family":"Coakley","given":"J A","non-dropping-particle":"","parse-names":false,"suffix":""}],"container-title":"Elsevier Science","id":"ITEM-1","issued":{"date-parts":[["2003"]]},"title":"REFLECTANCE AND ALBEDO, SURFACE","type":"article-journal"},"uris":["http://www.mendeley.com/documents/?uuid=d84f5ce5-7026-3ba6-8771-1f9e4609628b"]}],"mendeley":{"formattedCitation":"[6]","plainTextFormattedCitation":"[6]","previouslyFormattedCitation":"[6]"},"properties":{"noteIndex":0},"schema":"https://github.com/citation-style-language/schema/raw/master/csl-citation.json"}</w:instrText>
      </w:r>
      <w:r w:rsidR="00BB748D">
        <w:rPr>
          <w:rFonts w:cstheme="minorHAnsi"/>
        </w:rPr>
        <w:fldChar w:fldCharType="separate"/>
      </w:r>
      <w:r w:rsidR="00BB748D" w:rsidRPr="00BB748D">
        <w:rPr>
          <w:rFonts w:cstheme="minorHAnsi"/>
          <w:noProof/>
        </w:rPr>
        <w:t>[6]</w:t>
      </w:r>
      <w:r w:rsidR="00BB748D">
        <w:rPr>
          <w:rFonts w:cstheme="minorHAnsi"/>
        </w:rPr>
        <w:fldChar w:fldCharType="end"/>
      </w:r>
      <w:r w:rsidR="005A4832">
        <w:rPr>
          <w:rFonts w:cstheme="minorHAnsi"/>
        </w:rPr>
        <w:t>.</w:t>
      </w:r>
    </w:p>
    <w:p w14:paraId="468F2A02" w14:textId="77777777" w:rsidR="000B6DAA" w:rsidRPr="00C85190" w:rsidRDefault="000B6DAA" w:rsidP="006A53AE">
      <w:pPr>
        <w:spacing w:line="360" w:lineRule="auto"/>
        <w:jc w:val="both"/>
        <w:rPr>
          <w:rFonts w:cstheme="minorHAnsi"/>
          <w:sz w:val="20"/>
          <w:szCs w:val="20"/>
        </w:rPr>
      </w:pPr>
    </w:p>
    <w:p w14:paraId="0E47A15B" w14:textId="4CC1D14D" w:rsidR="00476BC9" w:rsidRDefault="00476BC9" w:rsidP="00BF1CD4">
      <w:pPr>
        <w:pStyle w:val="Heading3"/>
        <w:spacing w:line="360" w:lineRule="auto"/>
        <w:jc w:val="both"/>
      </w:pPr>
      <w:bookmarkStart w:id="35" w:name="_Toc42263187"/>
      <w:r w:rsidRPr="00DB1978">
        <w:t>Bidirectional Reflectance Distribution Function (BRDF)</w:t>
      </w:r>
      <w:bookmarkEnd w:id="35"/>
    </w:p>
    <w:p w14:paraId="42875C0D" w14:textId="77777777" w:rsidR="000B6DAA" w:rsidRPr="000B6DAA" w:rsidRDefault="000B6DAA" w:rsidP="000B6DAA"/>
    <w:p w14:paraId="7510C5DD" w14:textId="2A3F2467" w:rsidR="00476BC9" w:rsidRDefault="005A4832">
      <w:pPr>
        <w:spacing w:line="360" w:lineRule="auto"/>
        <w:jc w:val="both"/>
        <w:rPr>
          <w:rFonts w:eastAsiaTheme="minorEastAsia"/>
        </w:rPr>
      </w:pPr>
      <w:r>
        <w:t xml:space="preserve">The BRDF of a surface can be described as the function which relates the illumination incident on a surface to that reflected from a surface in any combination of illumination and reflectance angular configurations. BRDF is defined over infinitesimally small angles and therefore refers to the direct illumination and reflectance. </w:t>
      </w:r>
      <w:r w:rsidR="00476BC9" w:rsidRPr="000C2DC0">
        <w:t>BRDF is an intrinsic reflectance property of a surface</w:t>
      </w:r>
      <w:r w:rsidR="005B1A77">
        <w:fldChar w:fldCharType="begin" w:fldLock="1"/>
      </w:r>
      <w:r w:rsidR="00D1706A">
        <w:instrText>ADDIN CSL_CITATION {"citationItems":[{"id":"ITEM-1","itemData":{"author":[{"dropping-particle":"","family":"Shell","given":"James R Jr James R","non-dropping-particle":"","parse-names":false,"suffix":""}],"container-title":"R.I.T.","id":"ITEM-1","issued":{"date-parts":[["2004"]]},"number-of-pages":"80","publisher-place":"Rochester, New York","title":"Bidirectional Reflectance : An Overview with Remote Sensing Applications &amp; Measurement Recommendations","type":"report"},"uris":["http://www.mendeley.com/documents/?uuid=5b3277b0-2490-4fb7-b9c8-292f83a90a5f"]}],"mendeley":{"formattedCitation":"[7]","plainTextFormattedCitation":"[7]","previouslyFormattedCitation":"[7]"},"properties":{"noteIndex":0},"schema":"https://github.com/citation-style-language/schema/raw/master/csl-citation.json"}</w:instrText>
      </w:r>
      <w:r w:rsidR="005B1A77">
        <w:fldChar w:fldCharType="separate"/>
      </w:r>
      <w:r w:rsidR="005B1A77" w:rsidRPr="005B1A77">
        <w:rPr>
          <w:noProof/>
        </w:rPr>
        <w:t>[7]</w:t>
      </w:r>
      <w:r w:rsidR="005B1A77">
        <w:fldChar w:fldCharType="end"/>
      </w:r>
      <w:r w:rsidR="00476BC9" w:rsidRPr="000C2DC0">
        <w:rPr>
          <w:rFonts w:eastAsiaTheme="minorEastAsia"/>
        </w:rPr>
        <w:t xml:space="preserve">. </w:t>
      </w:r>
    </w:p>
    <w:p w14:paraId="53785782" w14:textId="77777777" w:rsidR="000B6DAA" w:rsidRPr="00DB1978" w:rsidRDefault="000B6DAA">
      <w:pPr>
        <w:spacing w:line="360" w:lineRule="auto"/>
        <w:jc w:val="both"/>
        <w:rPr>
          <w:rFonts w:asciiTheme="majorHAnsi" w:hAnsiTheme="majorHAnsi" w:cstheme="majorHAnsi"/>
          <w:sz w:val="24"/>
          <w:szCs w:val="24"/>
        </w:rPr>
      </w:pPr>
    </w:p>
    <w:p w14:paraId="173E3F33" w14:textId="5DE339D5" w:rsidR="00476BC9" w:rsidRDefault="00476BC9" w:rsidP="00254866">
      <w:pPr>
        <w:pStyle w:val="Heading3"/>
        <w:spacing w:line="360" w:lineRule="auto"/>
        <w:jc w:val="both"/>
      </w:pPr>
      <w:bookmarkStart w:id="36" w:name="_Toc42263188"/>
      <w:r w:rsidRPr="00DB1978">
        <w:lastRenderedPageBreak/>
        <w:t>Hemispherical-Directional Reflectance Factor</w:t>
      </w:r>
      <w:r w:rsidR="005A4832">
        <w:t xml:space="preserve"> (HDRF)</w:t>
      </w:r>
      <w:bookmarkEnd w:id="36"/>
    </w:p>
    <w:p w14:paraId="712E9BC8" w14:textId="77777777" w:rsidR="000B6DAA" w:rsidRPr="000B6DAA" w:rsidRDefault="000B6DAA" w:rsidP="000B6DAA"/>
    <w:p w14:paraId="7680B2A7" w14:textId="68F90940" w:rsidR="00476BC9" w:rsidRDefault="00476BC9" w:rsidP="00254866">
      <w:pPr>
        <w:spacing w:line="360" w:lineRule="auto"/>
        <w:jc w:val="both"/>
      </w:pPr>
      <w:r w:rsidRPr="000C2DC0">
        <w:t xml:space="preserve">The HDRF is the </w:t>
      </w:r>
      <w:r w:rsidR="005A4832">
        <w:t>“</w:t>
      </w:r>
      <w:r w:rsidRPr="000C2DC0">
        <w:rPr>
          <w:i/>
          <w:iCs/>
        </w:rPr>
        <w:t>radiance reflected by the target surface into a specified direction relative to the radiance reflected by a lossless Lambertian reflector into the same beam geometry under ambient illumination conditions</w:t>
      </w:r>
      <w:r w:rsidR="005A4832">
        <w:rPr>
          <w:i/>
          <w:iCs/>
        </w:rPr>
        <w:t xml:space="preserve">” </w:t>
      </w:r>
      <w:r>
        <w:fldChar w:fldCharType="begin" w:fldLock="1"/>
      </w:r>
      <w:r w:rsidR="00DC34DE">
        <w:instrText>ADDIN CSL_CITATION {"citationItems":[{"id":"ITEM-1","itemData":{"DOI":"10.1109/TGRS.2015.2421733","ISSN":"01962892","abstract":"Ground-based measurements of the hemispherical-directional reflectance factor (HDRF) of windblown snow-covered Arctic tundra were measured at large solar zenith angles (79°-85°) for six sites near the international research base in Ny-Ålesund, Svalbard. Measurements were made with the Gonio RAdiometric Spectrometer System over the viewing angles 0°-50° and the azimuth angles 0°-360°, for the wavelength range 400-1700 nm. The HDRF measurements showed good consistency between sites for near-nadir and backward viewing angles, with a relative standard deviation of less than 10% between sites where the snowpack was smooth and the snow depth was greater than 40 cm. The averaged HDRF showed good symmetry with respect to the solar principal plane and exhibited a forward scattering peak that was strongly wavelength dependent, with greater than a factor of 2 increase in the ratio of maximum to minimum HDRF values for all viewing angles over the wavelength range 400-1300 nm. The angular effects on the HDRF had minimal influence for viewing angles less than 15° in the backward viewing direction for the averaged sites and agreed well with another study of snow HDRF for infrared wavelengths, but showed differences of up to 0.24 in the HDRF for visible wavelengths owing to light-absorbing impurities measured in the snowpack. The site that had the largest roughness elements showed the strongest anisotropy in the HDRF, a large reduction in forward scattering, and a strong asymmetry with respect to the solar principal plane.","author":[{"dropping-particle":"","family":"Ball","given":"Christopher P.","non-dropping-particle":"","parse-names":false,"suffix":""},{"dropping-particle":"","family":"Marks","given":"Amelia A.","non-dropping-particle":"","parse-names":false,"suffix":""},{"dropping-particle":"","family":"Green","given":"Paul D.","non-dropping-particle":"","parse-names":false,"suffix":""},{"dropping-particle":"","family":"MacArthur","given":"Alasdair","non-dropping-particle":"","parse-names":false,"suffix":""},{"dropping-particle":"","family":"Maturilli","given":"Marion","non-dropping-particle":"","parse-names":false,"suffix":""},{"dropping-particle":"","family":"Fox","given":"Nigel P.","non-dropping-particle":"","parse-names":false,"suffix":""},{"dropping-particle":"","family":"King","given":"Martin D.","non-dropping-particle":"","parse-names":false,"suffix":""}],"container-title":"IEEE Transactions on Geoscience and Remote Sensing","id":"ITEM-1","issue":"10","issued":{"date-parts":[["2015"]]},"page":"5377-5387","publisher":"IEEE","title":"Hemispherical-Directional Reflectance (HDRF) of Windblown Snow-Covered Arctic Tundra at Large Solar Zenith Angles","type":"article-journal","volume":"53"},"uris":["http://www.mendeley.com/documents/?uuid=888d468b-17aa-45ce-8268-8c235aeed5d5"]}],"mendeley":{"formattedCitation":"[8]","plainTextFormattedCitation":"[8]","previouslyFormattedCitation":"[8]"},"properties":{"noteIndex":0},"schema":"https://github.com/citation-style-language/schema/raw/master/csl-citation.json"}</w:instrText>
      </w:r>
      <w:r>
        <w:fldChar w:fldCharType="separate"/>
      </w:r>
      <w:r w:rsidR="00792E75" w:rsidRPr="00792E75">
        <w:rPr>
          <w:noProof/>
        </w:rPr>
        <w:t>[8]</w:t>
      </w:r>
      <w:r>
        <w:fldChar w:fldCharType="end"/>
      </w:r>
      <w:r w:rsidR="005A4832">
        <w:t>. Due to the small field of view of satellite pixels, the reflectance prod</w:t>
      </w:r>
      <w:r w:rsidR="00FE6A3E">
        <w:t>uct</w:t>
      </w:r>
      <w:r w:rsidR="005A4832">
        <w:t>s</w:t>
      </w:r>
      <w:r w:rsidR="00FE6A3E">
        <w:t xml:space="preserve"> produced by those satellites are often considered HDRF (although strictly they are Hemispherical-Conical Reflectance factors - HCRF) when the diffuse component of the illumination has not been removed.</w:t>
      </w:r>
    </w:p>
    <w:p w14:paraId="34E4D795" w14:textId="77777777" w:rsidR="000B6DAA" w:rsidRPr="00476BC9" w:rsidRDefault="000B6DAA" w:rsidP="00254866">
      <w:pPr>
        <w:spacing w:line="360" w:lineRule="auto"/>
        <w:jc w:val="both"/>
      </w:pPr>
    </w:p>
    <w:p w14:paraId="5626F827" w14:textId="781BCCAF" w:rsidR="00476BC9" w:rsidRDefault="0074003B" w:rsidP="00254866">
      <w:pPr>
        <w:pStyle w:val="Heading2"/>
        <w:spacing w:line="360" w:lineRule="auto"/>
        <w:jc w:val="both"/>
      </w:pPr>
      <w:bookmarkStart w:id="37" w:name="_Toc42263189"/>
      <w:r w:rsidRPr="000D51BE">
        <w:t xml:space="preserve">State-of-the art methods for </w:t>
      </w:r>
      <w:r w:rsidRPr="000C4822">
        <w:t>satellite</w:t>
      </w:r>
      <w:r w:rsidRPr="000D51BE">
        <w:t xml:space="preserve"> surface reflectance validation</w:t>
      </w:r>
      <w:bookmarkEnd w:id="37"/>
    </w:p>
    <w:p w14:paraId="5D88466A" w14:textId="77777777" w:rsidR="000B6DAA" w:rsidRPr="000B6DAA" w:rsidRDefault="000B6DAA" w:rsidP="000B6DAA"/>
    <w:p w14:paraId="55C7E39E" w14:textId="3C316A52" w:rsidR="00015F36" w:rsidRDefault="001E69C0" w:rsidP="006A53AE">
      <w:pPr>
        <w:autoSpaceDE w:val="0"/>
        <w:autoSpaceDN w:val="0"/>
        <w:adjustRightInd w:val="0"/>
        <w:spacing w:after="0" w:line="360" w:lineRule="auto"/>
        <w:jc w:val="both"/>
        <w:rPr>
          <w:rFonts w:cstheme="minorHAnsi"/>
        </w:rPr>
      </w:pPr>
      <w:r>
        <w:rPr>
          <w:rFonts w:cs="Calibri"/>
        </w:rPr>
        <w:t>Satellite surface reflectance validation has generally been tackled in two broad, separate ways within the literature: direct validation using coincidentally collected ground data, and indirect validation using comparisons to other surface reflectance products. It can also be noted that there are some studies which have borrowed aspects of both</w:t>
      </w:r>
      <w:r w:rsidR="00C85AEA">
        <w:rPr>
          <w:rFonts w:cs="Calibri"/>
        </w:rPr>
        <w:t xml:space="preserve"> (e.g.</w:t>
      </w:r>
      <w:r w:rsidR="00DC34DE">
        <w:rPr>
          <w:rFonts w:cs="Calibri"/>
        </w:rPr>
        <w:fldChar w:fldCharType="begin" w:fldLock="1"/>
      </w:r>
      <w:r w:rsidR="00330ED6">
        <w:rPr>
          <w:rFonts w:cs="Calibri"/>
        </w:rPr>
        <w:instrText>ADDIN CSL_CITATION {"citationItems":[{"id":"ITEM-1","itemData":{"DOI":"10.1016/j.rse.2016.04.008","ISBN":"5079468811201","ISSN":"00344257","PMID":"24474255","author":[{"dropping-particle":"","family":"Vermote","given":"Eric","non-dropping-particle":"","parse-names":false,"suffix":""},{"dropping-particle":"","family":"Justice","given":"Chris","non-dropping-particle":"","parse-names":false,"suffix":""},{"dropping-particle":"","family":"Claverie","given":"Martin","non-dropping-particle":"","parse-names":false,"suffix":""},{"dropping-particle":"","family":"Franch","given":"Belen","non-dropping-particle":"","parse-names":false,"suffix":""}],"container-title":"Remote Sensing of Environment","id":"ITEM-1","issued":{"date-parts":[["2016"]]},"page":"46-56","title":"Preliminary analysis of the performance of the Landsat 8/OLI land surface reflectance product","type":"article-journal","volume":"185"},"uris":["http://www.mendeley.com/documents/?uuid=95412bdd-4734-4226-b72f-7cf2fafae0e0"]}],"mendeley":{"formattedCitation":"[9]","plainTextFormattedCitation":"[9]","previouslyFormattedCitation":"[9]"},"properties":{"noteIndex":0},"schema":"https://github.com/citation-style-language/schema/raw/master/csl-citation.json"}</w:instrText>
      </w:r>
      <w:r w:rsidR="00DC34DE">
        <w:rPr>
          <w:rFonts w:cs="Calibri"/>
        </w:rPr>
        <w:fldChar w:fldCharType="separate"/>
      </w:r>
      <w:r w:rsidR="00DC34DE" w:rsidRPr="00DC34DE">
        <w:rPr>
          <w:rFonts w:cs="Calibri"/>
          <w:noProof/>
        </w:rPr>
        <w:t>[9]</w:t>
      </w:r>
      <w:r w:rsidR="00DC34DE">
        <w:rPr>
          <w:rFonts w:cs="Calibri"/>
        </w:rPr>
        <w:fldChar w:fldCharType="end"/>
      </w:r>
      <w:r w:rsidR="00C85AEA">
        <w:rPr>
          <w:rFonts w:cs="Calibri"/>
        </w:rPr>
        <w:t xml:space="preserve">). This section primarily focuses on the direct validation case because the goal of FRM4VEG Phase 2 is to a) work with ground data, and b) ensure that the ground data is independent of the satellite product processing. As such, a detailed description of direct validation activities and a </w:t>
      </w:r>
      <w:r w:rsidR="0000313D">
        <w:rPr>
          <w:rFonts w:cs="Calibri"/>
        </w:rPr>
        <w:t>short</w:t>
      </w:r>
      <w:r w:rsidR="00C85AEA">
        <w:rPr>
          <w:rFonts w:cs="Calibri"/>
        </w:rPr>
        <w:t xml:space="preserve">er summary of indirect validation is given below. </w:t>
      </w:r>
    </w:p>
    <w:p w14:paraId="41F6A875" w14:textId="77777777" w:rsidR="00EA7DA3" w:rsidRPr="00C85190" w:rsidRDefault="00EA7DA3" w:rsidP="00254866">
      <w:pPr>
        <w:spacing w:line="360" w:lineRule="auto"/>
        <w:jc w:val="both"/>
        <w:rPr>
          <w:sz w:val="20"/>
          <w:szCs w:val="20"/>
        </w:rPr>
      </w:pPr>
    </w:p>
    <w:p w14:paraId="385AB138" w14:textId="50023FA0" w:rsidR="007736A1" w:rsidRDefault="00611D7B" w:rsidP="00254866">
      <w:pPr>
        <w:pStyle w:val="Heading3"/>
        <w:spacing w:line="360" w:lineRule="auto"/>
        <w:jc w:val="both"/>
      </w:pPr>
      <w:bookmarkStart w:id="38" w:name="_Toc42263190"/>
      <w:r w:rsidRPr="000C4822">
        <w:t>Direct</w:t>
      </w:r>
      <w:r w:rsidRPr="00DB1978">
        <w:t xml:space="preserve"> validation</w:t>
      </w:r>
      <w:bookmarkEnd w:id="38"/>
    </w:p>
    <w:p w14:paraId="014FC548" w14:textId="77777777" w:rsidR="000B6DAA" w:rsidRPr="000B6DAA" w:rsidRDefault="000B6DAA" w:rsidP="000B6DAA"/>
    <w:p w14:paraId="5C473AA7" w14:textId="3581042F" w:rsidR="003850C3" w:rsidRDefault="004A4299" w:rsidP="00254866">
      <w:pPr>
        <w:spacing w:line="360" w:lineRule="auto"/>
        <w:jc w:val="both"/>
        <w:rPr>
          <w:rFonts w:cstheme="minorHAnsi"/>
          <w:sz w:val="20"/>
          <w:szCs w:val="20"/>
        </w:rPr>
      </w:pPr>
      <w:r w:rsidRPr="002C1A5A">
        <w:rPr>
          <w:rFonts w:cstheme="minorHAnsi"/>
        </w:rPr>
        <w:t xml:space="preserve">Direct validation involves comparison of </w:t>
      </w:r>
      <w:r w:rsidRPr="00756C9F">
        <w:rPr>
          <w:rFonts w:cstheme="minorHAnsi"/>
        </w:rPr>
        <w:t>physical measurements at the surface level</w:t>
      </w:r>
      <w:r w:rsidRPr="002C1A5A">
        <w:rPr>
          <w:rFonts w:cstheme="minorHAnsi"/>
        </w:rPr>
        <w:t xml:space="preserve"> (i.e. in-situ measurements) with the reflectance measurements provided by the satellite product. The measurements at ground level may be taken directly by research teams at a nominated location (i.e. during the field campaign) or might be derived from an automated network of sensors</w:t>
      </w:r>
      <w:r w:rsidR="00D94C40">
        <w:rPr>
          <w:rFonts w:cstheme="minorHAnsi"/>
        </w:rPr>
        <w:t xml:space="preserve">. </w:t>
      </w:r>
      <w:r w:rsidR="008854DE">
        <w:rPr>
          <w:rFonts w:cstheme="minorHAnsi"/>
        </w:rPr>
        <w:t>The collection and processing of i</w:t>
      </w:r>
      <w:r w:rsidR="00773880">
        <w:rPr>
          <w:rFonts w:cstheme="minorHAnsi"/>
        </w:rPr>
        <w:t xml:space="preserve">n situ data for validating surface reflectance products </w:t>
      </w:r>
      <w:r w:rsidR="008854DE">
        <w:rPr>
          <w:rFonts w:cstheme="minorHAnsi"/>
        </w:rPr>
        <w:t>is</w:t>
      </w:r>
      <w:r w:rsidR="00773880">
        <w:rPr>
          <w:rFonts w:cstheme="minorHAnsi"/>
        </w:rPr>
        <w:t xml:space="preserve"> discussed within the F</w:t>
      </w:r>
      <w:r w:rsidR="001F3D31">
        <w:rPr>
          <w:rFonts w:cstheme="minorHAnsi"/>
        </w:rPr>
        <w:t>P</w:t>
      </w:r>
      <w:r w:rsidR="00773880">
        <w:rPr>
          <w:rFonts w:cstheme="minorHAnsi"/>
        </w:rPr>
        <w:t>P-SR</w:t>
      </w:r>
      <w:r w:rsidRPr="00C85190">
        <w:rPr>
          <w:rFonts w:cstheme="minorHAnsi"/>
          <w:sz w:val="20"/>
          <w:szCs w:val="20"/>
        </w:rPr>
        <w:t>.</w:t>
      </w:r>
      <w:r w:rsidR="00932EF9">
        <w:rPr>
          <w:rFonts w:cstheme="minorHAnsi"/>
          <w:sz w:val="20"/>
          <w:szCs w:val="20"/>
        </w:rPr>
        <w:t xml:space="preserve"> </w:t>
      </w:r>
    </w:p>
    <w:p w14:paraId="535190ED" w14:textId="77777777" w:rsidR="000B6DAA" w:rsidRDefault="000B6DAA" w:rsidP="00254866">
      <w:pPr>
        <w:spacing w:line="360" w:lineRule="auto"/>
        <w:jc w:val="both"/>
      </w:pPr>
    </w:p>
    <w:p w14:paraId="12FA64FA" w14:textId="23F3D1AD" w:rsidR="007736A1" w:rsidRPr="000B6DAA" w:rsidRDefault="00611D7B" w:rsidP="000B6DAA">
      <w:pPr>
        <w:pStyle w:val="Heading4"/>
        <w:rPr>
          <w:rFonts w:asciiTheme="minorHAnsi" w:hAnsiTheme="minorHAnsi" w:cstheme="minorHAnsi"/>
        </w:rPr>
      </w:pPr>
      <w:r w:rsidRPr="000B6DAA">
        <w:rPr>
          <w:rFonts w:asciiTheme="minorHAnsi" w:hAnsiTheme="minorHAnsi" w:cstheme="minorHAnsi"/>
        </w:rPr>
        <w:t>Field campaign measurements</w:t>
      </w:r>
    </w:p>
    <w:p w14:paraId="5BBF9989" w14:textId="77777777" w:rsidR="000B6DAA" w:rsidRPr="000B6DAA" w:rsidRDefault="000B6DAA" w:rsidP="000B6DAA"/>
    <w:p w14:paraId="65DE9558" w14:textId="1A38FF3D" w:rsidR="00950CBB" w:rsidRDefault="00C85AEA" w:rsidP="006A53AE">
      <w:pPr>
        <w:spacing w:line="360" w:lineRule="auto"/>
        <w:jc w:val="both"/>
        <w:rPr>
          <w:rFonts w:cstheme="minorHAnsi"/>
        </w:rPr>
      </w:pPr>
      <w:r>
        <w:rPr>
          <w:rFonts w:cstheme="minorHAnsi"/>
        </w:rPr>
        <w:t>Devices for the measurement of reflectance in the field</w:t>
      </w:r>
      <w:r w:rsidR="00EA7DA3" w:rsidRPr="002C1A5A">
        <w:rPr>
          <w:rFonts w:cstheme="minorHAnsi"/>
        </w:rPr>
        <w:t xml:space="preserve"> have been under development since the 1970s</w:t>
      </w:r>
      <w:r w:rsidR="00932EF9">
        <w:rPr>
          <w:rFonts w:cstheme="minorHAnsi"/>
        </w:rPr>
        <w:t xml:space="preserve">. </w:t>
      </w:r>
      <w:r w:rsidR="00EA7DA3" w:rsidRPr="002C1A5A">
        <w:rPr>
          <w:rFonts w:cstheme="minorHAnsi"/>
        </w:rPr>
        <w:t xml:space="preserve">The most recent generation of such devices use portable and robust optoelectronic innovations </w:t>
      </w:r>
      <w:r w:rsidR="00EA7DA3" w:rsidRPr="002C1A5A">
        <w:rPr>
          <w:rFonts w:cstheme="minorHAnsi"/>
        </w:rPr>
        <w:lastRenderedPageBreak/>
        <w:t>such as micro elect</w:t>
      </w:r>
      <w:r w:rsidR="00F90B54" w:rsidRPr="002C1A5A">
        <w:rPr>
          <w:rFonts w:cstheme="minorHAnsi"/>
        </w:rPr>
        <w:t>r</w:t>
      </w:r>
      <w:r w:rsidR="00EA7DA3" w:rsidRPr="002C1A5A">
        <w:rPr>
          <w:rFonts w:cstheme="minorHAnsi"/>
        </w:rPr>
        <w:t>o</w:t>
      </w:r>
      <w:r w:rsidR="00F90B54" w:rsidRPr="002C1A5A">
        <w:rPr>
          <w:rFonts w:cstheme="minorHAnsi"/>
        </w:rPr>
        <w:t>-</w:t>
      </w:r>
      <w:r w:rsidR="00EA7DA3" w:rsidRPr="002C1A5A">
        <w:rPr>
          <w:rFonts w:cstheme="minorHAnsi"/>
        </w:rPr>
        <w:t>mechanical structures (MEMs), as charted in</w:t>
      </w:r>
      <w:r w:rsidR="0025668B">
        <w:rPr>
          <w:rFonts w:cstheme="minorHAnsi"/>
        </w:rPr>
        <w:t xml:space="preserve"> </w:t>
      </w:r>
      <w:r w:rsidR="0025668B">
        <w:rPr>
          <w:rFonts w:cstheme="minorHAnsi"/>
        </w:rPr>
        <w:fldChar w:fldCharType="begin" w:fldLock="1"/>
      </w:r>
      <w:r w:rsidR="00330ED6">
        <w:rPr>
          <w:rFonts w:cstheme="minorHAnsi"/>
        </w:rPr>
        <w:instrText>ADDIN CSL_CITATION {"citationItems":[{"id":"ITEM-1","itemData":{"author":[{"dropping-particle":"","family":"Danner","given":"Martin","non-dropping-particle":"","parse-names":false,"suffix":""},{"dropping-particle":"","family":"Locherer","given":"Matthias","non-dropping-particle":"","parse-names":false,"suffix":""},{"dropping-particle":"","family":"Hank","given":"Tobias","non-dropping-particle":"","parse-names":false,"suffix":""},{"dropping-particle":"","family":"Richter","given":"Katja","non-dropping-particle":"","parse-names":false,"suffix":""}],"id":"ITEM-1","issued":{"date-parts":[["2015"]]},"publisher":"GeoForschungsZentrum Data Services","publisher-place":"Potsdam, Germany","title":"EnMAP Field Guides: Technical Report: Spectral Sampling with the ASD FieldSpec 4","type":"book"},"uris":["http://www.mendeley.com/documents/?uuid=41dee0ec-ced0-4ea3-b5f4-0541a20df640"]}],"mendeley":{"formattedCitation":"[10]","plainTextFormattedCitation":"[10]","previouslyFormattedCitation":"[10]"},"properties":{"noteIndex":0},"schema":"https://github.com/citation-style-language/schema/raw/master/csl-citation.json"}</w:instrText>
      </w:r>
      <w:r w:rsidR="0025668B">
        <w:rPr>
          <w:rFonts w:cstheme="minorHAnsi"/>
        </w:rPr>
        <w:fldChar w:fldCharType="separate"/>
      </w:r>
      <w:r w:rsidR="00DC34DE" w:rsidRPr="00DC34DE">
        <w:rPr>
          <w:rFonts w:cstheme="minorHAnsi"/>
          <w:noProof/>
        </w:rPr>
        <w:t>[10]</w:t>
      </w:r>
      <w:r w:rsidR="0025668B">
        <w:rPr>
          <w:rFonts w:cstheme="minorHAnsi"/>
        </w:rPr>
        <w:fldChar w:fldCharType="end"/>
      </w:r>
      <w:r w:rsidR="00EA7DA3" w:rsidRPr="002C1A5A">
        <w:rPr>
          <w:rFonts w:cstheme="minorHAnsi"/>
        </w:rPr>
        <w:t>.</w:t>
      </w:r>
      <w:r w:rsidR="004A4299" w:rsidRPr="002C1A5A">
        <w:rPr>
          <w:rFonts w:cstheme="minorHAnsi"/>
        </w:rPr>
        <w:t xml:space="preserve"> </w:t>
      </w:r>
      <w:r w:rsidR="00EA7DA3" w:rsidRPr="002C1A5A">
        <w:rPr>
          <w:rFonts w:cstheme="minorHAnsi"/>
        </w:rPr>
        <w:t xml:space="preserve">The most popular instruments that are manufactured for measuring </w:t>
      </w:r>
      <w:r w:rsidR="00577CAD">
        <w:rPr>
          <w:rFonts w:cstheme="minorHAnsi"/>
        </w:rPr>
        <w:t xml:space="preserve">spectral </w:t>
      </w:r>
      <w:r w:rsidR="00EA7DA3" w:rsidRPr="002C1A5A">
        <w:rPr>
          <w:rFonts w:cstheme="minorHAnsi"/>
        </w:rPr>
        <w:t>reflectance</w:t>
      </w:r>
      <w:r w:rsidR="00577CAD">
        <w:rPr>
          <w:rFonts w:cstheme="minorHAnsi"/>
        </w:rPr>
        <w:t xml:space="preserve"> in the field</w:t>
      </w:r>
      <w:r w:rsidR="00EA7DA3" w:rsidRPr="002C1A5A">
        <w:rPr>
          <w:rFonts w:cstheme="minorHAnsi"/>
        </w:rPr>
        <w:t xml:space="preserve"> in recent years are</w:t>
      </w:r>
      <w:r w:rsidR="00DF395A" w:rsidRPr="002C1A5A">
        <w:rPr>
          <w:rFonts w:cstheme="minorHAnsi"/>
        </w:rPr>
        <w:t xml:space="preserve"> </w:t>
      </w:r>
      <w:r w:rsidR="00DF395A" w:rsidRPr="00756C9F">
        <w:rPr>
          <w:rFonts w:cstheme="minorHAnsi"/>
        </w:rPr>
        <w:t>s</w:t>
      </w:r>
      <w:r w:rsidR="004A4299" w:rsidRPr="00756C9F">
        <w:rPr>
          <w:rFonts w:cstheme="minorHAnsi"/>
        </w:rPr>
        <w:t>pectroradiometer</w:t>
      </w:r>
      <w:r w:rsidR="00DF395A" w:rsidRPr="00756C9F">
        <w:rPr>
          <w:rFonts w:cstheme="minorHAnsi"/>
        </w:rPr>
        <w:t>s</w:t>
      </w:r>
      <w:r w:rsidR="004A4299" w:rsidRPr="002C1A5A">
        <w:rPr>
          <w:rFonts w:cstheme="minorHAnsi"/>
        </w:rPr>
        <w:t>, with VNIR-SWIR wavelength range</w:t>
      </w:r>
      <w:r>
        <w:rPr>
          <w:rFonts w:cstheme="minorHAnsi"/>
        </w:rPr>
        <w:t>s</w:t>
      </w:r>
      <w:r w:rsidR="004A4299" w:rsidRPr="002C1A5A">
        <w:rPr>
          <w:rFonts w:cstheme="minorHAnsi"/>
        </w:rPr>
        <w:t>, such as</w:t>
      </w:r>
      <w:r w:rsidR="00EA7DA3" w:rsidRPr="002C1A5A">
        <w:rPr>
          <w:rFonts w:cstheme="minorHAnsi"/>
        </w:rPr>
        <w:t xml:space="preserve"> </w:t>
      </w:r>
      <w:r>
        <w:rPr>
          <w:rFonts w:cstheme="minorHAnsi"/>
        </w:rPr>
        <w:t xml:space="preserve">the </w:t>
      </w:r>
      <w:r w:rsidR="00EA7DA3" w:rsidRPr="002C1A5A">
        <w:rPr>
          <w:rFonts w:cstheme="minorHAnsi"/>
        </w:rPr>
        <w:t>ASD (Analytical Spectral Devices)</w:t>
      </w:r>
      <w:r>
        <w:rPr>
          <w:rFonts w:cstheme="minorHAnsi"/>
        </w:rPr>
        <w:t xml:space="preserve"> range of products</w:t>
      </w:r>
      <w:r w:rsidR="00EA7DA3" w:rsidRPr="002C1A5A">
        <w:rPr>
          <w:rFonts w:cstheme="minorHAnsi"/>
        </w:rPr>
        <w:t xml:space="preserve">, though alternative instruments are produced by the Geophysical and Environmental Research Corporation (GER), </w:t>
      </w:r>
      <w:proofErr w:type="spellStart"/>
      <w:r w:rsidR="00EA7DA3" w:rsidRPr="002C1A5A">
        <w:rPr>
          <w:rFonts w:cstheme="minorHAnsi"/>
        </w:rPr>
        <w:t>Licor</w:t>
      </w:r>
      <w:proofErr w:type="spellEnd"/>
      <w:r w:rsidR="00EA7DA3" w:rsidRPr="002C1A5A">
        <w:rPr>
          <w:rFonts w:cstheme="minorHAnsi"/>
        </w:rPr>
        <w:t xml:space="preserve"> and </w:t>
      </w:r>
      <w:r w:rsidR="004F0113">
        <w:rPr>
          <w:rFonts w:cstheme="minorHAnsi"/>
        </w:rPr>
        <w:t>CIMEL</w:t>
      </w:r>
      <w:r w:rsidR="00EA7DA3" w:rsidRPr="002C1A5A">
        <w:rPr>
          <w:rFonts w:cstheme="minorHAnsi"/>
        </w:rPr>
        <w:t xml:space="preserve">. </w:t>
      </w:r>
      <w:r w:rsidR="004E2EA5">
        <w:rPr>
          <w:rFonts w:cstheme="minorHAnsi"/>
        </w:rPr>
        <w:t>An example of the o</w:t>
      </w:r>
      <w:r w:rsidR="00EA7DA3" w:rsidRPr="002C1A5A">
        <w:rPr>
          <w:rFonts w:cstheme="minorHAnsi"/>
        </w:rPr>
        <w:t>peration</w:t>
      </w:r>
      <w:r w:rsidR="002C1A5A" w:rsidRPr="002C1A5A">
        <w:rPr>
          <w:rFonts w:cstheme="minorHAnsi"/>
        </w:rPr>
        <w:t xml:space="preserve">al </w:t>
      </w:r>
      <w:r w:rsidR="004E2EA5">
        <w:rPr>
          <w:rFonts w:cstheme="minorHAnsi"/>
        </w:rPr>
        <w:t>use</w:t>
      </w:r>
      <w:r w:rsidR="004E2EA5" w:rsidRPr="002C1A5A">
        <w:rPr>
          <w:rFonts w:cstheme="minorHAnsi"/>
        </w:rPr>
        <w:t xml:space="preserve"> </w:t>
      </w:r>
      <w:r w:rsidR="00EA7DA3" w:rsidRPr="002C1A5A">
        <w:rPr>
          <w:rFonts w:cstheme="minorHAnsi"/>
        </w:rPr>
        <w:t xml:space="preserve">of the </w:t>
      </w:r>
      <w:r w:rsidR="004E2EA5">
        <w:rPr>
          <w:rFonts w:cstheme="minorHAnsi"/>
        </w:rPr>
        <w:t>ASD</w:t>
      </w:r>
      <w:r w:rsidR="00EA7DA3" w:rsidRPr="002C1A5A">
        <w:rPr>
          <w:rFonts w:cstheme="minorHAnsi"/>
        </w:rPr>
        <w:t xml:space="preserve"> </w:t>
      </w:r>
      <w:proofErr w:type="spellStart"/>
      <w:r w:rsidR="00EA7DA3" w:rsidRPr="002C1A5A">
        <w:rPr>
          <w:rFonts w:cstheme="minorHAnsi"/>
        </w:rPr>
        <w:t>Fieldspec</w:t>
      </w:r>
      <w:proofErr w:type="spellEnd"/>
      <w:r w:rsidR="00EA7DA3" w:rsidRPr="002C1A5A">
        <w:rPr>
          <w:rFonts w:cstheme="minorHAnsi"/>
        </w:rPr>
        <w:t xml:space="preserve"> 4, is detailed by</w:t>
      </w:r>
      <w:r w:rsidR="0025668B">
        <w:rPr>
          <w:rFonts w:cstheme="minorHAnsi"/>
        </w:rPr>
        <w:t xml:space="preserve"> </w:t>
      </w:r>
      <w:r w:rsidR="0025668B">
        <w:rPr>
          <w:rFonts w:cstheme="minorHAnsi"/>
        </w:rPr>
        <w:fldChar w:fldCharType="begin" w:fldLock="1"/>
      </w:r>
      <w:r w:rsidR="00C92FFB">
        <w:rPr>
          <w:rFonts w:cstheme="minorHAnsi"/>
        </w:rPr>
        <w:instrText>ADDIN CSL_CITATION {"citationItems":[{"id":"ITEM-1","itemData":{"DOI":"10.3390/s18051417","ISSN":"14248220","abstract":"Drone-based remote sensing has evolved rapidly in recent years. Miniaturized hyperspectral imaging sensors are becoming more common as they provide more abundant information of the object compared to traditional cameras. Reflectance is a physically defined object property and therefore often preferred output of the remote sensing data capture to be used in the further processes. Absolute calibration of the sensor provides a possibility for physical modelling of the imaging process and enables efficient procedures for reflectance correction. Our objective is to develop a method for direct reflectance measurements for drone-based remote sensing. It is based on an imaging spectrometer and irradiance spectrometer. This approach is highly attractive for many practical applications as it does not require in situ reflectance panels for converting the sensor radiance to ground reflectance factors. We performed SI-traceable spectral and radiance calibration of a tuneable Fabry-Pérot Interferometer -based (FPI) hyperspectral camera at the National Physical Laboratory NPL (Teddington, UK). The camera represents novel technology by collecting 2D format hyperspectral image cubes using time sequential spectral scanning principle. The radiance accuracy of different channels varied between ±4% when evaluated using independent test data, and linearity of the camera response was on average 0.9994. The spectral response calibration showed side peaks on several channels that were due to the multiple orders of interference of the FPI. The drone-based direct reflectance measurement system showed promising results with imagery collected over Wytham Forest (Oxford, UK).","author":[{"dropping-particle":"","family":"Hakala","given":"Teemu","non-dropping-particle":"","parse-names":false,"suffix":""},{"dropping-particle":"","family":"Markelin","given":"Lauri","non-dropping-particle":"","parse-names":false,"suffix":""},{"dropping-particle":"","family":"Honkavaara","given":"Eija","non-dropping-particle":"","parse-names":false,"suffix":""},{"dropping-particle":"","family":"Scott","given":"Barry","non-dropping-particle":"","parse-names":false,"suffix":""},{"dropping-particle":"","family":"Theocharous","given":"Theo","non-dropping-particle":"","parse-names":false,"suffix":""},{"dropping-particle":"","family":"Nevalainen","given":"Olli","non-dropping-particle":"","parse-names":false,"suffix":""},{"dropping-particle":"","family":"Näsi","given":"Roope","non-dropping-particle":"","parse-names":false,"suffix":""},{"dropping-particle":"","family":"Suomalainen","given":"Juha","non-dropping-particle":"","parse-names":false,"suffix":""},{"dropping-particle":"","family":"Viljanen","given":"Niko","non-dropping-particle":"","parse-names":false,"suffix":""},{"dropping-particle":"","family":"Greenwell","given":"Claire","non-dropping-particle":"","parse-names":false,"suffix":""},{"dropping-particle":"","family":"Fox","given":"Nigel","non-dropping-particle":"","parse-names":false,"suffix":""}],"container-title":"Sensors (Switzerland)","id":"ITEM-1","issue":"5","issued":{"date-parts":[["2018","5","3"]]},"publisher":"MDPI AG","title":"Direct reflectance measurements from drones: Sensor absolute radiometric calibration and system tests for forest reflectance characterization","type":"article-journal","volume":"18"},"uris":["http://www.mendeley.com/documents/?uuid=2845b429-fa9c-3090-a52c-1c18643afa2f"]}],"mendeley":{"formattedCitation":"[3]","plainTextFormattedCitation":"[3]","previouslyFormattedCitation":"[3]"},"properties":{"noteIndex":0},"schema":"https://github.com/citation-style-language/schema/raw/master/csl-citation.json"}</w:instrText>
      </w:r>
      <w:r w:rsidR="0025668B">
        <w:rPr>
          <w:rFonts w:cstheme="minorHAnsi"/>
        </w:rPr>
        <w:fldChar w:fldCharType="separate"/>
      </w:r>
      <w:r w:rsidR="00C92FFB" w:rsidRPr="00C92FFB">
        <w:rPr>
          <w:rFonts w:cstheme="minorHAnsi"/>
          <w:noProof/>
        </w:rPr>
        <w:t>[3]</w:t>
      </w:r>
      <w:r w:rsidR="0025668B">
        <w:rPr>
          <w:rFonts w:cstheme="minorHAnsi"/>
        </w:rPr>
        <w:fldChar w:fldCharType="end"/>
      </w:r>
      <w:r w:rsidR="00EA7DA3" w:rsidRPr="002C1A5A">
        <w:rPr>
          <w:rFonts w:cstheme="minorHAnsi"/>
        </w:rPr>
        <w:t>. Calibration of the ASD is conventionally carried out at the dedicated facility of the manufacturers using verifiable NIST (the US National Institute of Standards and Technology)</w:t>
      </w:r>
      <w:r w:rsidR="004E2EA5">
        <w:rPr>
          <w:rFonts w:cstheme="minorHAnsi"/>
        </w:rPr>
        <w:t xml:space="preserve"> </w:t>
      </w:r>
      <w:r w:rsidR="00EA7DA3" w:rsidRPr="002C1A5A">
        <w:rPr>
          <w:rFonts w:cstheme="minorHAnsi"/>
        </w:rPr>
        <w:t>-traceable standards of irradiance, reflectance and wavelength</w:t>
      </w:r>
      <w:r w:rsidR="0025668B">
        <w:rPr>
          <w:rFonts w:cstheme="minorHAnsi"/>
        </w:rPr>
        <w:t xml:space="preserve"> </w:t>
      </w:r>
      <w:r w:rsidR="0025668B">
        <w:rPr>
          <w:rFonts w:cstheme="minorHAnsi"/>
        </w:rPr>
        <w:fldChar w:fldCharType="begin" w:fldLock="1"/>
      </w:r>
      <w:r w:rsidR="00330ED6">
        <w:rPr>
          <w:rFonts w:cstheme="minorHAnsi"/>
        </w:rPr>
        <w:instrText>ADDIN CSL_CITATION {"citationItems":[{"id":"ITEM-1","itemData":{"DOI":"10.3390/rs10071091","author":[{"dropping-particle":"","family":"Aasen","given":"Helge","non-dropping-particle":"","parse-names":false,"suffix":""},{"dropping-particle":"","family":"Honkavaara","given":"Eija","non-dropping-particle":"","parse-names":false,"suffix":""},{"dropping-particle":"","family":"Lucieer","given":"Arko","non-dropping-particle":"","parse-names":false,"suffix":""},{"dropping-particle":"","family":"Zarco-Tejada","given":"Pablo","non-dropping-particle":"","parse-names":false,"suffix":""}],"container-title":"Remote Sensing","id":"ITEM-1","issue":"1091","issued":{"date-parts":[["2018"]]},"page":"1-42","title":"Quantitative Remote Sensing at Ultra-High Resolution with UAV Spectroscopy: A Review of Sensor Technology, Measurement Procedures, and Data Correction Workflows","type":"article-journal","volume":"10"},"uris":["http://www.mendeley.com/documents/?uuid=c56fc9e3-a668-448c-ac77-d654fa69fbed"]}],"mendeley":{"formattedCitation":"[11]","plainTextFormattedCitation":"[11]","previouslyFormattedCitation":"[11]"},"properties":{"noteIndex":0},"schema":"https://github.com/citation-style-language/schema/raw/master/csl-citation.json"}</w:instrText>
      </w:r>
      <w:r w:rsidR="0025668B">
        <w:rPr>
          <w:rFonts w:cstheme="minorHAnsi"/>
        </w:rPr>
        <w:fldChar w:fldCharType="separate"/>
      </w:r>
      <w:r w:rsidR="00DC34DE" w:rsidRPr="00DC34DE">
        <w:rPr>
          <w:rFonts w:cstheme="minorHAnsi"/>
          <w:noProof/>
        </w:rPr>
        <w:t>[11]</w:t>
      </w:r>
      <w:r w:rsidR="0025668B">
        <w:rPr>
          <w:rFonts w:cstheme="minorHAnsi"/>
        </w:rPr>
        <w:fldChar w:fldCharType="end"/>
      </w:r>
      <w:r w:rsidR="00EA7DA3" w:rsidRPr="002C1A5A">
        <w:rPr>
          <w:rFonts w:cstheme="minorHAnsi"/>
        </w:rPr>
        <w:t>.</w:t>
      </w:r>
    </w:p>
    <w:p w14:paraId="483AA4A0" w14:textId="34015898" w:rsidR="00577CAD" w:rsidRDefault="00577CAD" w:rsidP="006A53AE">
      <w:pPr>
        <w:spacing w:line="360" w:lineRule="auto"/>
        <w:jc w:val="both"/>
        <w:rPr>
          <w:rFonts w:cstheme="minorHAnsi"/>
        </w:rPr>
      </w:pPr>
      <w:r>
        <w:rPr>
          <w:rFonts w:cstheme="minorHAnsi"/>
        </w:rPr>
        <w:t>More review to follow…</w:t>
      </w:r>
    </w:p>
    <w:p w14:paraId="32B09E9B" w14:textId="77777777" w:rsidR="000B6DAA" w:rsidRDefault="000B6DAA" w:rsidP="006A53AE">
      <w:pPr>
        <w:spacing w:line="360" w:lineRule="auto"/>
        <w:jc w:val="both"/>
        <w:rPr>
          <w:rFonts w:cstheme="minorHAnsi"/>
        </w:rPr>
      </w:pPr>
    </w:p>
    <w:p w14:paraId="60DC5757" w14:textId="1AA01FE7" w:rsidR="00577CAD" w:rsidRPr="000B6DAA" w:rsidRDefault="00577CAD" w:rsidP="00577CAD">
      <w:pPr>
        <w:pStyle w:val="Heading4"/>
        <w:rPr>
          <w:rFonts w:asciiTheme="minorHAnsi" w:hAnsiTheme="minorHAnsi" w:cstheme="minorHAnsi"/>
        </w:rPr>
      </w:pPr>
      <w:r w:rsidRPr="000B6DAA">
        <w:rPr>
          <w:rFonts w:asciiTheme="minorHAnsi" w:hAnsiTheme="minorHAnsi" w:cstheme="minorHAnsi"/>
        </w:rPr>
        <w:t>Field campaign measurements with drones</w:t>
      </w:r>
    </w:p>
    <w:p w14:paraId="0BF48E41" w14:textId="77777777" w:rsidR="000B6DAA" w:rsidRPr="000B6DAA" w:rsidRDefault="000B6DAA" w:rsidP="000B6DAA"/>
    <w:p w14:paraId="7696036E" w14:textId="0D780D21" w:rsidR="00577CAD" w:rsidRDefault="00577CAD" w:rsidP="00577CAD">
      <w:pPr>
        <w:spacing w:line="360" w:lineRule="auto"/>
        <w:jc w:val="both"/>
        <w:rPr>
          <w:rFonts w:cstheme="minorHAnsi"/>
        </w:rPr>
      </w:pPr>
      <w:r w:rsidRPr="002C1A5A">
        <w:rPr>
          <w:rFonts w:cstheme="minorHAnsi"/>
        </w:rPr>
        <w:t xml:space="preserve">A further innovation is the development of lightweight </w:t>
      </w:r>
      <w:r>
        <w:rPr>
          <w:rFonts w:cstheme="minorHAnsi"/>
        </w:rPr>
        <w:t>instruments capable of being mounted on</w:t>
      </w:r>
      <w:r w:rsidRPr="002C1A5A">
        <w:rPr>
          <w:rFonts w:cstheme="minorHAnsi"/>
        </w:rPr>
        <w:t xml:space="preserve"> drone</w:t>
      </w:r>
      <w:r>
        <w:rPr>
          <w:rFonts w:cstheme="minorHAnsi"/>
        </w:rPr>
        <w:t xml:space="preserve">s. </w:t>
      </w:r>
      <w:r w:rsidRPr="002C1A5A">
        <w:rPr>
          <w:rFonts w:cstheme="minorHAnsi"/>
        </w:rPr>
        <w:t xml:space="preserve"> </w:t>
      </w:r>
      <w:r>
        <w:rPr>
          <w:rFonts w:cstheme="minorHAnsi"/>
        </w:rPr>
        <w:t xml:space="preserve">From a practicality perspective, the use of </w:t>
      </w:r>
      <w:r w:rsidRPr="002C1A5A">
        <w:rPr>
          <w:rFonts w:cstheme="minorHAnsi"/>
        </w:rPr>
        <w:t>drone mounted sensor</w:t>
      </w:r>
      <w:r>
        <w:rPr>
          <w:rFonts w:cstheme="minorHAnsi"/>
        </w:rPr>
        <w:t>s</w:t>
      </w:r>
      <w:r w:rsidRPr="002C1A5A">
        <w:rPr>
          <w:rFonts w:cstheme="minorHAnsi"/>
        </w:rPr>
        <w:t xml:space="preserve"> </w:t>
      </w:r>
      <w:r>
        <w:rPr>
          <w:rFonts w:cstheme="minorHAnsi"/>
        </w:rPr>
        <w:t>allows users to capture</w:t>
      </w:r>
      <w:r w:rsidRPr="002C1A5A">
        <w:rPr>
          <w:rFonts w:cstheme="minorHAnsi"/>
        </w:rPr>
        <w:t xml:space="preserve"> reflectance measurements over </w:t>
      </w:r>
      <w:r>
        <w:rPr>
          <w:rFonts w:cstheme="minorHAnsi"/>
        </w:rPr>
        <w:t>difficult terrain (e.g. water, tall canopies, etc.) as well as over normal terrain without disturbing the surface</w:t>
      </w:r>
      <w:r w:rsidRPr="002C1A5A">
        <w:rPr>
          <w:rFonts w:cstheme="minorHAnsi"/>
        </w:rPr>
        <w:t>. Such measurements would otherwise only be possible using tower access above the canopy, and so would be very limited in scope.</w:t>
      </w:r>
      <w:r>
        <w:rPr>
          <w:rFonts w:cstheme="minorHAnsi"/>
        </w:rPr>
        <w:t xml:space="preserve"> While the quality of the drone-mounted instruments is generally considered to be lower when compared to conventional manually operated spectrometers on the ground, improvements have been noted. For example, </w:t>
      </w:r>
      <w:r>
        <w:rPr>
          <w:rFonts w:cstheme="minorHAnsi"/>
        </w:rPr>
        <w:fldChar w:fldCharType="begin" w:fldLock="1"/>
      </w:r>
      <w:r w:rsidR="00330ED6">
        <w:rPr>
          <w:rFonts w:cstheme="minorHAnsi"/>
        </w:rPr>
        <w:instrText>ADDIN CSL_CITATION {"citationItems":[{"id":"ITEM-1","itemData":{"DOI":"10.3390/rs10071091","author":[{"dropping-particle":"","family":"Aasen","given":"Helge","non-dropping-particle":"","parse-names":false,"suffix":""},{"dropping-particle":"","family":"Honkavaara","given":"Eija","non-dropping-particle":"","parse-names":false,"suffix":""},{"dropping-particle":"","family":"Lucieer","given":"Arko","non-dropping-particle":"","parse-names":false,"suffix":""},{"dropping-particle":"","family":"Zarco-Tejada","given":"Pablo","non-dropping-particle":"","parse-names":false,"suffix":""}],"container-title":"Remote Sensing","id":"ITEM-1","issue":"1091","issued":{"date-parts":[["2018"]]},"page":"1-42","title":"Quantitative Remote Sensing at Ultra-High Resolution with UAV Spectroscopy: A Review of Sensor Technology, Measurement Procedures, and Data Correction Workflows","type":"article-journal","volume":"10"},"uris":["http://www.mendeley.com/documents/?uuid=c56fc9e3-a668-448c-ac77-d654fa69fbed"]}],"mendeley":{"formattedCitation":"[11]","plainTextFormattedCitation":"[11]","previouslyFormattedCitation":"[11]"},"properties":{"noteIndex":0},"schema":"https://github.com/citation-style-language/schema/raw/master/csl-citation.json"}</w:instrText>
      </w:r>
      <w:r>
        <w:rPr>
          <w:rFonts w:cstheme="minorHAnsi"/>
        </w:rPr>
        <w:fldChar w:fldCharType="separate"/>
      </w:r>
      <w:r w:rsidR="00DC34DE" w:rsidRPr="00DC34DE">
        <w:rPr>
          <w:rFonts w:cstheme="minorHAnsi"/>
          <w:noProof/>
        </w:rPr>
        <w:t>[11]</w:t>
      </w:r>
      <w:r>
        <w:rPr>
          <w:rFonts w:cstheme="minorHAnsi"/>
        </w:rPr>
        <w:fldChar w:fldCharType="end"/>
      </w:r>
      <w:r>
        <w:rPr>
          <w:rFonts w:cstheme="minorHAnsi"/>
        </w:rPr>
        <w:t xml:space="preserve"> </w:t>
      </w:r>
      <w:r w:rsidRPr="002C1A5A">
        <w:rPr>
          <w:rFonts w:cstheme="minorHAnsi"/>
        </w:rPr>
        <w:t xml:space="preserve">found that measurements using the Fabry-Perot Interferometer (FPI) hyperspectral camera, when </w:t>
      </w:r>
      <w:r>
        <w:rPr>
          <w:rFonts w:cstheme="minorHAnsi"/>
        </w:rPr>
        <w:t>well-</w:t>
      </w:r>
      <w:r w:rsidRPr="002C1A5A">
        <w:rPr>
          <w:rFonts w:cstheme="minorHAnsi"/>
        </w:rPr>
        <w:t>calibrated, showed promise against those of a calibrated irradiance spectrometer.</w:t>
      </w:r>
      <w:r>
        <w:rPr>
          <w:rFonts w:cstheme="minorHAnsi"/>
        </w:rPr>
        <w:t xml:space="preserve"> A</w:t>
      </w:r>
      <w:r w:rsidRPr="002C1A5A">
        <w:rPr>
          <w:rFonts w:cstheme="minorHAnsi"/>
        </w:rPr>
        <w:t xml:space="preserve"> review outlining</w:t>
      </w:r>
      <w:r>
        <w:rPr>
          <w:rFonts w:cstheme="minorHAnsi"/>
        </w:rPr>
        <w:t xml:space="preserve"> the</w:t>
      </w:r>
      <w:r w:rsidRPr="002C1A5A">
        <w:rPr>
          <w:rFonts w:cstheme="minorHAnsi"/>
        </w:rPr>
        <w:t xml:space="preserve"> development of </w:t>
      </w:r>
      <w:r>
        <w:rPr>
          <w:rFonts w:cstheme="minorHAnsi"/>
        </w:rPr>
        <w:t xml:space="preserve">drone-mounted surface reflectance instruments </w:t>
      </w:r>
      <w:r w:rsidRPr="002C1A5A">
        <w:rPr>
          <w:rFonts w:cstheme="minorHAnsi"/>
        </w:rPr>
        <w:t>is provided by</w:t>
      </w:r>
      <w:r>
        <w:rPr>
          <w:rFonts w:cstheme="minorHAnsi"/>
        </w:rPr>
        <w:t xml:space="preserve"> </w:t>
      </w:r>
      <w:r w:rsidR="00F83BA2">
        <w:rPr>
          <w:rFonts w:cstheme="minorHAnsi"/>
        </w:rPr>
        <w:fldChar w:fldCharType="begin" w:fldLock="1"/>
      </w:r>
      <w:r w:rsidR="00F351B5">
        <w:rPr>
          <w:rFonts w:cstheme="minorHAnsi"/>
        </w:rPr>
        <w:instrText>ADDIN CSL_CITATION {"citationItems":[{"id":"ITEM-1","itemData":{"DOI":"10.3390/rs10071091","author":[{"dropping-particle":"","family":"Aasen","given":"Helge","non-dropping-particle":"","parse-names":false,"suffix":""},{"dropping-particle":"","family":"Honkavaara","given":"Eija","non-dropping-particle":"","parse-names":false,"suffix":""},{"dropping-particle":"","family":"Lucieer","given":"Arko","non-dropping-particle":"","parse-names":false,"suffix":""},{"dropping-particle":"","family":"Zarco-Tejada","given":"Pablo","non-dropping-particle":"","parse-names":false,"suffix":""}],"container-title":"Remote Sensing","id":"ITEM-1","issue":"1091","issued":{"date-parts":[["2018"]]},"page":"1-42","title":"Quantitative Remote Sensing at Ultra-High Resolution with UAV Spectroscopy: A Review of Sensor Technology, Measurement Procedures, and Data Correction Workflows","type":"article-journal","volume":"10"},"uris":["http://www.mendeley.com/documents/?uuid=c56fc9e3-a668-448c-ac77-d654fa69fbed"]}],"mendeley":{"formattedCitation":"[11]","plainTextFormattedCitation":"[11]","previouslyFormattedCitation":"[11]"},"properties":{"noteIndex":0},"schema":"https://github.com/citation-style-language/schema/raw/master/csl-citation.json"}</w:instrText>
      </w:r>
      <w:r w:rsidR="00F83BA2">
        <w:rPr>
          <w:rFonts w:cstheme="minorHAnsi"/>
        </w:rPr>
        <w:fldChar w:fldCharType="separate"/>
      </w:r>
      <w:r w:rsidR="00F83BA2" w:rsidRPr="00F83BA2">
        <w:rPr>
          <w:rFonts w:cstheme="minorHAnsi"/>
          <w:noProof/>
        </w:rPr>
        <w:t>[11]</w:t>
      </w:r>
      <w:r w:rsidR="00F83BA2">
        <w:rPr>
          <w:rFonts w:cstheme="minorHAnsi"/>
        </w:rPr>
        <w:fldChar w:fldCharType="end"/>
      </w:r>
      <w:r w:rsidR="00706A25">
        <w:rPr>
          <w:rFonts w:cstheme="minorHAnsi"/>
        </w:rPr>
        <w:t>.</w:t>
      </w:r>
    </w:p>
    <w:p w14:paraId="63D8FDD8" w14:textId="400202F8" w:rsidR="00577CAD" w:rsidRDefault="00577CAD" w:rsidP="00577CAD">
      <w:pPr>
        <w:spacing w:line="360" w:lineRule="auto"/>
        <w:jc w:val="both"/>
        <w:rPr>
          <w:rFonts w:cstheme="minorHAnsi"/>
        </w:rPr>
      </w:pPr>
      <w:r>
        <w:rPr>
          <w:rFonts w:cstheme="minorHAnsi"/>
        </w:rPr>
        <w:t>More review to follow…</w:t>
      </w:r>
    </w:p>
    <w:p w14:paraId="2838B624" w14:textId="77777777" w:rsidR="000B6DAA" w:rsidRPr="00577CAD" w:rsidRDefault="000B6DAA" w:rsidP="00577CAD">
      <w:pPr>
        <w:spacing w:line="360" w:lineRule="auto"/>
        <w:jc w:val="both"/>
        <w:rPr>
          <w:rFonts w:cstheme="minorHAnsi"/>
        </w:rPr>
      </w:pPr>
    </w:p>
    <w:p w14:paraId="599E374F" w14:textId="22B058F3" w:rsidR="006470FD" w:rsidRPr="000B6DAA" w:rsidRDefault="00611D7B" w:rsidP="00254866">
      <w:pPr>
        <w:pStyle w:val="Heading4"/>
        <w:spacing w:line="360" w:lineRule="auto"/>
        <w:jc w:val="both"/>
        <w:rPr>
          <w:rFonts w:asciiTheme="minorHAnsi" w:hAnsiTheme="minorHAnsi" w:cstheme="minorHAnsi"/>
        </w:rPr>
      </w:pPr>
      <w:r w:rsidRPr="000B6DAA">
        <w:rPr>
          <w:rFonts w:asciiTheme="minorHAnsi" w:hAnsiTheme="minorHAnsi" w:cstheme="minorHAnsi"/>
        </w:rPr>
        <w:t>Automated sensor measurements</w:t>
      </w:r>
    </w:p>
    <w:p w14:paraId="62511BE5" w14:textId="77777777" w:rsidR="000B6DAA" w:rsidRPr="000B6DAA" w:rsidRDefault="000B6DAA" w:rsidP="000B6DAA"/>
    <w:p w14:paraId="03D9730B" w14:textId="53FAE3E5" w:rsidR="000F6CE6" w:rsidRPr="002C1A5A" w:rsidRDefault="00732967" w:rsidP="006A53AE">
      <w:pPr>
        <w:autoSpaceDE w:val="0"/>
        <w:autoSpaceDN w:val="0"/>
        <w:adjustRightInd w:val="0"/>
        <w:spacing w:after="0" w:line="360" w:lineRule="auto"/>
        <w:jc w:val="both"/>
        <w:rPr>
          <w:rFonts w:eastAsia="CharisSIL" w:cstheme="minorHAnsi"/>
        </w:rPr>
      </w:pPr>
      <w:r w:rsidRPr="002C1A5A">
        <w:rPr>
          <w:rFonts w:cstheme="minorHAnsi"/>
          <w:color w:val="000000" w:themeColor="text1"/>
        </w:rPr>
        <w:t>To validate surface reflectance products across a range of sites simultaneously, use is made of networks of automated sensors, such as those described below. A running theme in such networks is to provide freely available open data with broad global coverage.</w:t>
      </w:r>
      <w:r w:rsidR="000F6CE6" w:rsidRPr="002C1A5A">
        <w:rPr>
          <w:rFonts w:cstheme="minorHAnsi"/>
          <w:color w:val="000000" w:themeColor="text1"/>
        </w:rPr>
        <w:t xml:space="preserve"> </w:t>
      </w:r>
      <w:r w:rsidR="000F6CE6" w:rsidRPr="002C1A5A">
        <w:rPr>
          <w:rFonts w:eastAsia="CharisSIL" w:cstheme="minorHAnsi"/>
          <w:color w:val="000000" w:themeColor="text1"/>
        </w:rPr>
        <w:t>These networks are made up of remote ground stations transmitting radiation fluxes (</w:t>
      </w:r>
      <w:r w:rsidR="000F6CE6" w:rsidRPr="00E87D41">
        <w:rPr>
          <w:rFonts w:eastAsia="CharisSIL" w:cstheme="minorHAnsi"/>
          <w:color w:val="000000" w:themeColor="text1"/>
        </w:rPr>
        <w:t>SURFRAD</w:t>
      </w:r>
      <w:r w:rsidR="000F6CE6" w:rsidRPr="002C1A5A">
        <w:rPr>
          <w:rFonts w:eastAsia="CharisSIL" w:cstheme="minorHAnsi"/>
          <w:color w:val="000000" w:themeColor="text1"/>
        </w:rPr>
        <w:t>) and multispectral aerosol optical depth (</w:t>
      </w:r>
      <w:r w:rsidR="000F6CE6" w:rsidRPr="00E87D41">
        <w:rPr>
          <w:rFonts w:eastAsia="CharisSIL" w:cstheme="minorHAnsi"/>
          <w:color w:val="000000" w:themeColor="text1"/>
        </w:rPr>
        <w:t>AOD</w:t>
      </w:r>
      <w:r w:rsidR="000F6CE6" w:rsidRPr="002C1A5A">
        <w:rPr>
          <w:rFonts w:eastAsia="CharisSIL" w:cstheme="minorHAnsi"/>
          <w:color w:val="000000" w:themeColor="text1"/>
        </w:rPr>
        <w:t>) estimates (</w:t>
      </w:r>
      <w:r w:rsidR="000F6CE6" w:rsidRPr="00E87D41">
        <w:rPr>
          <w:rFonts w:eastAsia="CharisSIL" w:cstheme="minorHAnsi"/>
          <w:color w:val="000000" w:themeColor="text1"/>
        </w:rPr>
        <w:t>AERONET</w:t>
      </w:r>
      <w:r w:rsidR="000F6CE6" w:rsidRPr="002C1A5A">
        <w:rPr>
          <w:rFonts w:eastAsia="CharisSIL" w:cstheme="minorHAnsi"/>
          <w:color w:val="000000" w:themeColor="text1"/>
        </w:rPr>
        <w:t xml:space="preserve">). </w:t>
      </w:r>
      <w:r w:rsidR="000F6CE6" w:rsidRPr="002C1A5A">
        <w:rPr>
          <w:rFonts w:eastAsia="CharisSIL" w:cstheme="minorHAnsi"/>
        </w:rPr>
        <w:t>The general premise behind this approach is to compare the surface reflectance derived from atmospheric correction using the image derived AOD against the</w:t>
      </w:r>
    </w:p>
    <w:p w14:paraId="211DDB15" w14:textId="2E64AF5B" w:rsidR="000F6CE6" w:rsidRDefault="000F6CE6" w:rsidP="00E24713">
      <w:pPr>
        <w:autoSpaceDE w:val="0"/>
        <w:autoSpaceDN w:val="0"/>
        <w:adjustRightInd w:val="0"/>
        <w:spacing w:after="0" w:line="360" w:lineRule="auto"/>
        <w:jc w:val="both"/>
        <w:rPr>
          <w:rFonts w:eastAsia="CharisSIL" w:cstheme="minorHAnsi"/>
        </w:rPr>
      </w:pPr>
      <w:r w:rsidRPr="002C1A5A">
        <w:rPr>
          <w:rFonts w:eastAsia="CharisSIL" w:cstheme="minorHAnsi"/>
        </w:rPr>
        <w:lastRenderedPageBreak/>
        <w:t>equivalent (or MODIS as in the ASRVN case) using the station derived AOD. This assumes that the surface reflectance derived from the station AOD is the “truth</w:t>
      </w:r>
      <w:r w:rsidR="00F02A5B" w:rsidRPr="002C1A5A">
        <w:rPr>
          <w:rFonts w:eastAsia="CharisSIL" w:cstheme="minorHAnsi"/>
        </w:rPr>
        <w:t xml:space="preserve">”. </w:t>
      </w:r>
      <w:r w:rsidRPr="002C1A5A">
        <w:rPr>
          <w:rFonts w:eastAsia="CharisSIL" w:cstheme="minorHAnsi"/>
        </w:rPr>
        <w:t>SURFRAD, on the other hand, derives surface reflectance (in this case albedo) directly from the up and downwelling fluxes measured at the stations. These can then be compared against the product derived surface reflectance</w:t>
      </w:r>
      <w:r w:rsidR="00F02A5B" w:rsidRPr="002C1A5A">
        <w:rPr>
          <w:rFonts w:eastAsia="CharisSIL" w:cstheme="minorHAnsi"/>
        </w:rPr>
        <w:t xml:space="preserve"> </w:t>
      </w:r>
      <w:r w:rsidR="00AC0112">
        <w:rPr>
          <w:rFonts w:eastAsia="CharisSIL" w:cstheme="minorHAnsi"/>
        </w:rPr>
        <w:fldChar w:fldCharType="begin" w:fldLock="1"/>
      </w:r>
      <w:r w:rsidR="00606F60">
        <w:rPr>
          <w:rFonts w:eastAsia="CharisSIL" w:cstheme="minorHAnsi"/>
        </w:rPr>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1]","plainTextFormattedCitation":"[1]","previouslyFormattedCitation":"[1]"},"properties":{"noteIndex":0},"schema":"https://github.com/citation-style-language/schema/raw/master/csl-citation.json"}</w:instrText>
      </w:r>
      <w:r w:rsidR="00AC0112">
        <w:rPr>
          <w:rFonts w:eastAsia="CharisSIL" w:cstheme="minorHAnsi"/>
        </w:rPr>
        <w:fldChar w:fldCharType="separate"/>
      </w:r>
      <w:r w:rsidR="00524222" w:rsidRPr="00524222">
        <w:rPr>
          <w:rFonts w:eastAsia="CharisSIL" w:cstheme="minorHAnsi"/>
          <w:noProof/>
        </w:rPr>
        <w:t>[1]</w:t>
      </w:r>
      <w:r w:rsidR="00AC0112">
        <w:rPr>
          <w:rFonts w:eastAsia="CharisSIL" w:cstheme="minorHAnsi"/>
        </w:rPr>
        <w:fldChar w:fldCharType="end"/>
      </w:r>
      <w:r w:rsidR="00712D38">
        <w:rPr>
          <w:rFonts w:eastAsia="CharisSIL" w:cstheme="minorHAnsi"/>
        </w:rPr>
        <w:t>.</w:t>
      </w:r>
    </w:p>
    <w:p w14:paraId="1E88CA3F" w14:textId="49A1312C" w:rsidR="00577CAD" w:rsidRDefault="00577CAD" w:rsidP="00E24713">
      <w:pPr>
        <w:autoSpaceDE w:val="0"/>
        <w:autoSpaceDN w:val="0"/>
        <w:adjustRightInd w:val="0"/>
        <w:spacing w:after="0" w:line="360" w:lineRule="auto"/>
        <w:jc w:val="both"/>
        <w:rPr>
          <w:rFonts w:eastAsia="CharisSIL" w:cstheme="minorHAnsi"/>
        </w:rPr>
      </w:pPr>
      <w:r>
        <w:rPr>
          <w:rFonts w:eastAsia="CharisSIL" w:cstheme="minorHAnsi"/>
        </w:rPr>
        <w:t>More review to follow…</w:t>
      </w:r>
    </w:p>
    <w:p w14:paraId="30D248B1" w14:textId="63B78C8C" w:rsidR="00810FBD" w:rsidRPr="00C85190" w:rsidRDefault="00810FBD">
      <w:pPr>
        <w:autoSpaceDE w:val="0"/>
        <w:autoSpaceDN w:val="0"/>
        <w:adjustRightInd w:val="0"/>
        <w:spacing w:after="0" w:line="360" w:lineRule="auto"/>
        <w:jc w:val="both"/>
        <w:rPr>
          <w:rFonts w:eastAsia="CharisSIL" w:cstheme="minorHAnsi"/>
          <w:sz w:val="20"/>
          <w:szCs w:val="20"/>
        </w:rPr>
      </w:pPr>
    </w:p>
    <w:p w14:paraId="7B3C013E" w14:textId="1B1A8684" w:rsidR="006470FD" w:rsidRDefault="00810FBD">
      <w:pPr>
        <w:pStyle w:val="ListParagraph"/>
        <w:numPr>
          <w:ilvl w:val="0"/>
          <w:numId w:val="39"/>
        </w:numPr>
        <w:autoSpaceDE w:val="0"/>
        <w:autoSpaceDN w:val="0"/>
        <w:adjustRightInd w:val="0"/>
        <w:spacing w:after="0" w:line="360" w:lineRule="auto"/>
        <w:jc w:val="both"/>
        <w:rPr>
          <w:rFonts w:eastAsia="CharisSIL" w:cstheme="minorHAnsi"/>
          <w:color w:val="005596" w:themeColor="text2"/>
        </w:rPr>
      </w:pPr>
      <w:r w:rsidRPr="002C1A5A">
        <w:rPr>
          <w:rFonts w:eastAsia="CharisSIL" w:cstheme="minorHAnsi"/>
          <w:color w:val="005596" w:themeColor="text2"/>
        </w:rPr>
        <w:t>AERONET: A Federated Instrume</w:t>
      </w:r>
      <w:r w:rsidR="002D140E">
        <w:rPr>
          <w:rFonts w:eastAsia="CharisSIL" w:cstheme="minorHAnsi"/>
          <w:color w:val="005596" w:themeColor="text2"/>
        </w:rPr>
        <w:t>n</w:t>
      </w:r>
      <w:r w:rsidRPr="002C1A5A">
        <w:rPr>
          <w:rFonts w:eastAsia="CharisSIL" w:cstheme="minorHAnsi"/>
          <w:color w:val="005596" w:themeColor="text2"/>
        </w:rPr>
        <w:t>t Network and Data Archive for Aerosol Characteri</w:t>
      </w:r>
      <w:r w:rsidR="002D140E">
        <w:rPr>
          <w:rFonts w:eastAsia="CharisSIL" w:cstheme="minorHAnsi"/>
          <w:color w:val="005596" w:themeColor="text2"/>
        </w:rPr>
        <w:t>s</w:t>
      </w:r>
      <w:r w:rsidRPr="002C1A5A">
        <w:rPr>
          <w:rFonts w:eastAsia="CharisSIL" w:cstheme="minorHAnsi"/>
          <w:color w:val="005596" w:themeColor="text2"/>
        </w:rPr>
        <w:t>ation</w:t>
      </w:r>
    </w:p>
    <w:p w14:paraId="6C032127" w14:textId="77777777" w:rsidR="000B6DAA" w:rsidRPr="002C1A5A" w:rsidRDefault="000B6DAA" w:rsidP="000B6DAA">
      <w:pPr>
        <w:pStyle w:val="ListParagraph"/>
        <w:autoSpaceDE w:val="0"/>
        <w:autoSpaceDN w:val="0"/>
        <w:adjustRightInd w:val="0"/>
        <w:spacing w:after="0" w:line="360" w:lineRule="auto"/>
        <w:jc w:val="both"/>
        <w:rPr>
          <w:rFonts w:eastAsia="CharisSIL" w:cstheme="minorHAnsi"/>
          <w:color w:val="005596" w:themeColor="text2"/>
        </w:rPr>
      </w:pPr>
    </w:p>
    <w:p w14:paraId="2FAB885B" w14:textId="303E8C59" w:rsidR="006470FD" w:rsidRPr="002C1A5A" w:rsidRDefault="00732967">
      <w:pPr>
        <w:spacing w:line="360" w:lineRule="auto"/>
        <w:jc w:val="both"/>
        <w:rPr>
          <w:rFonts w:cstheme="minorHAnsi"/>
        </w:rPr>
      </w:pPr>
      <w:r w:rsidRPr="002C1A5A">
        <w:rPr>
          <w:rFonts w:cstheme="minorHAnsi"/>
        </w:rPr>
        <w:t>The AERONET (</w:t>
      </w:r>
      <w:proofErr w:type="spellStart"/>
      <w:r w:rsidRPr="002C1A5A">
        <w:rPr>
          <w:rFonts w:cstheme="minorHAnsi"/>
        </w:rPr>
        <w:t>AErosol</w:t>
      </w:r>
      <w:proofErr w:type="spellEnd"/>
      <w:r w:rsidRPr="002C1A5A">
        <w:rPr>
          <w:rFonts w:cstheme="minorHAnsi"/>
        </w:rPr>
        <w:t xml:space="preserve"> </w:t>
      </w:r>
      <w:proofErr w:type="spellStart"/>
      <w:r w:rsidRPr="002C1A5A">
        <w:rPr>
          <w:rFonts w:cstheme="minorHAnsi"/>
        </w:rPr>
        <w:t>RObotic</w:t>
      </w:r>
      <w:proofErr w:type="spellEnd"/>
      <w:r w:rsidRPr="002C1A5A">
        <w:rPr>
          <w:rFonts w:cstheme="minorHAnsi"/>
        </w:rPr>
        <w:t xml:space="preserve"> </w:t>
      </w:r>
      <w:proofErr w:type="spellStart"/>
      <w:r w:rsidRPr="002C1A5A">
        <w:rPr>
          <w:rFonts w:cstheme="minorHAnsi"/>
        </w:rPr>
        <w:t>NETwork</w:t>
      </w:r>
      <w:proofErr w:type="spellEnd"/>
      <w:r w:rsidRPr="002C1A5A">
        <w:rPr>
          <w:rFonts w:cstheme="minorHAnsi"/>
        </w:rPr>
        <w:t xml:space="preserve">) validation system </w:t>
      </w:r>
      <w:r w:rsidR="0025668B">
        <w:rPr>
          <w:rFonts w:cstheme="minorHAnsi"/>
        </w:rPr>
        <w:fldChar w:fldCharType="begin" w:fldLock="1"/>
      </w:r>
      <w:r w:rsidR="00F83BA2">
        <w:rPr>
          <w:rFonts w:cstheme="minorHAnsi"/>
        </w:rPr>
        <w:instrText>ADDIN CSL_CITATION {"citationItems":[{"id":"ITEM-1","itemData":{"author":[{"dropping-particle":"","family":"Vermote","given":"Eric F","non-dropping-particle":"","parse-names":false,"suffix":""},{"dropping-particle":"","family":"Kotchenova","given":"S","non-dropping-particle":"","parse-names":false,"suffix":""}],"container-title":"Journal of Geophysical Research: Atmospheres","id":"ITEM-1","issue":"D23","issued":{"date-parts":[["2008"]]},"title":"Atmospheric correction for the monitoring of land surfaces","type":"article-journal","volume":"113"},"uris":["http://www.mendeley.com/documents/?uuid=c635e553-4a35-49f3-a357-e8862cc8ca6c"]}],"mendeley":{"formattedCitation":"[12]","plainTextFormattedCitation":"[12]","previouslyFormattedCitation":"[12]"},"properties":{"noteIndex":0},"schema":"https://github.com/citation-style-language/schema/raw/master/csl-citation.json"}</w:instrText>
      </w:r>
      <w:r w:rsidR="0025668B">
        <w:rPr>
          <w:rFonts w:cstheme="minorHAnsi"/>
        </w:rPr>
        <w:fldChar w:fldCharType="separate"/>
      </w:r>
      <w:r w:rsidR="00330ED6" w:rsidRPr="00330ED6">
        <w:rPr>
          <w:rFonts w:cstheme="minorHAnsi"/>
          <w:noProof/>
        </w:rPr>
        <w:t>[12]</w:t>
      </w:r>
      <w:r w:rsidR="0025668B">
        <w:rPr>
          <w:rFonts w:cstheme="minorHAnsi"/>
        </w:rPr>
        <w:fldChar w:fldCharType="end"/>
      </w:r>
      <w:r w:rsidRPr="002C1A5A">
        <w:rPr>
          <w:rFonts w:cstheme="minorHAnsi"/>
        </w:rPr>
        <w:t xml:space="preserve"> is a </w:t>
      </w:r>
      <w:r w:rsidR="00A90FA2" w:rsidRPr="002C1A5A">
        <w:rPr>
          <w:rFonts w:cstheme="minorHAnsi"/>
        </w:rPr>
        <w:t>federation of ground-based remote sensing aerosol networks established by NASA and PHOTONS. It provides globally distributed observations of spectral aerosol optical depth (AOD), inversion products and precipitable water in diverse aerosol regimes. Sun photometer measurements of the direct solar radiation provide information to calculate the AOD. The network</w:t>
      </w:r>
      <w:r w:rsidRPr="002C1A5A">
        <w:rPr>
          <w:rFonts w:cstheme="minorHAnsi"/>
        </w:rPr>
        <w:t xml:space="preserve"> provides an open database or aerosol microphysical and radiative properties, and can be used to validate surface reflectance by atmospheric characterisation</w:t>
      </w:r>
      <w:r w:rsidR="0025668B">
        <w:rPr>
          <w:rFonts w:cstheme="minorHAnsi"/>
        </w:rPr>
        <w:t xml:space="preserve"> </w:t>
      </w:r>
      <w:r w:rsidR="00B057FB">
        <w:rPr>
          <w:rFonts w:cstheme="minorHAnsi"/>
        </w:rPr>
        <w:fldChar w:fldCharType="begin" w:fldLock="1"/>
      </w:r>
      <w:r w:rsidR="00B057FB">
        <w:rPr>
          <w:rFonts w:cstheme="minorHAnsi"/>
        </w:rPr>
        <w:instrText>ADDIN CSL_CITATION {"citationItems":[{"id":"ITEM-1","itemData":{"author":[{"dropping-particle":"","family":"Vermote","given":"Eric F","non-dropping-particle":"","parse-names":false,"suffix":""},{"dropping-particle":"","family":"Kotchenova","given":"S","non-dropping-particle":"","parse-names":false,"suffix":""}],"container-title":"Journal of Geophysical Research: Atmospheres","id":"ITEM-1","issue":"D23","issued":{"date-parts":[["2008"]]},"title":"Atmospheric correction for the monitoring of land surfaces","type":"article-journal","volume":"113"},"uris":["http://www.mendeley.com/documents/?uuid=c635e553-4a35-49f3-a357-e8862cc8ca6c"]}],"mendeley":{"formattedCitation":"[12]","plainTextFormattedCitation":"[12]","previouslyFormattedCitation":"[12]"},"properties":{"noteIndex":0},"schema":"https://github.com/citation-style-language/schema/raw/master/csl-citation.json"}</w:instrText>
      </w:r>
      <w:r w:rsidR="00B057FB">
        <w:rPr>
          <w:rFonts w:cstheme="minorHAnsi"/>
        </w:rPr>
        <w:fldChar w:fldCharType="separate"/>
      </w:r>
      <w:r w:rsidR="00B057FB" w:rsidRPr="00330ED6">
        <w:rPr>
          <w:rFonts w:cstheme="minorHAnsi"/>
          <w:noProof/>
        </w:rPr>
        <w:t>[12]</w:t>
      </w:r>
      <w:r w:rsidR="00B057FB">
        <w:rPr>
          <w:rFonts w:cstheme="minorHAnsi"/>
        </w:rPr>
        <w:fldChar w:fldCharType="end"/>
      </w:r>
      <w:r w:rsidR="00B057FB">
        <w:rPr>
          <w:rFonts w:cstheme="minorHAnsi"/>
        </w:rPr>
        <w:t>.</w:t>
      </w:r>
      <w:r w:rsidR="00A90FA2" w:rsidRPr="002C1A5A">
        <w:rPr>
          <w:rFonts w:cstheme="minorHAnsi"/>
        </w:rPr>
        <w:t xml:space="preserve"> </w:t>
      </w:r>
      <w:r w:rsidRPr="002C1A5A">
        <w:rPr>
          <w:rFonts w:cstheme="minorHAnsi"/>
        </w:rPr>
        <w:t>The key instrument is an automated spectral radiometer (the CIMEL CE-318 instrument) that is low maintenance, independently solar powered and transmits measurements for real time processing.</w:t>
      </w:r>
    </w:p>
    <w:p w14:paraId="6B185F8D" w14:textId="62EF3652" w:rsidR="006470FD" w:rsidRPr="002C1A5A" w:rsidRDefault="00810FBD">
      <w:pPr>
        <w:pStyle w:val="ListParagraph"/>
        <w:numPr>
          <w:ilvl w:val="0"/>
          <w:numId w:val="39"/>
        </w:numPr>
        <w:spacing w:line="360" w:lineRule="auto"/>
        <w:jc w:val="both"/>
        <w:rPr>
          <w:rFonts w:cstheme="minorHAnsi"/>
          <w:color w:val="005596" w:themeColor="text2"/>
        </w:rPr>
      </w:pPr>
      <w:r w:rsidRPr="002C1A5A">
        <w:rPr>
          <w:rFonts w:cstheme="minorHAnsi"/>
          <w:color w:val="005596" w:themeColor="text2"/>
        </w:rPr>
        <w:t>R</w:t>
      </w:r>
      <w:r w:rsidR="004F0113">
        <w:rPr>
          <w:rFonts w:cstheme="minorHAnsi"/>
          <w:color w:val="005596" w:themeColor="text2"/>
        </w:rPr>
        <w:t>ADCALNET</w:t>
      </w:r>
      <w:r w:rsidRPr="002C1A5A">
        <w:rPr>
          <w:rFonts w:cstheme="minorHAnsi"/>
          <w:color w:val="005596" w:themeColor="text2"/>
        </w:rPr>
        <w:t xml:space="preserve">: </w:t>
      </w:r>
      <w:r w:rsidR="00707011" w:rsidRPr="002C1A5A">
        <w:rPr>
          <w:rFonts w:cstheme="minorHAnsi"/>
          <w:color w:val="005596" w:themeColor="text2"/>
        </w:rPr>
        <w:t>A</w:t>
      </w:r>
      <w:r w:rsidRPr="002C1A5A">
        <w:rPr>
          <w:rFonts w:cstheme="minorHAnsi"/>
          <w:color w:val="005596" w:themeColor="text2"/>
        </w:rPr>
        <w:t xml:space="preserve"> Radiometric Calibration Network</w:t>
      </w:r>
    </w:p>
    <w:p w14:paraId="36AF12A9" w14:textId="1E345765" w:rsidR="006A7D07" w:rsidRDefault="00732967">
      <w:pPr>
        <w:spacing w:line="360" w:lineRule="auto"/>
        <w:jc w:val="both"/>
        <w:rPr>
          <w:rFonts w:cstheme="minorHAnsi"/>
        </w:rPr>
      </w:pPr>
      <w:r w:rsidRPr="002C1A5A">
        <w:rPr>
          <w:rFonts w:cstheme="minorHAnsi"/>
        </w:rPr>
        <w:t xml:space="preserve">RADCALNET </w:t>
      </w:r>
      <w:r w:rsidR="00D1706A">
        <w:rPr>
          <w:rFonts w:cstheme="minorHAnsi"/>
        </w:rPr>
        <w:fldChar w:fldCharType="begin" w:fldLock="1"/>
      </w:r>
      <w:r w:rsidR="00D1706A">
        <w:rPr>
          <w:rFonts w:cstheme="minorHAnsi"/>
        </w:rPr>
        <w:instrText>ADDIN CSL_CITATION {"citationItems":[{"id":"ITEM-1","itemData":{"URL":"https://www.radcalnet.org/#!/","accessed":{"date-parts":[["2020","4","9"]]},"author":[{"dropping-particle":"","family":"CEOS - Committee on Earth Observation Satellites","given":"","non-dropping-particle":"","parse-names":false,"suffix":""}],"id":"ITEM-1","issued":{"date-parts":[["0"]]},"title":"RadCalNet Portal","type":"webpage"},"uris":["http://www.mendeley.com/documents/?uuid=2d7813de-c35f-303f-9fbc-3949218444a3"]}],"mendeley":{"formattedCitation":"[13]","plainTextFormattedCitation":"[13]"},"properties":{"noteIndex":0},"schema":"https://github.com/citation-style-language/schema/raw/master/csl-citation.json"}</w:instrText>
      </w:r>
      <w:r w:rsidR="00D1706A">
        <w:rPr>
          <w:rFonts w:cstheme="minorHAnsi"/>
        </w:rPr>
        <w:fldChar w:fldCharType="separate"/>
      </w:r>
      <w:r w:rsidR="00D1706A" w:rsidRPr="00D1706A">
        <w:rPr>
          <w:rFonts w:cstheme="minorHAnsi"/>
          <w:noProof/>
        </w:rPr>
        <w:t>[13]</w:t>
      </w:r>
      <w:r w:rsidR="00D1706A">
        <w:rPr>
          <w:rFonts w:cstheme="minorHAnsi"/>
        </w:rPr>
        <w:fldChar w:fldCharType="end"/>
      </w:r>
      <w:r w:rsidR="00932EF9">
        <w:rPr>
          <w:rFonts w:cstheme="minorHAnsi"/>
        </w:rPr>
        <w:t xml:space="preserve"> </w:t>
      </w:r>
      <w:r w:rsidRPr="002C1A5A">
        <w:rPr>
          <w:rFonts w:cstheme="minorHAnsi"/>
        </w:rPr>
        <w:t>i</w:t>
      </w:r>
      <w:r w:rsidR="00403C3A" w:rsidRPr="002C1A5A">
        <w:rPr>
          <w:rFonts w:cstheme="minorHAnsi"/>
        </w:rPr>
        <w:t xml:space="preserve">s </w:t>
      </w:r>
      <w:r w:rsidRPr="002C1A5A">
        <w:rPr>
          <w:rFonts w:cstheme="minorHAnsi"/>
        </w:rPr>
        <w:t>a network of instrumental sites to allow calibration, inter</w:t>
      </w:r>
      <w:r w:rsidR="00F90B54" w:rsidRPr="002C1A5A">
        <w:rPr>
          <w:rFonts w:cstheme="minorHAnsi"/>
        </w:rPr>
        <w:t>-</w:t>
      </w:r>
      <w:r w:rsidRPr="002C1A5A">
        <w:rPr>
          <w:rFonts w:cstheme="minorHAnsi"/>
        </w:rPr>
        <w:t xml:space="preserve">calibration and validation of sensors. It was established in 2013 by the Committee on Earth Observation Satellites Working Group in Calibration and Validation (CEOS-WGCV). The network consists of four test sites that automate in-situ measurements, together with estimates of top-of-atmosphere (TOA) reflectance. These sites are located at desert and agricultural sites across four continents – in the USA, France, Namibia and China. </w:t>
      </w:r>
      <w:r w:rsidR="004F0113">
        <w:rPr>
          <w:rFonts w:cstheme="minorHAnsi"/>
        </w:rPr>
        <w:t>RADCALNET, which is a</w:t>
      </w:r>
      <w:r w:rsidR="00403C3A" w:rsidRPr="002C1A5A">
        <w:rPr>
          <w:rFonts w:cstheme="minorHAnsi"/>
          <w:color w:val="000000" w:themeColor="text1"/>
          <w:shd w:val="clear" w:color="auto" w:fill="FFFFFF"/>
        </w:rPr>
        <w:t xml:space="preserve"> free and open access service</w:t>
      </w:r>
      <w:r w:rsidR="004F0113">
        <w:rPr>
          <w:rFonts w:cstheme="minorHAnsi"/>
          <w:color w:val="000000" w:themeColor="text1"/>
          <w:shd w:val="clear" w:color="auto" w:fill="FFFFFF"/>
        </w:rPr>
        <w:t>,</w:t>
      </w:r>
      <w:r w:rsidR="00403C3A" w:rsidRPr="002C1A5A">
        <w:rPr>
          <w:rFonts w:cstheme="minorHAnsi"/>
          <w:color w:val="000000" w:themeColor="text1"/>
          <w:shd w:val="clear" w:color="auto" w:fill="FFFFFF"/>
        </w:rPr>
        <w:t xml:space="preserve"> provides a continuously updated archive of TOA </w:t>
      </w:r>
      <w:proofErr w:type="spellStart"/>
      <w:r w:rsidR="00403C3A" w:rsidRPr="002C1A5A">
        <w:rPr>
          <w:rFonts w:cstheme="minorHAnsi"/>
          <w:color w:val="000000" w:themeColor="text1"/>
          <w:shd w:val="clear" w:color="auto" w:fill="FFFFFF"/>
        </w:rPr>
        <w:t>reflectances</w:t>
      </w:r>
      <w:proofErr w:type="spellEnd"/>
      <w:r w:rsidR="00403C3A" w:rsidRPr="002C1A5A">
        <w:rPr>
          <w:rFonts w:cstheme="minorHAnsi"/>
          <w:color w:val="000000" w:themeColor="text1"/>
          <w:shd w:val="clear" w:color="auto" w:fill="FFFFFF"/>
        </w:rPr>
        <w:t xml:space="preserve"> derived over a network of sites, with associated uncertainties, at a 10 nm spectral sampling interval, in the spectral range from 380 nm to 2500 nm. </w:t>
      </w:r>
      <w:r w:rsidR="00403C3A" w:rsidRPr="002C1A5A">
        <w:rPr>
          <w:rFonts w:cstheme="minorHAnsi"/>
        </w:rPr>
        <w:t xml:space="preserve">There are admittedly limitations as to how these data can be used for the in-flight assessment of spaceborne sensors as they are provided only at a 30-min interval for a nadir viewing configuration only. Although this limits the possibilities of matching up the data with spaceborne sensors with off-nadir viewing angles, it should allow for </w:t>
      </w:r>
      <w:proofErr w:type="spellStart"/>
      <w:r w:rsidR="00403C3A" w:rsidRPr="002C1A5A">
        <w:rPr>
          <w:rFonts w:cstheme="minorHAnsi"/>
        </w:rPr>
        <w:t>intercomparison</w:t>
      </w:r>
      <w:proofErr w:type="spellEnd"/>
      <w:r w:rsidR="00403C3A" w:rsidRPr="002C1A5A">
        <w:rPr>
          <w:rFonts w:cstheme="minorHAnsi"/>
        </w:rPr>
        <w:t xml:space="preserve"> with sensors viewing any of the sites with low viewing angles</w:t>
      </w:r>
      <w:r w:rsidR="0033385B">
        <w:rPr>
          <w:rFonts w:cstheme="minorHAnsi"/>
        </w:rPr>
        <w:t xml:space="preserve"> </w:t>
      </w:r>
      <w:r w:rsidR="0033385B">
        <w:rPr>
          <w:rFonts w:cstheme="minorHAnsi"/>
        </w:rPr>
        <w:fldChar w:fldCharType="begin" w:fldLock="1"/>
      </w:r>
      <w:r w:rsidR="005B5EBF">
        <w:rPr>
          <w:rFonts w:cstheme="minorHAnsi"/>
        </w:rPr>
        <w:instrText>ADDIN CSL_CITATION {"citationItems":[{"id":"ITEM-1","itemData":{"DOI":"10.3390/rs11202401","ISSN":"20724292","abstract":"Vicarious calibration approaches using in situ measurements saw first use in the early 1980s and have since improved to keep pace with the evolution of the radiometric requirements of the sensors that are being calibrated. The advantage of in situ measurements for vicarious calibration is that they can be carried out with traceable and quantifiable accuracy, making them ideal for interconsistency studies of on-orbit sensors. The recent development of automated sites to collect the in situ data has led to an increase in the available number of datasets for sensor calibration. The current work describes the Radiometric Calibration Network (RadCalNet) that is an effort to provide automated surface and atmosphere in situ data as part of a network including multiple sites for the purpose of optical imager radiometric calibration in the visible to shortwave infrared spectral range. The key goals of RadCalNet are to standardize protocols for collecting data, process to top-of-atmosphere reflectance, and provide uncertainty budgets for automated sites traceable to the international system of units. RadCalNet is the result of efforts by the RadCalNetWorking Group under the umbrella of the Committee on Earth Observation Satellites (CEOS) Working Group on Calibration and Validation (WGCV) and the Infrared Visible Optical Sensors (IVOS). Four radiometric calibration instrumented sites located in the USA, France, China, and Namibia are presented here that were used as initial sites for prototyping and demonstrating RadCalNet. All four sites rely on collection of data for assessing the surface reflectance as well as atmospheric data over that site. The data are converted to top-of-atmosphere reflectance within RadCalNet and provided through a web portal to allow users to either radiometrically calibrate or verify the calibration of their sensors of interest. Top-of-atmosphere reflectance data with associated uncertainties are available at 10 nm intervals over the 400 nm to 1000 nm spectral range at 30 min intervals for a nadir-viewing geometry. An example is shown demonstrating how top-of-atmosphere data from RadCalNet can be used to determine the interconsistency between two sensors.","author":[{"dropping-particle":"","family":"Bouvet","given":"Marc","non-dropping-particle":"","parse-names":false,"suffix":""},{"dropping-particle":"","family":"Thome","given":"Kurtis","non-dropping-particle":"","parse-names":false,"suffix":""},{"dropping-particle":"","family":"Berthelot","given":"Béatrice","non-dropping-particle":"","parse-names":false,"suffix":""},{"dropping-particle":"","family":"Bialek","given":"Agnieszka","non-dropping-particle":"","parse-names":false,"suffix":""},{"dropping-particle":"","family":"Czapla-Myers","given":"Jeffrey","non-dropping-particle":"","parse-names":false,"suffix":""},{"dropping-particle":"","family":"Fox","given":"Nigel P.","non-dropping-particle":"","parse-names":false,"suffix":""},{"dropping-particle":"","family":"Goryl","given":"Philippe","non-dropping-particle":"","parse-names":false,"suffix":""},{"dropping-particle":"","family":"Henry","given":"Patrice","non-dropping-particle":"","parse-names":false,"suffix":""},{"dropping-particle":"","family":"Ma","given":"Lingling","non-dropping-particle":"","parse-names":false,"suffix":""},{"dropping-particle":"","family":"Marcq","given":"Sébastien","non-dropping-particle":"","parse-names":false,"suffix":""},{"dropping-particle":"","family":"Meygret","given":"Aimé","non-dropping-particle":"","parse-names":false,"suffix":""},{"dropping-particle":"","family":"Wenny","given":"Brian N.","non-dropping-particle":"","parse-names":false,"suffix":""},{"dropping-particle":"","family":"Woolliams","given":"Emma R.","non-dropping-particle":"","parse-names":false,"suffix":""}],"container-title":"Remote Sensing","id":"ITEM-1","issue":"20","issued":{"date-parts":[["2019"]]},"title":"RadCalNet: A radiometric calibration network for earth observing imagers operating in the visible to shortwave infrared spectral range","type":"article-journal","volume":"11"},"uris":["http://www.mendeley.com/documents/?uuid=e2432a66-d6b3-49a9-bf15-af4e664e5599"]}],"mendeley":{"formattedCitation":"[14]","plainTextFormattedCitation":"[14]","previouslyFormattedCitation":"[14]"},"properties":{"noteIndex":0},"schema":"https://github.com/citation-style-language/schema/raw/master/csl-citation.json"}</w:instrText>
      </w:r>
      <w:r w:rsidR="0033385B">
        <w:rPr>
          <w:rFonts w:cstheme="minorHAnsi"/>
        </w:rPr>
        <w:fldChar w:fldCharType="separate"/>
      </w:r>
      <w:r w:rsidR="00F351B5" w:rsidRPr="00F351B5">
        <w:rPr>
          <w:rFonts w:cstheme="minorHAnsi"/>
          <w:noProof/>
        </w:rPr>
        <w:t>[14]</w:t>
      </w:r>
      <w:r w:rsidR="0033385B">
        <w:rPr>
          <w:rFonts w:cstheme="minorHAnsi"/>
        </w:rPr>
        <w:fldChar w:fldCharType="end"/>
      </w:r>
      <w:r w:rsidR="004F0113">
        <w:rPr>
          <w:rFonts w:cstheme="minorHAnsi"/>
        </w:rPr>
        <w:t>.</w:t>
      </w:r>
    </w:p>
    <w:p w14:paraId="74D088FD" w14:textId="7F245255" w:rsidR="000B6DAA" w:rsidRDefault="000B6DAA">
      <w:pPr>
        <w:spacing w:line="360" w:lineRule="auto"/>
        <w:jc w:val="both"/>
        <w:rPr>
          <w:rFonts w:cstheme="minorHAnsi"/>
        </w:rPr>
      </w:pPr>
    </w:p>
    <w:p w14:paraId="2F7793F8" w14:textId="77777777" w:rsidR="000B6DAA" w:rsidRPr="002C1A5A" w:rsidRDefault="000B6DAA">
      <w:pPr>
        <w:spacing w:line="360" w:lineRule="auto"/>
        <w:jc w:val="both"/>
        <w:rPr>
          <w:rFonts w:cstheme="minorHAnsi"/>
        </w:rPr>
      </w:pPr>
    </w:p>
    <w:p w14:paraId="7C3BC084" w14:textId="5D9E6F93" w:rsidR="006470FD" w:rsidRPr="002C1A5A" w:rsidRDefault="00810FBD">
      <w:pPr>
        <w:pStyle w:val="ListParagraph"/>
        <w:numPr>
          <w:ilvl w:val="0"/>
          <w:numId w:val="39"/>
        </w:numPr>
        <w:spacing w:line="360" w:lineRule="auto"/>
        <w:jc w:val="both"/>
        <w:rPr>
          <w:rFonts w:cstheme="minorHAnsi"/>
          <w:color w:val="005596" w:themeColor="text2"/>
        </w:rPr>
      </w:pPr>
      <w:r w:rsidRPr="002C1A5A">
        <w:rPr>
          <w:rFonts w:cstheme="minorHAnsi"/>
          <w:color w:val="005596" w:themeColor="text2"/>
        </w:rPr>
        <w:lastRenderedPageBreak/>
        <w:t>HYPERNETS</w:t>
      </w:r>
      <w:r w:rsidR="00577CAD">
        <w:rPr>
          <w:rFonts w:cstheme="minorHAnsi"/>
          <w:color w:val="005596" w:themeColor="text2"/>
        </w:rPr>
        <w:t xml:space="preserve"> (not currently operational)</w:t>
      </w:r>
    </w:p>
    <w:p w14:paraId="7F7F0392" w14:textId="5852D63E" w:rsidR="007F2B4A" w:rsidRDefault="00B343CC" w:rsidP="00254866">
      <w:pPr>
        <w:spacing w:line="360" w:lineRule="auto"/>
        <w:jc w:val="both"/>
        <w:rPr>
          <w:rFonts w:cstheme="minorHAnsi"/>
        </w:rPr>
      </w:pPr>
      <w:r w:rsidRPr="002C1A5A">
        <w:rPr>
          <w:rFonts w:cstheme="minorHAnsi"/>
        </w:rPr>
        <w:t xml:space="preserve">AERONET and </w:t>
      </w:r>
      <w:r w:rsidR="004F0113">
        <w:rPr>
          <w:rFonts w:cstheme="minorHAnsi"/>
        </w:rPr>
        <w:t>RADCALNET</w:t>
      </w:r>
      <w:r w:rsidR="004F0113" w:rsidRPr="002C1A5A">
        <w:rPr>
          <w:rFonts w:cstheme="minorHAnsi"/>
        </w:rPr>
        <w:t xml:space="preserve"> </w:t>
      </w:r>
      <w:r w:rsidRPr="002C1A5A">
        <w:rPr>
          <w:rFonts w:cstheme="minorHAnsi"/>
        </w:rPr>
        <w:t>are based on multispectral instruments requiring modelling associated uncertainties to cover all spectral bands of all sensors; they produce valuable data, but the instruments are expensive to acquire, install and maintain, and they require modelling</w:t>
      </w:r>
      <w:r w:rsidR="0000313D">
        <w:rPr>
          <w:rFonts w:cstheme="minorHAnsi"/>
        </w:rPr>
        <w:t>, therefore incur</w:t>
      </w:r>
      <w:r w:rsidRPr="002C1A5A">
        <w:rPr>
          <w:rFonts w:cstheme="minorHAnsi"/>
        </w:rPr>
        <w:t xml:space="preserve"> a</w:t>
      </w:r>
      <w:r w:rsidR="0000313D">
        <w:rPr>
          <w:rFonts w:cstheme="minorHAnsi"/>
        </w:rPr>
        <w:t>dditional</w:t>
      </w:r>
      <w:r w:rsidRPr="002C1A5A">
        <w:rPr>
          <w:rFonts w:cstheme="minorHAnsi"/>
        </w:rPr>
        <w:t xml:space="preserve"> uncertainties</w:t>
      </w:r>
      <w:r w:rsidR="0000313D">
        <w:rPr>
          <w:rFonts w:cstheme="minorHAnsi"/>
        </w:rPr>
        <w:t>,</w:t>
      </w:r>
      <w:r w:rsidRPr="002C1A5A">
        <w:rPr>
          <w:rFonts w:cstheme="minorHAnsi"/>
        </w:rPr>
        <w:t xml:space="preserve"> to cover all spectral bands of all sensors. The objective of HYPERNETS</w:t>
      </w:r>
      <w:r w:rsidR="000E540F" w:rsidRPr="002C1A5A">
        <w:rPr>
          <w:rFonts w:cstheme="minorHAnsi"/>
        </w:rPr>
        <w:t xml:space="preserve"> </w:t>
      </w:r>
      <w:r w:rsidR="0033385B">
        <w:rPr>
          <w:rFonts w:cstheme="minorHAnsi"/>
        </w:rPr>
        <w:fldChar w:fldCharType="begin" w:fldLock="1"/>
      </w:r>
      <w:r w:rsidR="00BD47F3">
        <w:rPr>
          <w:rFonts w:cstheme="minorHAnsi"/>
        </w:rPr>
        <w:instrText>ADDIN CSL_CITATION {"citationItems":[{"id":"ITEM-1","itemData":{"URL":"https://www.hypernets.eu/from_cms/summary","accessed":{"date-parts":[["2020","4","9"]]},"author":[{"dropping-particle":"","family":"HYPERNETS","given":"","non-dropping-particle":"","parse-names":false,"suffix":""}],"id":"ITEM-1","issued":{"date-parts":[["0"]]},"title":"HYPERNETS.eu","type":"webpage"},"uris":["http://www.mendeley.com/documents/?uuid=8f2c9167-efd0-37fe-a65d-5f1b7b67c989"]}],"mendeley":{"formattedCitation":"[15]","plainTextFormattedCitation":"[15]","previouslyFormattedCitation":"[15]"},"properties":{"noteIndex":0},"schema":"https://github.com/citation-style-language/schema/raw/master/csl-citation.json"}</w:instrText>
      </w:r>
      <w:r w:rsidR="0033385B">
        <w:rPr>
          <w:rFonts w:cstheme="minorHAnsi"/>
        </w:rPr>
        <w:fldChar w:fldCharType="separate"/>
      </w:r>
      <w:r w:rsidR="00F351B5" w:rsidRPr="00F351B5">
        <w:rPr>
          <w:rFonts w:cstheme="minorHAnsi"/>
          <w:noProof/>
        </w:rPr>
        <w:t>[15]</w:t>
      </w:r>
      <w:r w:rsidR="0033385B">
        <w:rPr>
          <w:rFonts w:cstheme="minorHAnsi"/>
        </w:rPr>
        <w:fldChar w:fldCharType="end"/>
      </w:r>
      <w:r w:rsidRPr="002C1A5A">
        <w:rPr>
          <w:rFonts w:cstheme="minorHAnsi"/>
        </w:rPr>
        <w:t xml:space="preserve"> project is to develop a new lower cost hyperspectral radiometer and associated pointing system and embedded calibration device for automated measurement of water and land bidirectional reflectance and, subsequently, for validation of all optical bands on all satellite missions. Quality controlled data with associated uncertainty estimates will be provided automatically for the validation of all optical satellite missions.</w:t>
      </w:r>
      <w:r w:rsidR="000E540F" w:rsidRPr="002C1A5A">
        <w:rPr>
          <w:rFonts w:cstheme="minorHAnsi"/>
        </w:rPr>
        <w:t xml:space="preserve"> HYPERNETS is an attempt to take advantage of the progress in optoelectronic components to develop a network of less expensive, low maintenance sensors, with miniaturized hyperspectral spectrometers and with pointing systems adapted from those used for the cameras in advanced home security systems.</w:t>
      </w:r>
    </w:p>
    <w:p w14:paraId="2265226E" w14:textId="77777777" w:rsidR="000B6DAA" w:rsidRPr="00DB1978" w:rsidRDefault="000B6DAA" w:rsidP="00254866">
      <w:pPr>
        <w:spacing w:line="360" w:lineRule="auto"/>
        <w:jc w:val="both"/>
        <w:rPr>
          <w:rFonts w:asciiTheme="majorHAnsi" w:hAnsiTheme="majorHAnsi" w:cstheme="majorHAnsi"/>
          <w:sz w:val="20"/>
          <w:szCs w:val="20"/>
        </w:rPr>
      </w:pPr>
    </w:p>
    <w:p w14:paraId="54C00D83" w14:textId="77777777" w:rsidR="000B6DAA" w:rsidRDefault="00611D7B" w:rsidP="00254866">
      <w:pPr>
        <w:pStyle w:val="Heading3"/>
        <w:spacing w:line="360" w:lineRule="auto"/>
        <w:jc w:val="both"/>
      </w:pPr>
      <w:bookmarkStart w:id="39" w:name="_Toc42263191"/>
      <w:r w:rsidRPr="00DB1978">
        <w:t>Indirect validation</w:t>
      </w:r>
      <w:bookmarkEnd w:id="39"/>
    </w:p>
    <w:p w14:paraId="3D827776" w14:textId="1CE693C7" w:rsidR="007736A1" w:rsidRPr="00030889" w:rsidRDefault="007736A1" w:rsidP="000B6DAA">
      <w:pPr>
        <w:pStyle w:val="Heading3"/>
        <w:numPr>
          <w:ilvl w:val="0"/>
          <w:numId w:val="0"/>
        </w:numPr>
        <w:spacing w:line="360" w:lineRule="auto"/>
        <w:ind w:left="720"/>
        <w:jc w:val="both"/>
      </w:pPr>
    </w:p>
    <w:p w14:paraId="24393302" w14:textId="6811B97A" w:rsidR="007F2B4A" w:rsidRPr="00030889" w:rsidRDefault="007F2B4A" w:rsidP="006A53AE">
      <w:pPr>
        <w:spacing w:line="360" w:lineRule="auto"/>
        <w:jc w:val="both"/>
        <w:rPr>
          <w:rFonts w:cstheme="minorHAnsi"/>
        </w:rPr>
      </w:pPr>
      <w:r w:rsidRPr="00030889">
        <w:rPr>
          <w:rFonts w:cstheme="minorHAnsi"/>
        </w:rPr>
        <w:t xml:space="preserve">Indirect validation </w:t>
      </w:r>
      <w:r w:rsidR="004D7816" w:rsidRPr="00030889">
        <w:rPr>
          <w:rFonts w:cstheme="minorHAnsi"/>
        </w:rPr>
        <w:t xml:space="preserve">refers to </w:t>
      </w:r>
      <w:r w:rsidR="0000313D">
        <w:rPr>
          <w:rFonts w:cstheme="minorHAnsi"/>
        </w:rPr>
        <w:t xml:space="preserve">the </w:t>
      </w:r>
      <w:r w:rsidR="004D7816" w:rsidRPr="00254866">
        <w:rPr>
          <w:rFonts w:cstheme="minorHAnsi"/>
        </w:rPr>
        <w:t xml:space="preserve">comparison </w:t>
      </w:r>
      <w:r w:rsidR="0000313D">
        <w:rPr>
          <w:rFonts w:cstheme="minorHAnsi"/>
        </w:rPr>
        <w:t xml:space="preserve">of two, or more, </w:t>
      </w:r>
      <w:r w:rsidR="004D7816" w:rsidRPr="00254866">
        <w:rPr>
          <w:rFonts w:cstheme="minorHAnsi"/>
        </w:rPr>
        <w:t>different satellite-derived products</w:t>
      </w:r>
      <w:r w:rsidRPr="00030889">
        <w:rPr>
          <w:rFonts w:cstheme="minorHAnsi"/>
        </w:rPr>
        <w:t>. In recent studies (e.g.</w:t>
      </w:r>
      <w:r w:rsidR="003259F4">
        <w:rPr>
          <w:rFonts w:cstheme="minorHAnsi"/>
        </w:rPr>
        <w:t xml:space="preserve"> </w:t>
      </w:r>
      <w:r w:rsidR="003259F4">
        <w:rPr>
          <w:rFonts w:cstheme="minorHAnsi"/>
        </w:rPr>
        <w:fldChar w:fldCharType="begin" w:fldLock="1"/>
      </w:r>
      <w:r w:rsidR="005B5EBF">
        <w:rPr>
          <w:rFonts w:cstheme="minorHAnsi"/>
        </w:rPr>
        <w:instrText>ADDIN CSL_CITATION {"citationItems":[{"id":"ITEM-1","itemData":{"DOI":"10.3390/rs9060584","ISBN":"2072-4292","ISSN":"20724292","author":[{"dropping-particle":"","family":"Gascon","given":"Ferran","non-dropping-particle":"","parse-names":false,"suffix":""},{"dropping-particle":"","family":"Bouzinac","given":"Catherine","non-dropping-particle":"","parse-names":false,"suffix":""},{"dropping-particle":"","family":"Thépaut","given":"Olivier","non-dropping-particle":"","parse-names":false,"suffix":""},{"dropping-particle":"","family":"Jung","given":"Mathieu","non-dropping-particle":"","parse-names":false,"suffix":""},{"dropping-particle":"","family":"Francesconi","given":"Benjamin","non-dropping-particle":"","parse-names":false,"suffix":""},{"dropping-particle":"","family":"Louis","given":"Jérôme","non-dropping-particle":"","parse-names":false,"suffix":""},{"dropping-particle":"","family":"Lonjou","given":"Vincent","non-dropping-particle":"","parse-names":false,"suffix":""},{"dropping-particle":"","family":"Lafrance","given":"Bruno","non-dropping-particle":"","parse-names":false,"suffix":""},{"dropping-particle":"","family":"Massera","given":"Stéphane","non-dropping-particle":"","parse-names":false,"suffix":""},{"dropping-particle":"","family":"Gaudel-Vacaresse","given":"Angélique","non-dropping-particle":"","parse-names":false,"suffix":""},{"dropping-particle":"","family":"Languille","given":"Florie","non-dropping-particle":"","parse-names":false,"suffix":""},{"dropping-particle":"","family":"Alhammoud","given":"Bahjat","non-dropping-particle":"","parse-names":false,"suffix":""},{"dropping-particle":"","family":"Viallefont","given":"Françoise","non-dropping-particle":"","parse-names":false,"suffix":""},{"dropping-particle":"","family":"Pflug","given":"Bringfried","non-dropping-particle":"","parse-names":false,"suffix":""},{"dropping-particle":"","family":"Bieniarz","given":"Jakub","non-dropping-particle":"","parse-names":false,"suffix":""},{"dropping-particle":"","family":"Clerc","given":"Sébastien","non-dropping-particle":"","parse-names":false,"suffix":""},{"dropping-particle":"","family":"Pessiot","given":"Laëtitia","non-dropping-particle":"","parse-names":false,"suffix":""},{"dropping-particle":"","family":"Trémas","given":"Thierry","non-dropping-particle":"","parse-names":false,"suffix":""},{"dropping-particle":"","family":"Cadau","given":"Enrico","non-dropping-particle":"","parse-names":false,"suffix":""},{"dropping-particle":"","family":"Bonis","given":"Roberto","non-dropping-particle":"De","parse-names":false,"suffix":""},{"dropping-particle":"","family":"Isola","given":"Claudia","non-dropping-particle":"","parse-names":false,"suffix":""},{"dropping-particle":"","family":"Martimort","given":"Philippe","non-dropping-particle":"","parse-names":false,"suffix":""},{"dropping-particle":"","family":"Fernandez","given":"Valérie","non-dropping-particle":"","parse-names":false,"suffix":""}],"container-title":"Remote Sensing","id":"ITEM-1","issue":"6","issued":{"date-parts":[["2017"]]},"title":"Copernicus Sentinel-2A calibration and products validation status","type":"article-journal","volume":"9"},"uris":["http://www.mendeley.com/documents/?uuid=fda5a91a-788e-4bed-be0a-499bdd7b9650"]}],"mendeley":{"formattedCitation":"[16]","plainTextFormattedCitation":"[16]","previouslyFormattedCitation":"[16]"},"properties":{"noteIndex":0},"schema":"https://github.com/citation-style-language/schema/raw/master/csl-citation.json"}</w:instrText>
      </w:r>
      <w:r w:rsidR="003259F4">
        <w:rPr>
          <w:rFonts w:cstheme="minorHAnsi"/>
        </w:rPr>
        <w:fldChar w:fldCharType="separate"/>
      </w:r>
      <w:r w:rsidR="00F351B5" w:rsidRPr="00F351B5">
        <w:rPr>
          <w:rFonts w:cstheme="minorHAnsi"/>
          <w:noProof/>
        </w:rPr>
        <w:t>[16]</w:t>
      </w:r>
      <w:r w:rsidR="003259F4">
        <w:rPr>
          <w:rFonts w:cstheme="minorHAnsi"/>
        </w:rPr>
        <w:fldChar w:fldCharType="end"/>
      </w:r>
      <w:r w:rsidRPr="00030889">
        <w:rPr>
          <w:rFonts w:cstheme="minorHAnsi"/>
        </w:rPr>
        <w:t>) these indirect validations have not been conducted in isolation, but are supported by direct validation through other means.</w:t>
      </w:r>
    </w:p>
    <w:p w14:paraId="2DB4C3D5" w14:textId="301517D4" w:rsidR="00230B10" w:rsidRPr="00681ED4" w:rsidRDefault="00C06622" w:rsidP="00230B10">
      <w:pPr>
        <w:autoSpaceDE w:val="0"/>
        <w:autoSpaceDN w:val="0"/>
        <w:adjustRightInd w:val="0"/>
        <w:spacing w:after="0" w:line="360" w:lineRule="auto"/>
        <w:jc w:val="both"/>
        <w:rPr>
          <w:rFonts w:eastAsia="CharisSIL" w:cstheme="minorHAnsi"/>
        </w:rPr>
      </w:pPr>
      <w:r>
        <w:rPr>
          <w:rFonts w:cstheme="minorHAnsi"/>
        </w:rPr>
        <w:fldChar w:fldCharType="begin" w:fldLock="1"/>
      </w:r>
      <w:r w:rsidR="00BD47F3">
        <w:rPr>
          <w:rFonts w:cstheme="minorHAnsi"/>
        </w:rPr>
        <w:instrText>ADDIN CSL_CITATION {"citationItems":[{"id":"ITEM-1","itemData":{"DOI":"10.1016/j.rse.2015.08.030","ISSN":"0034-4257","author":[{"dropping-particle":"","family":"Claverie","given":"Martin","non-dropping-particle":"","parse-names":false,"suffix":""},{"dropping-particle":"","family":"Vermote","given":"Eric F","non-dropping-particle":"","parse-names":false,"suffix":""},{"dropping-particle":"","family":"Franch","given":"Belen","non-dropping-particle":"","parse-names":false,"suffix":""},{"dropping-particle":"","family":"Masek","given":"Jeffrey G","non-dropping-particle":"","parse-names":false,"suffix":""}],"container-title":"Remote Sensing of Environment","id":"ITEM-1","issued":{"date-parts":[["2015"]]},"page":"390-403","publisher":"Elsevier Inc.","title":"Evaluation of the Landsat-5 TM and Landsat-7 ETM + surface reflectance products","type":"article-journal","volume":"169"},"uris":["http://www.mendeley.com/documents/?uuid=733e19f0-b47a-4a50-9504-f0188edbcd30"]}],"mendeley":{"formattedCitation":"[17]","plainTextFormattedCitation":"[17]","previouslyFormattedCitation":"[17]"},"properties":{"noteIndex":0},"schema":"https://github.com/citation-style-language/schema/raw/master/csl-citation.json"}</w:instrText>
      </w:r>
      <w:r>
        <w:rPr>
          <w:rFonts w:cstheme="minorHAnsi"/>
        </w:rPr>
        <w:fldChar w:fldCharType="separate"/>
      </w:r>
      <w:r w:rsidRPr="00C06622">
        <w:rPr>
          <w:rFonts w:cstheme="minorHAnsi"/>
          <w:noProof/>
        </w:rPr>
        <w:t>[17]</w:t>
      </w:r>
      <w:r>
        <w:rPr>
          <w:rFonts w:cstheme="minorHAnsi"/>
        </w:rPr>
        <w:fldChar w:fldCharType="end"/>
      </w:r>
      <w:r>
        <w:rPr>
          <w:rFonts w:cstheme="minorHAnsi"/>
        </w:rPr>
        <w:t xml:space="preserve"> c</w:t>
      </w:r>
      <w:r w:rsidR="007F2B4A" w:rsidRPr="00030889">
        <w:rPr>
          <w:rFonts w:cstheme="minorHAnsi"/>
        </w:rPr>
        <w:t>onduct</w:t>
      </w:r>
      <w:r w:rsidR="0000313D">
        <w:rPr>
          <w:rFonts w:cstheme="minorHAnsi"/>
        </w:rPr>
        <w:t>ed</w:t>
      </w:r>
      <w:r w:rsidR="007F2B4A" w:rsidRPr="00030889">
        <w:rPr>
          <w:rFonts w:cstheme="minorHAnsi"/>
        </w:rPr>
        <w:t xml:space="preserve"> an evaluation of the Landsat-5 TM and Landsat-7 ETM+ surface reflectance products  that also follows a direct and indirect approach</w:t>
      </w:r>
      <w:r w:rsidR="0000313D">
        <w:rPr>
          <w:rFonts w:cstheme="minorHAnsi"/>
        </w:rPr>
        <w:t xml:space="preserve">, </w:t>
      </w:r>
      <w:r w:rsidR="007F2B4A" w:rsidRPr="00030889">
        <w:rPr>
          <w:rFonts w:cstheme="minorHAnsi"/>
        </w:rPr>
        <w:t>firstly using the Aerosol Robotic Network (AERONET) dataset over 489 sites and secondly conducting a cross</w:t>
      </w:r>
      <w:r w:rsidR="00840403">
        <w:rPr>
          <w:rFonts w:cstheme="minorHAnsi"/>
        </w:rPr>
        <w:t>-</w:t>
      </w:r>
      <w:r w:rsidR="007F2B4A" w:rsidRPr="00030889">
        <w:rPr>
          <w:rFonts w:cstheme="minorHAnsi"/>
        </w:rPr>
        <w:t>comparison of Landsat and MODIS data collected on the same day.</w:t>
      </w:r>
      <w:r w:rsidR="00681ED4">
        <w:rPr>
          <w:rFonts w:cstheme="minorHAnsi"/>
        </w:rPr>
        <w:t xml:space="preserve"> </w:t>
      </w:r>
      <w:r w:rsidR="0000313D">
        <w:rPr>
          <w:rFonts w:cstheme="minorHAnsi"/>
        </w:rPr>
        <w:t>From the first</w:t>
      </w:r>
      <w:r w:rsidR="007F2B4A" w:rsidRPr="00030889">
        <w:rPr>
          <w:rFonts w:cstheme="minorHAnsi"/>
        </w:rPr>
        <w:t xml:space="preserve"> comparison </w:t>
      </w:r>
      <w:r w:rsidR="0000313D">
        <w:rPr>
          <w:rFonts w:cstheme="minorHAnsi"/>
        </w:rPr>
        <w:t>they found a</w:t>
      </w:r>
      <w:r w:rsidR="007F2B4A" w:rsidRPr="00030889">
        <w:rPr>
          <w:rFonts w:cstheme="minorHAnsi"/>
        </w:rPr>
        <w:t xml:space="preserve"> broadly </w:t>
      </w:r>
      <w:r w:rsidR="0000313D">
        <w:rPr>
          <w:rFonts w:cstheme="minorHAnsi"/>
        </w:rPr>
        <w:t>positive</w:t>
      </w:r>
      <w:r w:rsidR="0000313D" w:rsidRPr="00030889">
        <w:rPr>
          <w:rFonts w:cstheme="minorHAnsi"/>
        </w:rPr>
        <w:t xml:space="preserve"> </w:t>
      </w:r>
      <w:r w:rsidR="007F2B4A" w:rsidRPr="00030889">
        <w:rPr>
          <w:rFonts w:cstheme="minorHAnsi"/>
        </w:rPr>
        <w:t xml:space="preserve">agreement, </w:t>
      </w:r>
      <w:r w:rsidR="0000313D">
        <w:rPr>
          <w:rFonts w:cstheme="minorHAnsi"/>
        </w:rPr>
        <w:t xml:space="preserve">where </w:t>
      </w:r>
      <w:r w:rsidR="007F2B4A" w:rsidRPr="00030889">
        <w:rPr>
          <w:rFonts w:cstheme="minorHAnsi"/>
        </w:rPr>
        <w:t xml:space="preserve">the </w:t>
      </w:r>
      <w:r w:rsidR="0000313D">
        <w:rPr>
          <w:rFonts w:cstheme="minorHAnsi"/>
        </w:rPr>
        <w:t>larg</w:t>
      </w:r>
      <w:r w:rsidR="0000313D" w:rsidRPr="00030889">
        <w:rPr>
          <w:rFonts w:cstheme="minorHAnsi"/>
        </w:rPr>
        <w:t xml:space="preserve">est </w:t>
      </w:r>
      <w:r w:rsidR="007F2B4A" w:rsidRPr="00030889">
        <w:rPr>
          <w:rFonts w:cstheme="minorHAnsi"/>
        </w:rPr>
        <w:t xml:space="preserve">errors </w:t>
      </w:r>
      <w:r w:rsidR="0000313D">
        <w:rPr>
          <w:rFonts w:cstheme="minorHAnsi"/>
        </w:rPr>
        <w:t xml:space="preserve">were </w:t>
      </w:r>
      <w:r w:rsidR="007F2B4A" w:rsidRPr="00030889">
        <w:rPr>
          <w:rFonts w:cstheme="minorHAnsi"/>
        </w:rPr>
        <w:t xml:space="preserve">in the blue band, </w:t>
      </w:r>
      <w:r w:rsidR="0000313D">
        <w:rPr>
          <w:rFonts w:cstheme="minorHAnsi"/>
        </w:rPr>
        <w:t>which is dominated by atmospheric correction uncertainty</w:t>
      </w:r>
      <w:r w:rsidR="007F2B4A" w:rsidRPr="00030889">
        <w:rPr>
          <w:rFonts w:cstheme="minorHAnsi"/>
        </w:rPr>
        <w:t xml:space="preserve">. </w:t>
      </w:r>
      <w:r w:rsidR="00C073A3">
        <w:rPr>
          <w:rFonts w:cstheme="minorHAnsi"/>
        </w:rPr>
        <w:t>T</w:t>
      </w:r>
      <w:r w:rsidR="007F2B4A" w:rsidRPr="00030889">
        <w:rPr>
          <w:rFonts w:cstheme="minorHAnsi"/>
        </w:rPr>
        <w:t xml:space="preserve">he cross-comparison between Terra MODIS and Landsat-7 ETM+ data </w:t>
      </w:r>
      <w:r w:rsidR="00C073A3">
        <w:rPr>
          <w:rFonts w:cstheme="minorHAnsi"/>
        </w:rPr>
        <w:t xml:space="preserve">produced the largest </w:t>
      </w:r>
      <w:r w:rsidR="007F2B4A" w:rsidRPr="00030889">
        <w:rPr>
          <w:rFonts w:cstheme="minorHAnsi"/>
        </w:rPr>
        <w:t>uncertainty in northern latitudes and in tropical evergreen forests. Furthermore, there were discrepancies between the Landsat 5 red ban</w:t>
      </w:r>
      <w:r w:rsidR="0000313D">
        <w:rPr>
          <w:rFonts w:cstheme="minorHAnsi"/>
        </w:rPr>
        <w:t>d</w:t>
      </w:r>
      <w:r w:rsidR="007F2B4A" w:rsidRPr="00030889">
        <w:rPr>
          <w:rFonts w:cstheme="minorHAnsi"/>
        </w:rPr>
        <w:t xml:space="preserve">, and Landsat 7 ETM infra-red band, that they attributed to the radiative transfer model being not absolutely suited to account for forest canopies. </w:t>
      </w:r>
    </w:p>
    <w:p w14:paraId="3246FD6A" w14:textId="66D33AB9" w:rsidR="00304D0D" w:rsidRDefault="00577CAD" w:rsidP="006A53AE">
      <w:pPr>
        <w:autoSpaceDE w:val="0"/>
        <w:autoSpaceDN w:val="0"/>
        <w:adjustRightInd w:val="0"/>
        <w:spacing w:after="0" w:line="360" w:lineRule="auto"/>
        <w:jc w:val="both"/>
        <w:rPr>
          <w:rFonts w:eastAsia="CharisSIL" w:cstheme="minorHAnsi"/>
        </w:rPr>
      </w:pPr>
      <w:r>
        <w:rPr>
          <w:rFonts w:eastAsia="CharisSIL" w:cstheme="minorHAnsi"/>
        </w:rPr>
        <w:t>More review to follow…</w:t>
      </w:r>
    </w:p>
    <w:p w14:paraId="5080A6C5" w14:textId="728AAC0E" w:rsidR="000B6DAA" w:rsidRDefault="000B6DAA" w:rsidP="006A53AE">
      <w:pPr>
        <w:autoSpaceDE w:val="0"/>
        <w:autoSpaceDN w:val="0"/>
        <w:adjustRightInd w:val="0"/>
        <w:spacing w:after="0" w:line="360" w:lineRule="auto"/>
        <w:jc w:val="both"/>
        <w:rPr>
          <w:rFonts w:eastAsia="CharisSIL" w:cstheme="minorHAnsi"/>
        </w:rPr>
      </w:pPr>
    </w:p>
    <w:p w14:paraId="4CF782C8" w14:textId="190193F7" w:rsidR="000B6DAA" w:rsidRDefault="000B6DAA" w:rsidP="006A53AE">
      <w:pPr>
        <w:autoSpaceDE w:val="0"/>
        <w:autoSpaceDN w:val="0"/>
        <w:adjustRightInd w:val="0"/>
        <w:spacing w:after="0" w:line="360" w:lineRule="auto"/>
        <w:jc w:val="both"/>
        <w:rPr>
          <w:rFonts w:eastAsia="CharisSIL" w:cstheme="minorHAnsi"/>
        </w:rPr>
      </w:pPr>
    </w:p>
    <w:p w14:paraId="6C962A0B" w14:textId="77777777" w:rsidR="000B6DAA" w:rsidRPr="00681ED4" w:rsidRDefault="000B6DAA" w:rsidP="006A53AE">
      <w:pPr>
        <w:autoSpaceDE w:val="0"/>
        <w:autoSpaceDN w:val="0"/>
        <w:adjustRightInd w:val="0"/>
        <w:spacing w:after="0" w:line="360" w:lineRule="auto"/>
        <w:jc w:val="both"/>
        <w:rPr>
          <w:rFonts w:eastAsia="CharisSIL" w:cstheme="minorHAnsi"/>
        </w:rPr>
      </w:pPr>
    </w:p>
    <w:p w14:paraId="6FF30668" w14:textId="277DBAAD" w:rsidR="00A448B0" w:rsidRDefault="00403408" w:rsidP="000B6DAA">
      <w:pPr>
        <w:pStyle w:val="Heading1"/>
      </w:pPr>
      <w:bookmarkStart w:id="40" w:name="_Toc42263192"/>
      <w:r w:rsidRPr="000B6DAA">
        <w:lastRenderedPageBreak/>
        <w:t>FRM Validati</w:t>
      </w:r>
      <w:r w:rsidR="0055632F" w:rsidRPr="000B6DAA">
        <w:t>o</w:t>
      </w:r>
      <w:r w:rsidRPr="000B6DAA">
        <w:t>n Methodology</w:t>
      </w:r>
      <w:bookmarkEnd w:id="40"/>
    </w:p>
    <w:p w14:paraId="1D6F3745" w14:textId="77777777" w:rsidR="000B6DAA" w:rsidRPr="000B6DAA" w:rsidRDefault="000B6DAA" w:rsidP="000B6DAA"/>
    <w:p w14:paraId="2248855F" w14:textId="71F6A88A" w:rsidR="00D83B9A" w:rsidRPr="00230B10" w:rsidRDefault="0055632F" w:rsidP="00254866">
      <w:pPr>
        <w:spacing w:line="360" w:lineRule="auto"/>
        <w:jc w:val="both"/>
      </w:pPr>
      <w:r w:rsidRPr="00230B10">
        <w:t xml:space="preserve">Developing FRM methodologies is about ensuring that the processing chain of the satellite being validated is well understood in order to ensure that the FRM processing chain is independent of this. </w:t>
      </w:r>
      <w:r w:rsidR="00D83B9A" w:rsidRPr="00230B10">
        <w:t>Likewise, by starting from the quantity of interest (i.e. the satellite product measurand), it is possible to begin laying out a processing chain which reaches the same quantity including the ancillary measurements that are required. Once this has been designed, uncertainty propagation is needed to transfer the uncertainties of the inputs, via the operations they undergo, to an uncertainty in the output</w:t>
      </w:r>
      <w:r w:rsidR="009A52DC">
        <w:t xml:space="preserve"> (</w:t>
      </w:r>
      <w:r w:rsidR="00BA2212">
        <w:t>see FRM4Veg Overview Document)</w:t>
      </w:r>
      <w:r w:rsidR="00D83B9A" w:rsidRPr="00230B10">
        <w:t>.</w:t>
      </w:r>
      <w:r w:rsidR="00472AE6">
        <w:t xml:space="preserve"> </w:t>
      </w:r>
    </w:p>
    <w:p w14:paraId="4AEB4875" w14:textId="59D7E1BA" w:rsidR="00465B38" w:rsidRPr="00230B10" w:rsidRDefault="00D83B9A" w:rsidP="00254866">
      <w:pPr>
        <w:spacing w:line="360" w:lineRule="auto"/>
        <w:jc w:val="both"/>
      </w:pPr>
      <w:r w:rsidRPr="00230B10">
        <w:t xml:space="preserve">Validation consists of three broad components: the test sensor (i.e. the quantity derived from a sensor we wish to validate), the reference sensor (i.e. the same quantity derived from a sensor which is known to be of better quality) and the comparison conditions </w:t>
      </w:r>
      <w:r w:rsidR="005B5EBF">
        <w:fldChar w:fldCharType="begin" w:fldLock="1"/>
      </w:r>
      <w:r w:rsidR="005B5EBF">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1]","plainTextFormattedCitation":"[1]","previouslyFormattedCitation":"[1]"},"properties":{"noteIndex":0},"schema":"https://github.com/citation-style-language/schema/raw/master/csl-citation.json"}</w:instrText>
      </w:r>
      <w:r w:rsidR="005B5EBF">
        <w:fldChar w:fldCharType="separate"/>
      </w:r>
      <w:r w:rsidR="005B5EBF" w:rsidRPr="005B5EBF">
        <w:rPr>
          <w:noProof/>
        </w:rPr>
        <w:t>[1]</w:t>
      </w:r>
      <w:r w:rsidR="005B5EBF">
        <w:fldChar w:fldCharType="end"/>
      </w:r>
      <w:r w:rsidR="005B5EBF">
        <w:t xml:space="preserve">. </w:t>
      </w:r>
      <w:r w:rsidRPr="00230B10">
        <w:t xml:space="preserve">Table 1 from </w:t>
      </w:r>
      <w:r w:rsidR="005B5EBF">
        <w:fldChar w:fldCharType="begin" w:fldLock="1"/>
      </w:r>
      <w:r w:rsidR="00985C0F">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1]","plainTextFormattedCitation":"[1]","previouslyFormattedCitation":"[1]"},"properties":{"noteIndex":0},"schema":"https://github.com/citation-style-language/schema/raw/master/csl-citation.json"}</w:instrText>
      </w:r>
      <w:r w:rsidR="005B5EBF">
        <w:fldChar w:fldCharType="separate"/>
      </w:r>
      <w:r w:rsidR="005B5EBF" w:rsidRPr="005B5EBF">
        <w:rPr>
          <w:noProof/>
        </w:rPr>
        <w:t>[1]</w:t>
      </w:r>
      <w:r w:rsidR="005B5EBF">
        <w:fldChar w:fldCharType="end"/>
      </w:r>
      <w:r w:rsidR="006040EC">
        <w:t xml:space="preserve"> </w:t>
      </w:r>
      <w:r w:rsidRPr="00230B10">
        <w:t xml:space="preserve">lays out some considerations </w:t>
      </w:r>
      <w:r w:rsidR="0022617A" w:rsidRPr="00230B10">
        <w:t xml:space="preserve">which are reproduced in </w:t>
      </w:r>
      <w:r w:rsidR="00F31A19" w:rsidRPr="000B6DAA">
        <w:fldChar w:fldCharType="begin"/>
      </w:r>
      <w:r w:rsidR="00F31A19" w:rsidRPr="000B6DAA">
        <w:instrText xml:space="preserve"> REF _Ref40192143 \h </w:instrText>
      </w:r>
      <w:r w:rsidR="006A53AE" w:rsidRPr="000B6DAA">
        <w:instrText xml:space="preserve"> \* MERGEFORMAT </w:instrText>
      </w:r>
      <w:r w:rsidR="00F31A19" w:rsidRPr="000B6DAA">
        <w:fldChar w:fldCharType="separate"/>
      </w:r>
      <w:r w:rsidR="00F31A19" w:rsidRPr="000B6DAA">
        <w:t xml:space="preserve">Figure </w:t>
      </w:r>
      <w:r w:rsidR="00F31A19" w:rsidRPr="000B6DAA">
        <w:rPr>
          <w:noProof/>
        </w:rPr>
        <w:t>2</w:t>
      </w:r>
      <w:r w:rsidR="00F31A19" w:rsidRPr="000B6DAA">
        <w:fldChar w:fldCharType="end"/>
      </w:r>
      <w:r w:rsidR="0022617A" w:rsidRPr="000B6DAA">
        <w:t>.</w:t>
      </w:r>
    </w:p>
    <w:p w14:paraId="1A46104C" w14:textId="77777777" w:rsidR="00362CD0" w:rsidRDefault="00F01C93" w:rsidP="000B6DAA">
      <w:pPr>
        <w:keepNext/>
        <w:spacing w:line="360" w:lineRule="auto"/>
        <w:jc w:val="center"/>
      </w:pPr>
      <w:r>
        <w:rPr>
          <w:noProof/>
          <w:sz w:val="24"/>
          <w:szCs w:val="24"/>
        </w:rPr>
        <w:drawing>
          <wp:inline distT="0" distB="0" distL="0" distR="0" wp14:anchorId="7F0E3CD7" wp14:editId="0259D745">
            <wp:extent cx="5078437" cy="2858801"/>
            <wp:effectExtent l="0" t="0" r="825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88118" cy="2864251"/>
                    </a:xfrm>
                    <a:prstGeom prst="rect">
                      <a:avLst/>
                    </a:prstGeom>
                  </pic:spPr>
                </pic:pic>
              </a:graphicData>
            </a:graphic>
          </wp:inline>
        </w:drawing>
      </w:r>
    </w:p>
    <w:p w14:paraId="2B18068B" w14:textId="4BA41FEC" w:rsidR="00F31A19" w:rsidRDefault="00362CD0" w:rsidP="000B6DAA">
      <w:pPr>
        <w:pStyle w:val="Caption"/>
        <w:jc w:val="center"/>
      </w:pPr>
      <w:bookmarkStart w:id="41" w:name="_Toc42094323"/>
      <w:r>
        <w:t xml:space="preserve">Figure </w:t>
      </w:r>
      <w:r w:rsidR="00EB5D41">
        <w:fldChar w:fldCharType="begin"/>
      </w:r>
      <w:r w:rsidR="00EB5D41">
        <w:instrText xml:space="preserve"> SEQ Figure \* ARABIC </w:instrText>
      </w:r>
      <w:r w:rsidR="00EB5D41">
        <w:fldChar w:fldCharType="separate"/>
      </w:r>
      <w:r>
        <w:rPr>
          <w:noProof/>
        </w:rPr>
        <w:t>2</w:t>
      </w:r>
      <w:r w:rsidR="00EB5D41">
        <w:rPr>
          <w:noProof/>
        </w:rPr>
        <w:fldChar w:fldCharType="end"/>
      </w:r>
      <w:r>
        <w:t xml:space="preserve">: </w:t>
      </w:r>
      <w:r w:rsidRPr="00D429B9">
        <w:t>The validation procedure and possible considerations</w:t>
      </w:r>
      <w:bookmarkEnd w:id="41"/>
    </w:p>
    <w:p w14:paraId="726980DE" w14:textId="77777777" w:rsidR="000B6DAA" w:rsidRPr="000B6DAA" w:rsidRDefault="000B6DAA" w:rsidP="000B6DAA"/>
    <w:p w14:paraId="5E4B9A71" w14:textId="040B31BA" w:rsidR="00F31A19" w:rsidRPr="00C11930" w:rsidRDefault="00F31A19" w:rsidP="00254866">
      <w:pPr>
        <w:spacing w:line="360" w:lineRule="auto"/>
        <w:jc w:val="both"/>
      </w:pPr>
      <w:r w:rsidRPr="00C11930">
        <w:t xml:space="preserve">An FRM methodology may have to consider any number (or more) of the factors presented in </w:t>
      </w:r>
      <w:r w:rsidRPr="00C11930">
        <w:fldChar w:fldCharType="begin"/>
      </w:r>
      <w:r w:rsidRPr="00C11930">
        <w:instrText xml:space="preserve"> REF _Ref40192143 \h </w:instrText>
      </w:r>
      <w:r w:rsidR="006A53AE" w:rsidRPr="00C11930">
        <w:instrText xml:space="preserve"> \* MERGEFORMAT </w:instrText>
      </w:r>
      <w:r w:rsidRPr="00C11930">
        <w:fldChar w:fldCharType="separate"/>
      </w:r>
      <w:r w:rsidRPr="00C11930">
        <w:rPr>
          <w:sz w:val="20"/>
          <w:szCs w:val="20"/>
        </w:rPr>
        <w:t xml:space="preserve">Figure </w:t>
      </w:r>
      <w:r w:rsidRPr="00C11930">
        <w:rPr>
          <w:noProof/>
          <w:sz w:val="20"/>
          <w:szCs w:val="20"/>
        </w:rPr>
        <w:t>2</w:t>
      </w:r>
      <w:r w:rsidRPr="00C11930">
        <w:fldChar w:fldCharType="end"/>
      </w:r>
      <w:r w:rsidRPr="00C11930">
        <w:t xml:space="preserve"> to ensure that the appropriate quantities match. For example, ensuring that the validation data are collected at the same time as the satellite overpass means that the site surface and atmospheric conditions are consistent with the satellite overpass. However, differences in the nature of the measurements (e.g. scale, viewing configuration, etc.) mean that sampling strategies need to be employed to cover similar areas, while different fore-optics may be needed to more closely resemble </w:t>
      </w:r>
      <w:r w:rsidRPr="00C11930">
        <w:lastRenderedPageBreak/>
        <w:t xml:space="preserve">the pixel viewing geometry of the satellite. Nevertheless, some of these factors may not be adequately accounted for, it is under these circumstances that additional uncertainty sources should be considered </w:t>
      </w:r>
      <w:r w:rsidR="00933C0F" w:rsidRPr="00C11930">
        <w:t xml:space="preserve">in the validation data uncertainty budget </w:t>
      </w:r>
      <w:r w:rsidRPr="00C11930">
        <w:t>to include their impact on the comparison.</w:t>
      </w:r>
      <w:r w:rsidR="00933C0F" w:rsidRPr="00C11930">
        <w:t xml:space="preserve"> In ensuring that the two quantities match, it is possible that the uncertainty of the validation data will be larger than that of the satellite sensor (depending on the uncertainty sources considered by the satellite product). This is simply because the uncertainty associated with the comparison conditions are attached to the </w:t>
      </w:r>
      <w:proofErr w:type="gramStart"/>
      <w:r w:rsidR="00933C0F" w:rsidRPr="00C11930">
        <w:t>in situ</w:t>
      </w:r>
      <w:proofErr w:type="gramEnd"/>
      <w:r w:rsidR="00933C0F" w:rsidRPr="00C11930">
        <w:t xml:space="preserve"> sensor. An example of this would be in needing to interpolate the </w:t>
      </w:r>
      <w:proofErr w:type="spellStart"/>
      <w:r w:rsidR="00933C0F" w:rsidRPr="00C11930">
        <w:t>Spectralon</w:t>
      </w:r>
      <w:proofErr w:type="spellEnd"/>
      <w:r w:rsidR="00933C0F" w:rsidRPr="00C11930">
        <w:t xml:space="preserve"> panel calibration illumination angles to a different angle to reflect field conditions (e.g. in </w:t>
      </w:r>
      <w:r w:rsidR="00985C0F">
        <w:fldChar w:fldCharType="begin" w:fldLock="1"/>
      </w:r>
      <w:r w:rsidR="00985C0F">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1]","plainTextFormattedCitation":"[1]","previouslyFormattedCitation":"[1]"},"properties":{"noteIndex":0},"schema":"https://github.com/citation-style-language/schema/raw/master/csl-citation.json"}</w:instrText>
      </w:r>
      <w:r w:rsidR="00985C0F">
        <w:fldChar w:fldCharType="separate"/>
      </w:r>
      <w:r w:rsidR="00985C0F" w:rsidRPr="00985C0F">
        <w:rPr>
          <w:noProof/>
        </w:rPr>
        <w:t>[1]</w:t>
      </w:r>
      <w:r w:rsidR="00985C0F">
        <w:fldChar w:fldCharType="end"/>
      </w:r>
      <w:r w:rsidR="00985C0F">
        <w:t>).</w:t>
      </w:r>
    </w:p>
    <w:p w14:paraId="2F68DF97" w14:textId="5481B736" w:rsidR="00A70AE0" w:rsidRDefault="00A70AE0" w:rsidP="00254866">
      <w:pPr>
        <w:spacing w:line="360" w:lineRule="auto"/>
        <w:jc w:val="both"/>
      </w:pPr>
      <w:r w:rsidRPr="00C11930">
        <w:t xml:space="preserve">There are three sensors’ surface reflectance products being validated in FRM4VEG Phase 2: Sentinel-2, Sentinel-3 and </w:t>
      </w:r>
      <w:proofErr w:type="spellStart"/>
      <w:r w:rsidRPr="00C11930">
        <w:t>Proba</w:t>
      </w:r>
      <w:proofErr w:type="spellEnd"/>
      <w:r w:rsidRPr="00C11930">
        <w:t xml:space="preserve">-V. The first and last ones were validated in Phase 1, while Sentinel-3 did not have a surface reflectance product at that time. In terms of the issues mentioned in </w:t>
      </w:r>
      <w:r w:rsidRPr="00C11930">
        <w:fldChar w:fldCharType="begin"/>
      </w:r>
      <w:r w:rsidRPr="00C11930">
        <w:instrText xml:space="preserve"> REF _Ref40192143 \h </w:instrText>
      </w:r>
      <w:r w:rsidR="006A53AE" w:rsidRPr="00C11930">
        <w:instrText xml:space="preserve"> \* MERGEFORMAT </w:instrText>
      </w:r>
      <w:r w:rsidRPr="00C11930">
        <w:fldChar w:fldCharType="separate"/>
      </w:r>
      <w:r w:rsidRPr="00C11930">
        <w:rPr>
          <w:sz w:val="20"/>
          <w:szCs w:val="20"/>
        </w:rPr>
        <w:t xml:space="preserve">Figure </w:t>
      </w:r>
      <w:r w:rsidRPr="00C11930">
        <w:rPr>
          <w:noProof/>
          <w:sz w:val="20"/>
          <w:szCs w:val="20"/>
        </w:rPr>
        <w:t>2</w:t>
      </w:r>
      <w:r w:rsidRPr="00C11930">
        <w:fldChar w:fldCharType="end"/>
      </w:r>
      <w:r w:rsidRPr="00C11930">
        <w:t>, the following subsections will discuss these in relation to these three sensors</w:t>
      </w:r>
      <w:r w:rsidR="003A3754" w:rsidRPr="00C11930">
        <w:t xml:space="preserve"> (which most the information summarised from</w:t>
      </w:r>
      <w:r w:rsidR="00985C0F">
        <w:fldChar w:fldCharType="begin" w:fldLock="1"/>
      </w:r>
      <w:r w:rsidR="002877FF">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1]","plainTextFormattedCitation":"[1]","previouslyFormattedCitation":"[1]"},"properties":{"noteIndex":0},"schema":"https://github.com/citation-style-language/schema/raw/master/csl-citation.json"}</w:instrText>
      </w:r>
      <w:r w:rsidR="00985C0F">
        <w:fldChar w:fldCharType="separate"/>
      </w:r>
      <w:r w:rsidR="00985C0F" w:rsidRPr="00985C0F">
        <w:rPr>
          <w:noProof/>
        </w:rPr>
        <w:t>[1]</w:t>
      </w:r>
      <w:r w:rsidR="00985C0F">
        <w:fldChar w:fldCharType="end"/>
      </w:r>
      <w:r w:rsidR="003A3754" w:rsidRPr="00C11930">
        <w:t>)</w:t>
      </w:r>
      <w:r w:rsidR="00CE670B" w:rsidRPr="00C11930">
        <w:t>.</w:t>
      </w:r>
    </w:p>
    <w:p w14:paraId="0F5E887C" w14:textId="77777777" w:rsidR="000B6DAA" w:rsidRPr="00C11930" w:rsidRDefault="000B6DAA" w:rsidP="000B6DAA">
      <w:pPr>
        <w:pStyle w:val="Heading1"/>
        <w:numPr>
          <w:ilvl w:val="0"/>
          <w:numId w:val="0"/>
        </w:numPr>
        <w:ind w:left="432"/>
      </w:pPr>
    </w:p>
    <w:p w14:paraId="433A0081" w14:textId="38A6A5CF" w:rsidR="00CE670B" w:rsidRDefault="00CE670B" w:rsidP="000B6DAA">
      <w:pPr>
        <w:pStyle w:val="Heading1"/>
      </w:pPr>
      <w:bookmarkStart w:id="42" w:name="_Toc42263193"/>
      <w:r>
        <w:t>Validation configurations</w:t>
      </w:r>
      <w:bookmarkEnd w:id="42"/>
    </w:p>
    <w:p w14:paraId="6C33C8D8" w14:textId="77777777" w:rsidR="000B6DAA" w:rsidRPr="000B6DAA" w:rsidRDefault="000B6DAA" w:rsidP="000B6DAA"/>
    <w:p w14:paraId="641738CA" w14:textId="19ACEDB9" w:rsidR="00A70AE0" w:rsidRDefault="00A70AE0" w:rsidP="00254866">
      <w:pPr>
        <w:pStyle w:val="Heading3"/>
        <w:spacing w:line="360" w:lineRule="auto"/>
        <w:jc w:val="both"/>
      </w:pPr>
      <w:bookmarkStart w:id="43" w:name="_Toc42263194"/>
      <w:r>
        <w:t>Scale</w:t>
      </w:r>
      <w:bookmarkEnd w:id="43"/>
    </w:p>
    <w:p w14:paraId="1A289160" w14:textId="77777777" w:rsidR="000B6DAA" w:rsidRPr="000B6DAA" w:rsidRDefault="000B6DAA" w:rsidP="000B6DAA"/>
    <w:p w14:paraId="0F22279C" w14:textId="215DC813" w:rsidR="001C5A64" w:rsidRDefault="003F0FF8" w:rsidP="00254866">
      <w:pPr>
        <w:spacing w:line="360" w:lineRule="auto"/>
        <w:jc w:val="both"/>
      </w:pPr>
      <w:r>
        <w:t>There are two important considerations to make. The first is the number of pixels to be validated (e.g. single-pixel or average over several). The second is the spatial resolution of the satellite sensors. The answers to both of these determine</w:t>
      </w:r>
      <w:r w:rsidR="001C5A64">
        <w:t>s</w:t>
      </w:r>
      <w:r>
        <w:t xml:space="preserve"> the size of the </w:t>
      </w:r>
      <w:r w:rsidR="001C5A64">
        <w:t xml:space="preserve">area that needs to be measured on the ground. </w:t>
      </w:r>
      <w:r w:rsidR="00A70AE0">
        <w:t xml:space="preserve">Sentinel-2, -3 and </w:t>
      </w:r>
      <w:proofErr w:type="spellStart"/>
      <w:r w:rsidR="00A70AE0">
        <w:t>Proba</w:t>
      </w:r>
      <w:proofErr w:type="spellEnd"/>
      <w:r w:rsidR="00A70AE0">
        <w:t>-V all have different spatial resolutions</w:t>
      </w:r>
      <w:r>
        <w:t xml:space="preserve"> meaning that </w:t>
      </w:r>
      <w:r w:rsidR="001C5A64">
        <w:t>if all are to be validated at the same site then it needs to be large enough to validate the sensor with the largest spatial resolution (Sentinel-3). Consequently, a sampling scheme must be derived in order to representatively cover the area of interest in a minimal time such that other conditions (e.g. atmospheric conditions, surface changes, illumination angle, etc.) have not changed substantially.</w:t>
      </w:r>
    </w:p>
    <w:p w14:paraId="25D13D39" w14:textId="77777777" w:rsidR="000B6DAA" w:rsidRDefault="000B6DAA" w:rsidP="00254866">
      <w:pPr>
        <w:spacing w:line="360" w:lineRule="auto"/>
        <w:jc w:val="both"/>
      </w:pPr>
    </w:p>
    <w:p w14:paraId="7EADD642" w14:textId="67266FA6" w:rsidR="001C5A64" w:rsidRDefault="001C5A64" w:rsidP="00254866">
      <w:pPr>
        <w:pStyle w:val="Heading3"/>
        <w:spacing w:line="360" w:lineRule="auto"/>
        <w:jc w:val="both"/>
      </w:pPr>
      <w:bookmarkStart w:id="44" w:name="_Toc42263195"/>
      <w:r>
        <w:t>Homogeneity</w:t>
      </w:r>
      <w:bookmarkEnd w:id="44"/>
    </w:p>
    <w:p w14:paraId="48961922" w14:textId="77777777" w:rsidR="000B6DAA" w:rsidRPr="000B6DAA" w:rsidRDefault="000B6DAA" w:rsidP="000B6DAA"/>
    <w:p w14:paraId="73B3D4FB" w14:textId="414F016C" w:rsidR="001C5A64" w:rsidRDefault="001C5A64" w:rsidP="00254866">
      <w:pPr>
        <w:spacing w:line="360" w:lineRule="auto"/>
        <w:jc w:val="both"/>
      </w:pPr>
      <w:r>
        <w:t>Homogeneity is not strictly a requirement of a surface area, in fact since many areas are heterogeneous, validation activities should consider these sites as well. However, the</w:t>
      </w:r>
      <w:r w:rsidR="00470A20">
        <w:t xml:space="preserve"> more</w:t>
      </w:r>
      <w:r>
        <w:t xml:space="preserve"> </w:t>
      </w:r>
      <w:r>
        <w:lastRenderedPageBreak/>
        <w:t>heterogeneous the site, the greater the amount of sampling that must be done in order to capture a representative estimate of the surface reflectance</w:t>
      </w:r>
      <w:r w:rsidR="00470A20">
        <w:t>.</w:t>
      </w:r>
      <w:r w:rsidR="005064D8">
        <w:t xml:space="preserve"> For products with large spatial resolutions (e.g. Sentinel-3) homogeneous surfaces are desirable if sampling time is likely to be prohibitive.</w:t>
      </w:r>
    </w:p>
    <w:p w14:paraId="0EF65E6F" w14:textId="77777777" w:rsidR="000B6DAA" w:rsidRDefault="000B6DAA" w:rsidP="00254866">
      <w:pPr>
        <w:spacing w:line="360" w:lineRule="auto"/>
        <w:jc w:val="both"/>
      </w:pPr>
    </w:p>
    <w:p w14:paraId="159F010D" w14:textId="1C9185C5" w:rsidR="00470A20" w:rsidRDefault="00470A20" w:rsidP="00254866">
      <w:pPr>
        <w:pStyle w:val="Heading3"/>
        <w:spacing w:line="360" w:lineRule="auto"/>
        <w:jc w:val="both"/>
      </w:pPr>
      <w:bookmarkStart w:id="45" w:name="_Toc42263196"/>
      <w:r>
        <w:t>Temporal changes</w:t>
      </w:r>
      <w:bookmarkEnd w:id="45"/>
    </w:p>
    <w:p w14:paraId="15C587F2" w14:textId="77777777" w:rsidR="000B6DAA" w:rsidRPr="000B6DAA" w:rsidRDefault="000B6DAA" w:rsidP="000B6DAA"/>
    <w:p w14:paraId="05E0F808" w14:textId="55FD1D4A" w:rsidR="00470A20" w:rsidRDefault="00470A20" w:rsidP="00254866">
      <w:pPr>
        <w:spacing w:line="360" w:lineRule="auto"/>
        <w:jc w:val="both"/>
      </w:pPr>
      <w:r>
        <w:t xml:space="preserve">The measurement of surface reflectance for a single satellite pixel is near-instantaneous when compared to the measurements being acquired in the field for the same area. As such, the ground measurements need to </w:t>
      </w:r>
      <w:r w:rsidR="005D1C5B">
        <w:t xml:space="preserve">be </w:t>
      </w:r>
      <w:r>
        <w:t>conducted as quickly as possible and as closely as possible to the overpass time. There are several factors that can change within the ground sampling time such as the solar zenith angle, atmospheric conditions, and the surface state and BRDF. Some of these are discussed in more detail in the remaining sections.</w:t>
      </w:r>
    </w:p>
    <w:p w14:paraId="6A597992" w14:textId="77777777" w:rsidR="000B6DAA" w:rsidRDefault="000B6DAA" w:rsidP="00254866">
      <w:pPr>
        <w:spacing w:line="360" w:lineRule="auto"/>
        <w:jc w:val="both"/>
      </w:pPr>
    </w:p>
    <w:p w14:paraId="4D51F08C" w14:textId="0599C024" w:rsidR="00470A20" w:rsidRDefault="00470A20" w:rsidP="00254866">
      <w:pPr>
        <w:pStyle w:val="Heading3"/>
        <w:spacing w:line="360" w:lineRule="auto"/>
        <w:jc w:val="both"/>
      </w:pPr>
      <w:bookmarkStart w:id="46" w:name="_Toc42263197"/>
      <w:r>
        <w:t>Viewing configuration</w:t>
      </w:r>
      <w:bookmarkEnd w:id="46"/>
    </w:p>
    <w:p w14:paraId="766CE058" w14:textId="77777777" w:rsidR="000B6DAA" w:rsidRPr="000B6DAA" w:rsidRDefault="000B6DAA" w:rsidP="000B6DAA"/>
    <w:p w14:paraId="4F134469" w14:textId="77777777" w:rsidR="00A652BB" w:rsidRDefault="005D1C5B" w:rsidP="00254866">
      <w:pPr>
        <w:spacing w:line="360" w:lineRule="auto"/>
        <w:jc w:val="both"/>
      </w:pPr>
      <w:r>
        <w:t xml:space="preserve">There are several components to matching the viewing configurations that need to be considered. Firstly, the view zenith angle of the pixels covering the area of interest for the satellite sensor is determined by the location of the field site in the detector array, while the range of possible view zenith angles is determined by the </w:t>
      </w:r>
      <w:r w:rsidR="00A652BB">
        <w:t>sensor’s orbital characteristics and sensor design.</w:t>
      </w:r>
      <w:r>
        <w:t xml:space="preserve"> </w:t>
      </w:r>
      <w:r w:rsidR="00A652BB">
        <w:t xml:space="preserve">This means that in many cases, satellite pixels over a validation area will be in </w:t>
      </w:r>
      <w:proofErr w:type="gramStart"/>
      <w:r w:rsidR="00A652BB">
        <w:t>off-nadir</w:t>
      </w:r>
      <w:proofErr w:type="gramEnd"/>
      <w:r w:rsidR="00A652BB">
        <w:t xml:space="preserve">, which does not match the standard protocol for in situ sensors (e.g. ASD) which are to be measured at nadir. In this case, it is best to ensure that the satellite will overpass close to nadir or that the surface BRDF is known so that a correction can be applied. New ways of measuring off-nadir (e.g. filtering drone pixel arrays) would help to alleviate this. </w:t>
      </w:r>
    </w:p>
    <w:p w14:paraId="318E7DC0" w14:textId="2B8CBB34" w:rsidR="005D1C5B" w:rsidRDefault="00A652BB" w:rsidP="00254866">
      <w:pPr>
        <w:spacing w:line="360" w:lineRule="auto"/>
        <w:jc w:val="both"/>
      </w:pPr>
      <w:r>
        <w:t>The second factor to consider is that the surface reflectance measured by the satellite is coming from a small angular field of view for the whole area. By virtue of their proximity, in situ sensors will not be able to measure the whole area effectively in that same field of view. Drone mounted sensors offer a way of getting closer to the satellite estimate but ultimately it must be assumed that the BRDF is constant over the difference in field of view. Therefore, avoiding areas of pronounced change (like the hotspot) is preferred.</w:t>
      </w:r>
    </w:p>
    <w:p w14:paraId="50F68EC9" w14:textId="77777777" w:rsidR="000B6DAA" w:rsidRDefault="000B6DAA" w:rsidP="00254866">
      <w:pPr>
        <w:spacing w:line="360" w:lineRule="auto"/>
        <w:jc w:val="both"/>
      </w:pPr>
    </w:p>
    <w:p w14:paraId="4F1442DA" w14:textId="49E783CF" w:rsidR="00A652BB" w:rsidRDefault="003D41E0" w:rsidP="00254866">
      <w:pPr>
        <w:pStyle w:val="Heading3"/>
        <w:spacing w:line="360" w:lineRule="auto"/>
        <w:jc w:val="both"/>
      </w:pPr>
      <w:bookmarkStart w:id="47" w:name="_Toc42263198"/>
      <w:r>
        <w:lastRenderedPageBreak/>
        <w:t>Illumination conditions</w:t>
      </w:r>
      <w:bookmarkEnd w:id="47"/>
    </w:p>
    <w:p w14:paraId="51B86F25" w14:textId="77777777" w:rsidR="000B6DAA" w:rsidRPr="000B6DAA" w:rsidRDefault="000B6DAA" w:rsidP="000B6DAA"/>
    <w:p w14:paraId="0E66057D" w14:textId="2BC2CEC2" w:rsidR="00A652BB" w:rsidRDefault="003D41E0" w:rsidP="00254866">
      <w:pPr>
        <w:spacing w:line="360" w:lineRule="auto"/>
        <w:jc w:val="both"/>
      </w:pPr>
      <w:r>
        <w:t xml:space="preserve">As mentioned previously, from the perspective </w:t>
      </w:r>
      <w:r w:rsidR="002D140E">
        <w:t xml:space="preserve">of </w:t>
      </w:r>
      <w:r>
        <w:t xml:space="preserve">the field measurements, the satellite acquisition of the site can be considered near-instantaneous. The solar zenith angle is another factor which changes the greater the difference in measurement time between the </w:t>
      </w:r>
      <w:proofErr w:type="gramStart"/>
      <w:r>
        <w:t>in situ</w:t>
      </w:r>
      <w:proofErr w:type="gramEnd"/>
      <w:r>
        <w:t xml:space="preserve"> sensor and satellite. Furthermore, the rate of that change depends on the latitude of the field site. Therefore, measurements that are made as close to the satellite overpass as possible will minimise this effect.</w:t>
      </w:r>
    </w:p>
    <w:p w14:paraId="6097005A" w14:textId="1EB84979" w:rsidR="003D41E0" w:rsidRDefault="003D41E0" w:rsidP="00254866">
      <w:pPr>
        <w:spacing w:line="360" w:lineRule="auto"/>
        <w:jc w:val="both"/>
      </w:pPr>
      <w:r>
        <w:t>However, a second factor should also be considered and depends on the manner used to determine the surface reflectance in the field. For surface reflectance derived from panel measurements (e.g. comparison between measurements of a Lambertian panel and the surface), the calibration of the panel reflectance is usually determined at a specific illumination angle. If the solar zenith angle and the panel calibration illumination are different, then errors related to the non-</w:t>
      </w:r>
      <w:proofErr w:type="spellStart"/>
      <w:r>
        <w:t>Lambertianess</w:t>
      </w:r>
      <w:proofErr w:type="spellEnd"/>
      <w:r>
        <w:t xml:space="preserve"> of the panel will be incurred. These can be significant, as shown in </w:t>
      </w:r>
      <w:r w:rsidR="002877FF">
        <w:fldChar w:fldCharType="begin" w:fldLock="1"/>
      </w:r>
      <w:r w:rsidR="0018703E">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1]","plainTextFormattedCitation":"[1]","previouslyFormattedCitation":"[1]"},"properties":{"noteIndex":0},"schema":"https://github.com/citation-style-language/schema/raw/master/csl-citation.json"}</w:instrText>
      </w:r>
      <w:r w:rsidR="002877FF">
        <w:fldChar w:fldCharType="separate"/>
      </w:r>
      <w:r w:rsidR="002877FF" w:rsidRPr="002877FF">
        <w:rPr>
          <w:noProof/>
        </w:rPr>
        <w:t>[1]</w:t>
      </w:r>
      <w:r w:rsidR="002877FF">
        <w:fldChar w:fldCharType="end"/>
      </w:r>
      <w:r w:rsidR="002877FF">
        <w:t>.</w:t>
      </w:r>
    </w:p>
    <w:p w14:paraId="46248E61" w14:textId="1DD08725" w:rsidR="003D41E0" w:rsidRDefault="003D41E0" w:rsidP="00254866">
      <w:pPr>
        <w:spacing w:line="360" w:lineRule="auto"/>
        <w:jc w:val="both"/>
      </w:pPr>
      <w:r>
        <w:t>For panel</w:t>
      </w:r>
      <w:r w:rsidR="003A3754">
        <w:t>-</w:t>
      </w:r>
      <w:r>
        <w:t xml:space="preserve">based validation, the diffuse component </w:t>
      </w:r>
      <w:r w:rsidR="003A3754">
        <w:t>of the illumination must also be characterised. Likewise, a diffuse panel calibration must also be undertaken in order to characterise the reflectivity of the panel from non-direct illumination sources. This means that additional sensors (to measure e.g. diffuse-direct ratio sensors, AOD, etc.) may be needed in order to acquire additional data during the overpass).</w:t>
      </w:r>
    </w:p>
    <w:p w14:paraId="63DD4CEA" w14:textId="77777777" w:rsidR="000B6DAA" w:rsidRDefault="000B6DAA" w:rsidP="00254866">
      <w:pPr>
        <w:spacing w:line="360" w:lineRule="auto"/>
        <w:jc w:val="both"/>
      </w:pPr>
    </w:p>
    <w:p w14:paraId="2AC6D731" w14:textId="1FDCCD4E" w:rsidR="003A3754" w:rsidRDefault="003A3754" w:rsidP="00254866">
      <w:pPr>
        <w:pStyle w:val="Heading3"/>
        <w:spacing w:line="360" w:lineRule="auto"/>
        <w:jc w:val="both"/>
      </w:pPr>
      <w:bookmarkStart w:id="48" w:name="_Toc42263199"/>
      <w:r>
        <w:t>Spectral considerations</w:t>
      </w:r>
      <w:bookmarkEnd w:id="48"/>
    </w:p>
    <w:p w14:paraId="74BCDB4F" w14:textId="77777777" w:rsidR="000B6DAA" w:rsidRPr="000B6DAA" w:rsidRDefault="000B6DAA" w:rsidP="000B6DAA"/>
    <w:p w14:paraId="5F91A877" w14:textId="540E1D1C" w:rsidR="003A3754" w:rsidRPr="003A3754" w:rsidRDefault="003A3754" w:rsidP="00254866">
      <w:pPr>
        <w:spacing w:line="360" w:lineRule="auto"/>
        <w:jc w:val="both"/>
      </w:pPr>
      <w:r>
        <w:t xml:space="preserve">The spectral characteristics of the satellite sensor must also be considered when attempting to match with the target quantity. This means that the </w:t>
      </w:r>
      <w:proofErr w:type="gramStart"/>
      <w:r>
        <w:t>in situ</w:t>
      </w:r>
      <w:proofErr w:type="gramEnd"/>
      <w:r>
        <w:t xml:space="preserve"> instruments must have a suitable number of spectral bands within the spectral region acquired by the satellite sensor. The </w:t>
      </w:r>
      <w:proofErr w:type="gramStart"/>
      <w:r>
        <w:t>in situ</w:t>
      </w:r>
      <w:proofErr w:type="gramEnd"/>
      <w:r>
        <w:t xml:space="preserve"> data must then be convolved with the satellite spectral response. </w:t>
      </w:r>
    </w:p>
    <w:p w14:paraId="15ED408B" w14:textId="27DF875A" w:rsidR="00582F24" w:rsidRDefault="00F31A19" w:rsidP="00254866">
      <w:pPr>
        <w:spacing w:line="360" w:lineRule="auto"/>
        <w:jc w:val="both"/>
      </w:pPr>
      <w:r w:rsidRPr="001339DB">
        <w:t xml:space="preserve">The specifics of the </w:t>
      </w:r>
      <w:proofErr w:type="gramStart"/>
      <w:r w:rsidRPr="001339DB">
        <w:t>in situ</w:t>
      </w:r>
      <w:proofErr w:type="gramEnd"/>
      <w:r w:rsidRPr="001339DB">
        <w:t xml:space="preserve"> data collection, instrument operation, etc. are discussed in detail in the </w:t>
      </w:r>
      <w:r w:rsidRPr="006F6960">
        <w:t>FPP</w:t>
      </w:r>
      <w:r w:rsidR="00CF3443" w:rsidRPr="006F6960">
        <w:t>-S</w:t>
      </w:r>
      <w:r w:rsidR="006F6960" w:rsidRPr="006F6960">
        <w:t>R</w:t>
      </w:r>
      <w:r w:rsidRPr="001339DB">
        <w:t>.</w:t>
      </w:r>
    </w:p>
    <w:p w14:paraId="455844E9" w14:textId="665887D8" w:rsidR="000B6DAA" w:rsidRDefault="000B6DAA" w:rsidP="00254866">
      <w:pPr>
        <w:spacing w:line="360" w:lineRule="auto"/>
        <w:jc w:val="both"/>
      </w:pPr>
    </w:p>
    <w:p w14:paraId="3658AFBD" w14:textId="77777777" w:rsidR="000B6DAA" w:rsidRPr="001339DB" w:rsidRDefault="000B6DAA" w:rsidP="00254866">
      <w:pPr>
        <w:spacing w:line="360" w:lineRule="auto"/>
        <w:jc w:val="both"/>
      </w:pPr>
    </w:p>
    <w:p w14:paraId="708C6874" w14:textId="2D1C50A7" w:rsidR="00582F24" w:rsidRDefault="00582F24" w:rsidP="00254866">
      <w:pPr>
        <w:spacing w:line="360" w:lineRule="auto"/>
        <w:jc w:val="both"/>
        <w:rPr>
          <w:sz w:val="24"/>
          <w:szCs w:val="24"/>
        </w:rPr>
      </w:pPr>
    </w:p>
    <w:p w14:paraId="5CC6E29F" w14:textId="6FD364A1" w:rsidR="00AC7D33" w:rsidRDefault="000C4822" w:rsidP="006A3307">
      <w:pPr>
        <w:pStyle w:val="Heading2"/>
        <w:spacing w:line="360" w:lineRule="auto"/>
        <w:jc w:val="both"/>
      </w:pPr>
      <w:bookmarkStart w:id="49" w:name="_Toc42263200"/>
      <w:r>
        <w:lastRenderedPageBreak/>
        <w:t>In situ data uncertainty and propagation</w:t>
      </w:r>
      <w:bookmarkEnd w:id="49"/>
    </w:p>
    <w:p w14:paraId="1BC86F4C" w14:textId="77777777" w:rsidR="006A3307" w:rsidRPr="00B73EE1" w:rsidRDefault="006A3307" w:rsidP="00B73EE1">
      <w:pPr>
        <w:spacing w:line="360" w:lineRule="auto"/>
        <w:rPr>
          <w:rFonts w:cstheme="minorHAnsi"/>
        </w:rPr>
      </w:pPr>
    </w:p>
    <w:p w14:paraId="1115958B" w14:textId="09AC655D" w:rsidR="00C07FB3" w:rsidRPr="00B73EE1" w:rsidRDefault="00AC7D33" w:rsidP="00AA6866">
      <w:pPr>
        <w:autoSpaceDE w:val="0"/>
        <w:autoSpaceDN w:val="0"/>
        <w:adjustRightInd w:val="0"/>
        <w:spacing w:after="0" w:line="360" w:lineRule="auto"/>
        <w:jc w:val="both"/>
        <w:rPr>
          <w:rFonts w:cstheme="minorHAnsi"/>
        </w:rPr>
      </w:pPr>
      <w:r w:rsidRPr="00AA6866">
        <w:rPr>
          <w:rFonts w:cstheme="minorHAnsi"/>
        </w:rPr>
        <w:t xml:space="preserve">To derive in-situ measurement uncertainties and ensure traceability, the approach adopted within the FRM4VEG project is based on that proposed by </w:t>
      </w:r>
      <w:r w:rsidRPr="00AA6866">
        <w:rPr>
          <w:rFonts w:cstheme="minorHAnsi"/>
          <w:i/>
          <w:iCs/>
        </w:rPr>
        <w:t>Working Group 1 (WG1) of the Joint Committee for Guides in Metrology (JCGM)</w:t>
      </w:r>
      <w:r w:rsidR="00AA6866">
        <w:rPr>
          <w:rFonts w:cstheme="minorHAnsi"/>
          <w:i/>
          <w:iCs/>
        </w:rPr>
        <w:t xml:space="preserve"> </w:t>
      </w:r>
      <w:r w:rsidR="00BD47F3" w:rsidRPr="00AA6866">
        <w:rPr>
          <w:rFonts w:cstheme="minorHAnsi"/>
          <w:i/>
          <w:iCs/>
        </w:rPr>
        <w:fldChar w:fldCharType="begin" w:fldLock="1"/>
      </w:r>
      <w:r w:rsidR="00230944" w:rsidRPr="00AA6866">
        <w:rPr>
          <w:rFonts w:cstheme="minorHAnsi"/>
          <w:i/>
          <w:iCs/>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18]","plainTextFormattedCitation":"[18]","previouslyFormattedCitation":"[18]"},"properties":{"noteIndex":0},"schema":"https://github.com/citation-style-language/schema/raw/master/csl-citation.json"}</w:instrText>
      </w:r>
      <w:r w:rsidR="00BD47F3" w:rsidRPr="00AA6866">
        <w:rPr>
          <w:rFonts w:cstheme="minorHAnsi"/>
          <w:i/>
          <w:iCs/>
        </w:rPr>
        <w:fldChar w:fldCharType="separate"/>
      </w:r>
      <w:r w:rsidR="00BD47F3" w:rsidRPr="00AA6866">
        <w:rPr>
          <w:rFonts w:cstheme="minorHAnsi"/>
          <w:iCs/>
          <w:noProof/>
        </w:rPr>
        <w:t>[18]</w:t>
      </w:r>
      <w:r w:rsidR="00BD47F3" w:rsidRPr="00AA6866">
        <w:rPr>
          <w:rFonts w:cstheme="minorHAnsi"/>
          <w:i/>
          <w:iCs/>
        </w:rPr>
        <w:fldChar w:fldCharType="end"/>
      </w:r>
      <w:r w:rsidR="00AE2A6C" w:rsidRPr="00AA6866">
        <w:rPr>
          <w:rFonts w:cstheme="minorHAnsi"/>
          <w:i/>
          <w:iCs/>
        </w:rPr>
        <w:t xml:space="preserve">. </w:t>
      </w:r>
      <w:r w:rsidR="00E8282B" w:rsidRPr="00AA6866">
        <w:rPr>
          <w:rFonts w:cstheme="minorHAnsi"/>
        </w:rPr>
        <w:t>Basic</w:t>
      </w:r>
      <w:r w:rsidR="00730FFB" w:rsidRPr="00AA6866">
        <w:rPr>
          <w:rFonts w:cstheme="minorHAnsi"/>
        </w:rPr>
        <w:t xml:space="preserve"> concepts </w:t>
      </w:r>
      <w:r w:rsidR="006B27D9" w:rsidRPr="00AA6866">
        <w:rPr>
          <w:rFonts w:cstheme="minorHAnsi"/>
        </w:rPr>
        <w:t>and vocabulary</w:t>
      </w:r>
      <w:r w:rsidR="00AE2A6C" w:rsidRPr="00AA6866">
        <w:rPr>
          <w:rFonts w:cstheme="minorHAnsi"/>
        </w:rPr>
        <w:t xml:space="preserve"> about</w:t>
      </w:r>
      <w:r w:rsidR="006B27D9" w:rsidRPr="00AA6866">
        <w:rPr>
          <w:rFonts w:cstheme="minorHAnsi"/>
          <w:i/>
          <w:iCs/>
        </w:rPr>
        <w:t xml:space="preserve"> </w:t>
      </w:r>
      <w:r w:rsidR="008D0603" w:rsidRPr="00AA6866">
        <w:rPr>
          <w:rFonts w:cstheme="minorHAnsi"/>
        </w:rPr>
        <w:t xml:space="preserve">the expression of uncertainty in the measurement of a physical </w:t>
      </w:r>
      <w:r w:rsidR="00B73EE1" w:rsidRPr="00AA6866">
        <w:rPr>
          <w:rFonts w:cstheme="minorHAnsi"/>
        </w:rPr>
        <w:t>quantity may</w:t>
      </w:r>
      <w:r w:rsidR="0036760F" w:rsidRPr="00AA6866">
        <w:rPr>
          <w:rFonts w:cstheme="minorHAnsi"/>
        </w:rPr>
        <w:t xml:space="preserve"> be found in</w:t>
      </w:r>
      <w:r w:rsidR="00424AF1" w:rsidRPr="00AA6866">
        <w:rPr>
          <w:rFonts w:cstheme="minorHAnsi"/>
        </w:rPr>
        <w:t xml:space="preserve"> the </w:t>
      </w:r>
      <w:r w:rsidR="00424AF1" w:rsidRPr="00AA6866">
        <w:rPr>
          <w:rFonts w:cstheme="minorHAnsi"/>
          <w:i/>
          <w:iCs/>
        </w:rPr>
        <w:t>FRM4Veg Overview document</w:t>
      </w:r>
      <w:r w:rsidR="00B73EE1" w:rsidRPr="00AA6866">
        <w:rPr>
          <w:rFonts w:cstheme="minorHAnsi"/>
        </w:rPr>
        <w:t>.</w:t>
      </w:r>
    </w:p>
    <w:p w14:paraId="71F90609" w14:textId="77777777" w:rsidR="00B73EE1" w:rsidRPr="00B73EE1" w:rsidRDefault="00B73EE1" w:rsidP="00B73EE1">
      <w:pPr>
        <w:autoSpaceDE w:val="0"/>
        <w:autoSpaceDN w:val="0"/>
        <w:adjustRightInd w:val="0"/>
        <w:spacing w:after="0" w:line="360" w:lineRule="auto"/>
        <w:rPr>
          <w:rFonts w:cstheme="minorHAnsi"/>
        </w:rPr>
      </w:pPr>
    </w:p>
    <w:p w14:paraId="0FF05AC5" w14:textId="6A50E64E" w:rsidR="00CE670B" w:rsidRDefault="00CE670B" w:rsidP="00254866">
      <w:pPr>
        <w:spacing w:line="360" w:lineRule="auto"/>
        <w:jc w:val="both"/>
      </w:pPr>
      <w:r>
        <w:t>To derive a reasonable estimate of the uncertainty of the surface reflectance quantity retrieved from the field it is necessary to create a measurement function. The concept of the measurement function used in this project is borrow</w:t>
      </w:r>
      <w:r w:rsidR="00D04928">
        <w:t>ed from the Fidelity and Uncertainty in Climate Data Records from Earth Observation (FIDUC</w:t>
      </w:r>
      <w:r w:rsidR="002877FF">
        <w:t>E</w:t>
      </w:r>
      <w:r w:rsidR="00D04928">
        <w:t>O) project</w:t>
      </w:r>
      <w:r w:rsidR="00E20975">
        <w:t xml:space="preserve"> </w:t>
      </w:r>
      <w:r w:rsidR="0018703E">
        <w:fldChar w:fldCharType="begin" w:fldLock="1"/>
      </w:r>
      <w:r w:rsidR="00230944">
        <w:instrText>ADDIN CSL_CITATION {"citationItems":[{"id":"ITEM-1","itemData":{"URL":"http://www.fiduceo.eu/tutorial/example-uncertainty-analysis-tree","accessed":{"date-parts":[["2019","2","22"]]},"author":[{"dropping-particle":"","family":"FIDUCEO","given":"","non-dropping-particle":"","parse-names":false,"suffix":""}],"id":"ITEM-1","issued":{"date-parts":[["0"]]},"note":"Available from: http://www.fiduceo.eu/tutorial/example-uncertainty-analysis-tree [accessed 22/02/2019].","title":"Example Uncertainty Analysis Tree","type":"webpage"},"uris":["http://www.mendeley.com/documents/?uuid=d18fdc2a-fb53-43cf-b0b3-0e374ed5b633"]}],"mendeley":{"formattedCitation":"[19]","plainTextFormattedCitation":"[19]","previouslyFormattedCitation":"[19]"},"properties":{"noteIndex":0},"schema":"https://github.com/citation-style-language/schema/raw/master/csl-citation.json"}</w:instrText>
      </w:r>
      <w:r w:rsidR="0018703E">
        <w:fldChar w:fldCharType="separate"/>
      </w:r>
      <w:r w:rsidR="00BD47F3" w:rsidRPr="00BD47F3">
        <w:rPr>
          <w:noProof/>
        </w:rPr>
        <w:t>[19]</w:t>
      </w:r>
      <w:r w:rsidR="0018703E">
        <w:fldChar w:fldCharType="end"/>
      </w:r>
      <w:r w:rsidR="0018703E">
        <w:t xml:space="preserve">. </w:t>
      </w:r>
      <w:r w:rsidR="007E0582">
        <w:t>Since this is described in detail in the FPP</w:t>
      </w:r>
      <w:r w:rsidR="00BD007F">
        <w:t>-SR</w:t>
      </w:r>
      <w:r w:rsidR="007E0582">
        <w:t xml:space="preserve"> document it will only be summarised here.</w:t>
      </w:r>
      <w:r w:rsidR="007A14A3">
        <w:t xml:space="preserve"> The measurement function should ideally completely describe the path from all the data inputs and the operations they undergo to create the final surface reflectance estimate. </w:t>
      </w:r>
      <w:r w:rsidR="00460F75">
        <w:t>T</w:t>
      </w:r>
      <w:r w:rsidR="007A14A3">
        <w:t xml:space="preserve">here </w:t>
      </w:r>
      <w:r w:rsidR="00EB1D84">
        <w:t>are</w:t>
      </w:r>
      <w:r w:rsidR="007A14A3">
        <w:t xml:space="preserve"> usually some unknown components or incomplete modelling which means that this cannot be done exactly, but that is the aim at least.</w:t>
      </w:r>
    </w:p>
    <w:p w14:paraId="6AE6E682" w14:textId="0AFE0C6E" w:rsidR="002647B1" w:rsidRDefault="007A14A3" w:rsidP="00254866">
      <w:pPr>
        <w:spacing w:line="360" w:lineRule="auto"/>
        <w:jc w:val="both"/>
      </w:pPr>
      <w:r>
        <w:t>If the previous sections have been considered and the validation has been designed based on the specific issues raised then it is likely that most of the measurement function can be created prior to making the measurements, with only the parameters being filled in after.</w:t>
      </w:r>
      <w:r w:rsidR="005B3E26">
        <w:t xml:space="preserve"> This leaves two components to be determined, the parameterisation of the uncertainty and the uncertainty propagation method. These will be discussed below.</w:t>
      </w:r>
    </w:p>
    <w:p w14:paraId="4F2F7B8D" w14:textId="77777777" w:rsidR="000B6DAA" w:rsidRDefault="000B6DAA" w:rsidP="00254866">
      <w:pPr>
        <w:spacing w:line="360" w:lineRule="auto"/>
        <w:jc w:val="both"/>
      </w:pPr>
    </w:p>
    <w:p w14:paraId="0CB49773" w14:textId="112FBE19" w:rsidR="002647B1" w:rsidRPr="00CE670B" w:rsidRDefault="002647B1" w:rsidP="00254866">
      <w:pPr>
        <w:pStyle w:val="Heading3"/>
        <w:spacing w:line="360" w:lineRule="auto"/>
        <w:jc w:val="both"/>
      </w:pPr>
      <w:bookmarkStart w:id="50" w:name="_Toc42263201"/>
      <w:r>
        <w:t>Field data uncertainty assessment</w:t>
      </w:r>
      <w:bookmarkEnd w:id="50"/>
    </w:p>
    <w:p w14:paraId="1DA4F1B6" w14:textId="77777777" w:rsidR="000C4822" w:rsidRPr="00C85190" w:rsidRDefault="000C4822" w:rsidP="00254866">
      <w:pPr>
        <w:spacing w:line="360" w:lineRule="auto"/>
        <w:jc w:val="both"/>
      </w:pPr>
      <w:bookmarkStart w:id="51" w:name="_Toc40099724"/>
      <w:bookmarkStart w:id="52" w:name="_Toc40099847"/>
      <w:bookmarkStart w:id="53" w:name="_Toc40277204"/>
      <w:bookmarkStart w:id="54" w:name="_Toc40277507"/>
      <w:bookmarkEnd w:id="51"/>
      <w:bookmarkEnd w:id="52"/>
      <w:bookmarkEnd w:id="53"/>
      <w:bookmarkEnd w:id="54"/>
    </w:p>
    <w:p w14:paraId="48C217F9" w14:textId="3E4B94C4" w:rsidR="009D2B04" w:rsidRDefault="009D2B04" w:rsidP="00254866">
      <w:pPr>
        <w:spacing w:line="360" w:lineRule="auto"/>
        <w:jc w:val="both"/>
      </w:pPr>
      <w:r>
        <w:t>Uncertainty assessment goes beyond determining a single value for the uncertainty, it should also capture the way that uncertainty should be treated when it is combined with other uncertainties (e.g. due to correlation of the underlying effects, the probability distribution it describes, etc.).</w:t>
      </w:r>
      <w:r w:rsidR="001B7BE6">
        <w:t xml:space="preserve"> For field measurements there is a distinct separator between uncertainties brought about from pre-field activities (mainly calibration and characterisation), those from in-field activities (</w:t>
      </w:r>
      <w:r w:rsidR="00F95D29">
        <w:t xml:space="preserve">mainly </w:t>
      </w:r>
      <w:r w:rsidR="001B7BE6">
        <w:t>sampling), and post-processing (e.g. interpolations, etc.).</w:t>
      </w:r>
    </w:p>
    <w:p w14:paraId="407F9B8C" w14:textId="1193F99A" w:rsidR="00F95D29" w:rsidRDefault="00F95D29" w:rsidP="00254866">
      <w:pPr>
        <w:spacing w:line="360" w:lineRule="auto"/>
        <w:jc w:val="both"/>
      </w:pPr>
      <w:r>
        <w:t>The uncertainties derived from the calibration and characterisation of instruments prior to field deployment are likely to be from type</w:t>
      </w:r>
      <w:r w:rsidR="00D21406">
        <w:t>-</w:t>
      </w:r>
      <w:r>
        <w:t xml:space="preserve">B sources (i.e. from calibration certificates, existing data, etc.). </w:t>
      </w:r>
      <w:r w:rsidR="00D21406">
        <w:t xml:space="preserve">Examples of calibration and characterisation experiments might relate to the spectrometer </w:t>
      </w:r>
      <w:r w:rsidR="00D21406">
        <w:lastRenderedPageBreak/>
        <w:t>(radiance/irradiance calibration, wavelength calibration, spectral resolution/bandwidth/etc. characterisation, stray light, etc.), the reference panel (reflectance calibration, multi-angular reflectance characterisation, etc.), or other instruments being used (e.g. GPS for location based uncertainty of the sample, accuracy estimates of the instruments assessing atmospheric conditions, etc.).</w:t>
      </w:r>
    </w:p>
    <w:p w14:paraId="7AC08A02" w14:textId="3FCCE367" w:rsidR="00307D5B" w:rsidRDefault="00307D5B" w:rsidP="00254866">
      <w:pPr>
        <w:spacing w:line="360" w:lineRule="auto"/>
        <w:jc w:val="both"/>
      </w:pPr>
      <w:r>
        <w:t xml:space="preserve">In-field uncertainty assessment is typically focused on sampling, but at various scales. For example, </w:t>
      </w:r>
      <w:r w:rsidR="00D21406">
        <w:t>assessment of the uncertainty from spectrometer noise would be determined from multiple measurements of the dark current such that a standard deviation of these can be derived. Likewise, assessment of the uncertainty from the levelling of the viewing optics can be determined by making repeated measurements over each surface. On a larger scale, uncertainty related to the variability of the site can be determined through the number of samples within a single pixel. These are considered type-A assessments.</w:t>
      </w:r>
    </w:p>
    <w:p w14:paraId="75E96E17" w14:textId="41A16F93" w:rsidR="00CA48F7" w:rsidRDefault="00D93E46" w:rsidP="00254866">
      <w:pPr>
        <w:spacing w:line="360" w:lineRule="auto"/>
        <w:jc w:val="both"/>
      </w:pPr>
      <w:r>
        <w:t>Post-field uncertainty assessments related to factors such as interpolation are generally harder to address because these operations are typically needed when data does not exist. However, experiments using simulated data might be considered to assess the potential impact of specific interpolation, integration, or other routines.</w:t>
      </w:r>
    </w:p>
    <w:p w14:paraId="69423FEE" w14:textId="55B8ABB3" w:rsidR="00CA48F7" w:rsidRDefault="00CA48F7" w:rsidP="00254866">
      <w:pPr>
        <w:spacing w:line="360" w:lineRule="auto"/>
        <w:jc w:val="both"/>
      </w:pPr>
      <w:r>
        <w:t>The assessment of the probability distribution being described by an uncertainty is key to understanding the way in which it can be combined with other uncertainties because scaling coefficients are required to convert non-Gaussian distributions into Gaussian distributions. An example of a common non-Gaussian distribution</w:t>
      </w:r>
      <w:r w:rsidR="00693B19">
        <w:t xml:space="preserve"> is</w:t>
      </w:r>
      <w:r>
        <w:t xml:space="preserve"> the rectangular (or uniform) distribution </w:t>
      </w:r>
      <w:r w:rsidR="00693B19">
        <w:t xml:space="preserve">which can arise when considering the </w:t>
      </w:r>
      <w:r>
        <w:t>uncertainty from</w:t>
      </w:r>
      <w:r w:rsidR="00693B19">
        <w:t xml:space="preserve"> an</w:t>
      </w:r>
      <w:r>
        <w:t xml:space="preserve"> instrument</w:t>
      </w:r>
      <w:r w:rsidR="00693B19">
        <w:t>’s</w:t>
      </w:r>
      <w:r>
        <w:t xml:space="preserve"> digitisation of the signal</w:t>
      </w:r>
      <w:r w:rsidR="00693B19">
        <w:t>.</w:t>
      </w:r>
      <w:r w:rsidR="009712CD">
        <w:t xml:space="preserve"> The uncertainty in this case should be scaled by </w:t>
      </w:r>
      <m:oMath>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3</m:t>
                </m:r>
              </m:e>
            </m:rad>
          </m:den>
        </m:f>
      </m:oMath>
      <w:r w:rsidR="009712CD">
        <w:rPr>
          <w:rFonts w:eastAsiaTheme="minorEastAsia"/>
        </w:rPr>
        <w:t>.</w:t>
      </w:r>
    </w:p>
    <w:p w14:paraId="6D10DA81" w14:textId="3CDF501B" w:rsidR="009712CD" w:rsidRDefault="009712CD" w:rsidP="00254866">
      <w:pPr>
        <w:spacing w:line="360" w:lineRule="auto"/>
        <w:jc w:val="both"/>
      </w:pPr>
      <w:r>
        <w:t xml:space="preserve">In an ideal case, where all the inputs are known and the measurement function includes every source of uncertainty, partial correlation is not present between the different uncertainty sources. This means that any two or more inputs are either perfectly correlated or independent. This is beneficial because any correlation between quantities derived thereafter (e.g. later in the processing chain) can be described by the processing the data has undergone. If this cannot be done (e.g. due to lack of knowledge), estimation of the initial correlation </w:t>
      </w:r>
      <w:r w:rsidR="00DA649A">
        <w:t>structure between the input variables is important.</w:t>
      </w:r>
    </w:p>
    <w:p w14:paraId="5E10E3BD" w14:textId="6BA3B4C6" w:rsidR="006330FB" w:rsidRDefault="006330FB" w:rsidP="00254866">
      <w:pPr>
        <w:spacing w:line="360" w:lineRule="auto"/>
        <w:jc w:val="both"/>
      </w:pPr>
      <w:r>
        <w:t>Once the uncertainty has been assessed for all the input quantities, the propagation of these uncertainties through the processing chain is the next step. With the development of a measurement function this should be relatively straightforward using the techniques discussed in the next subsection.</w:t>
      </w:r>
    </w:p>
    <w:p w14:paraId="025B06FF" w14:textId="77777777" w:rsidR="000B6DAA" w:rsidRDefault="000B6DAA" w:rsidP="00254866">
      <w:pPr>
        <w:spacing w:line="360" w:lineRule="auto"/>
        <w:jc w:val="both"/>
      </w:pPr>
    </w:p>
    <w:p w14:paraId="1D3F9B7A" w14:textId="467D647F" w:rsidR="000C4822" w:rsidRDefault="000C4822" w:rsidP="00254866">
      <w:pPr>
        <w:pStyle w:val="Heading3"/>
        <w:spacing w:line="360" w:lineRule="auto"/>
        <w:jc w:val="both"/>
      </w:pPr>
      <w:bookmarkStart w:id="55" w:name="_Toc42263202"/>
      <w:r w:rsidRPr="00DB1978">
        <w:t xml:space="preserve">Field data </w:t>
      </w:r>
      <w:r w:rsidRPr="000C4822">
        <w:t>uncertainty</w:t>
      </w:r>
      <w:r w:rsidRPr="00DB1978">
        <w:t xml:space="preserve"> propagation</w:t>
      </w:r>
      <w:bookmarkEnd w:id="55"/>
    </w:p>
    <w:p w14:paraId="53852DCF" w14:textId="77777777" w:rsidR="000B6DAA" w:rsidRPr="000B6DAA" w:rsidRDefault="000B6DAA" w:rsidP="000B6DAA"/>
    <w:p w14:paraId="2C3C652C" w14:textId="3C4A2A86" w:rsidR="000C4822" w:rsidRPr="002D140E" w:rsidRDefault="00114DD5" w:rsidP="006A53AE">
      <w:pPr>
        <w:spacing w:line="360" w:lineRule="auto"/>
        <w:jc w:val="both"/>
        <w:rPr>
          <w:rFonts w:cstheme="minorHAnsi"/>
        </w:rPr>
      </w:pPr>
      <w:r w:rsidRPr="002D140E">
        <w:rPr>
          <w:rFonts w:cstheme="minorHAnsi"/>
        </w:rPr>
        <w:t xml:space="preserve">Uncertainty propagation is the process of combining the input uncertainties into an uncertainty in the output quantity. Data processing of field measurements, which combines and converts information from one form into another, uses computer code to make the processing manageable in a reasonable period of time. While it would be possible to work out what the output surface reflectance should be manually, since the processing is a set of mathematical calculations, we will assume this is never done practically. The use of computers for this task means that </w:t>
      </w:r>
      <w:r w:rsidR="0038390D" w:rsidRPr="002D140E">
        <w:rPr>
          <w:rFonts w:cstheme="minorHAnsi"/>
        </w:rPr>
        <w:t>Monte Carlo techniques, which run many simulations based on new, randomised samples, can be used as well as or alongside analytical uncertainty propagation. There are distinctive positives and negatives with each technique.</w:t>
      </w:r>
    </w:p>
    <w:p w14:paraId="044E2116" w14:textId="1F3AD98A" w:rsidR="0038390D" w:rsidRPr="002D140E" w:rsidRDefault="0038390D" w:rsidP="006A53AE">
      <w:pPr>
        <w:spacing w:line="360" w:lineRule="auto"/>
        <w:jc w:val="both"/>
        <w:rPr>
          <w:rFonts w:ascii="Calibri" w:hAnsi="Calibri" w:cs="Calibri"/>
          <w:noProof/>
          <w:sz w:val="24"/>
          <w:szCs w:val="24"/>
        </w:rPr>
      </w:pPr>
      <w:r w:rsidRPr="002D140E">
        <w:rPr>
          <w:rFonts w:cstheme="minorHAnsi"/>
        </w:rPr>
        <w:t xml:space="preserve">Analytical uncertainty propagation involves deriving a secondary equation, which is related to the measurement function, which describes the way the uncertainty should be combined. The standard equation for this comes from </w:t>
      </w:r>
      <w:r w:rsidR="00634879" w:rsidRPr="002D140E">
        <w:rPr>
          <w:rFonts w:cstheme="minorHAnsi"/>
        </w:rPr>
        <w:fldChar w:fldCharType="begin" w:fldLock="1"/>
      </w:r>
      <w:r w:rsidR="00230944">
        <w:rPr>
          <w:rFonts w:cstheme="minorHAnsi"/>
        </w:rPr>
        <w:instrText>ADDIN CSL_CITATION {"citationItems":[{"id":"ITEM-1","itemData":{"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Working Group 1 of the Joint Committee for Guides in Metrology","given":"","non-dropping-particle":"","parse-names":false,"suffix":""}],"id":"ITEM-1","issued":{"date-parts":[["2008"]]},"publisher":"Bureau International des Poids et Mesures","publisher-place":"Paris, France","title":"Evaluation of measurement data — Guide to the expression of uncertainty in measurement","type":"book"},"uris":["http://www.mendeley.com/documents/?uuid=742c897d-7840-4b76-9626-1cf60b423326"]}],"mendeley":{"formattedCitation":"[18]","plainTextFormattedCitation":"[18]","previouslyFormattedCitation":"[18]"},"properties":{"noteIndex":0},"schema":"https://github.com/citation-style-language/schema/raw/master/csl-citation.json"}</w:instrText>
      </w:r>
      <w:r w:rsidR="00634879" w:rsidRPr="002D140E">
        <w:rPr>
          <w:rFonts w:cstheme="minorHAnsi"/>
        </w:rPr>
        <w:fldChar w:fldCharType="separate"/>
      </w:r>
      <w:r w:rsidR="00BD47F3" w:rsidRPr="00BD47F3">
        <w:rPr>
          <w:rFonts w:cstheme="minorHAnsi"/>
          <w:noProof/>
        </w:rPr>
        <w:t>[18]</w:t>
      </w:r>
      <w:r w:rsidR="00634879" w:rsidRPr="002D140E">
        <w:rPr>
          <w:rFonts w:cstheme="minorHAnsi"/>
        </w:rPr>
        <w:fldChar w:fldCharType="end"/>
      </w:r>
      <w:r w:rsidR="00634879" w:rsidRPr="002D140E">
        <w:rPr>
          <w:rFonts w:cstheme="minorHAnsi"/>
        </w:rPr>
        <w:t>:</w:t>
      </w:r>
      <w:r w:rsidR="00634879" w:rsidRPr="002D140E">
        <w:rPr>
          <w:rFonts w:ascii="Calibri" w:hAnsi="Calibri" w:cs="Calibri"/>
          <w:noProof/>
        </w:rPr>
        <w:t xml:space="preserve"> </w:t>
      </w:r>
    </w:p>
    <w:p w14:paraId="3E5D9402" w14:textId="10EF5E33" w:rsidR="0038390D" w:rsidRPr="00184C35" w:rsidRDefault="00EB5D41" w:rsidP="006A53AE">
      <w:pPr>
        <w:spacing w:line="360" w:lineRule="auto"/>
        <w:jc w:val="both"/>
        <w:rPr>
          <w:rFonts w:eastAsiaTheme="minorEastAsia" w:cstheme="minorHAnsi"/>
          <w:sz w:val="20"/>
          <w:szCs w:val="20"/>
        </w:rPr>
      </w:pPr>
      <m:oMathPara>
        <m:oMath>
          <m:sSup>
            <m:sSupPr>
              <m:ctrlPr>
                <w:rPr>
                  <w:rFonts w:ascii="Cambria Math" w:hAnsi="Cambria Math" w:cstheme="minorHAnsi"/>
                  <w:i/>
                  <w:sz w:val="20"/>
                  <w:szCs w:val="20"/>
                </w:rPr>
              </m:ctrlPr>
            </m:sSupPr>
            <m:e>
              <m:r>
                <w:rPr>
                  <w:rFonts w:ascii="Cambria Math" w:hAnsi="Cambria Math" w:cstheme="minorHAnsi"/>
                  <w:sz w:val="20"/>
                  <w:szCs w:val="20"/>
                </w:rPr>
                <m:t>u</m:t>
              </m:r>
            </m:e>
            <m:sup>
              <m:r>
                <w:rPr>
                  <w:rFonts w:ascii="Cambria Math" w:hAnsi="Cambria Math" w:cstheme="minorHAnsi"/>
                  <w:sz w:val="20"/>
                  <w:szCs w:val="20"/>
                </w:rPr>
                <m:t>2</m:t>
              </m:r>
            </m:sup>
          </m:sSup>
          <m:d>
            <m:dPr>
              <m:ctrlPr>
                <w:rPr>
                  <w:rFonts w:ascii="Cambria Math" w:hAnsi="Cambria Math" w:cstheme="minorHAnsi"/>
                  <w:i/>
                  <w:sz w:val="20"/>
                  <w:szCs w:val="20"/>
                </w:rPr>
              </m:ctrlPr>
            </m:dPr>
            <m:e>
              <m:r>
                <w:rPr>
                  <w:rFonts w:ascii="Cambria Math" w:hAnsi="Cambria Math" w:cstheme="minorHAnsi"/>
                  <w:sz w:val="20"/>
                  <w:szCs w:val="20"/>
                </w:rPr>
                <m:t>y</m:t>
              </m:r>
            </m:e>
          </m:d>
          <m:r>
            <w:rPr>
              <w:rFonts w:ascii="Cambria Math" w:hAnsi="Cambria Math" w:cstheme="minorHAnsi"/>
              <w:sz w:val="20"/>
              <w:szCs w:val="20"/>
            </w:rPr>
            <m:t xml:space="preserve">= </m:t>
          </m:r>
          <m:nary>
            <m:naryPr>
              <m:chr m:val="∑"/>
              <m:limLoc m:val="subSup"/>
              <m:ctrlPr>
                <w:rPr>
                  <w:rFonts w:ascii="Cambria Math" w:hAnsi="Cambria Math" w:cstheme="minorHAnsi"/>
                  <w:i/>
                  <w:sz w:val="20"/>
                  <w:szCs w:val="20"/>
                </w:rPr>
              </m:ctrlPr>
            </m:naryPr>
            <m:sub>
              <m:r>
                <w:rPr>
                  <w:rFonts w:ascii="Cambria Math" w:hAnsi="Cambria Math" w:cstheme="minorHAnsi"/>
                  <w:sz w:val="20"/>
                  <w:szCs w:val="20"/>
                </w:rPr>
                <m:t>i=1</m:t>
              </m:r>
            </m:sub>
            <m:sup>
              <m:r>
                <w:rPr>
                  <w:rFonts w:ascii="Cambria Math" w:hAnsi="Cambria Math" w:cstheme="minorHAnsi"/>
                  <w:sz w:val="20"/>
                  <w:szCs w:val="20"/>
                </w:rPr>
                <m:t>N</m:t>
              </m:r>
            </m:sup>
            <m:e>
              <m:sSup>
                <m:sSupPr>
                  <m:ctrlPr>
                    <w:rPr>
                      <w:rFonts w:ascii="Cambria Math" w:hAnsi="Cambria Math" w:cstheme="minorHAnsi"/>
                      <w:i/>
                      <w:sz w:val="20"/>
                      <w:szCs w:val="20"/>
                    </w:rPr>
                  </m:ctrlPr>
                </m:sSupPr>
                <m:e>
                  <m:d>
                    <m:dPr>
                      <m:ctrlPr>
                        <w:rPr>
                          <w:rFonts w:ascii="Cambria Math" w:hAnsi="Cambria Math" w:cstheme="minorHAnsi"/>
                          <w:i/>
                          <w:sz w:val="20"/>
                          <w:szCs w:val="20"/>
                        </w:rPr>
                      </m:ctrlPr>
                    </m:dPr>
                    <m:e>
                      <m:f>
                        <m:fPr>
                          <m:ctrlPr>
                            <w:rPr>
                              <w:rFonts w:ascii="Cambria Math" w:hAnsi="Cambria Math" w:cstheme="minorHAnsi"/>
                              <w:i/>
                              <w:sz w:val="20"/>
                              <w:szCs w:val="20"/>
                            </w:rPr>
                          </m:ctrlPr>
                        </m:fPr>
                        <m:num>
                          <m:r>
                            <w:rPr>
                              <w:rFonts w:ascii="Cambria Math" w:hAnsi="Cambria Math" w:cstheme="minorHAnsi"/>
                              <w:sz w:val="20"/>
                              <w:szCs w:val="20"/>
                            </w:rPr>
                            <m:t>∂f</m:t>
                          </m:r>
                        </m:num>
                        <m:den>
                          <m:r>
                            <w:rPr>
                              <w:rFonts w:ascii="Cambria Math" w:hAnsi="Cambria Math" w:cstheme="minorHAnsi"/>
                              <w:sz w:val="20"/>
                              <w:szCs w:val="20"/>
                            </w:rPr>
                            <m:t>∂</m:t>
                          </m:r>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i</m:t>
                              </m:r>
                            </m:sub>
                          </m:sSub>
                        </m:den>
                      </m:f>
                    </m:e>
                  </m:d>
                </m:e>
                <m:sup>
                  <m:r>
                    <w:rPr>
                      <w:rFonts w:ascii="Cambria Math" w:hAnsi="Cambria Math" w:cstheme="minorHAnsi"/>
                      <w:sz w:val="20"/>
                      <w:szCs w:val="20"/>
                    </w:rPr>
                    <m:t>2</m:t>
                  </m:r>
                </m:sup>
              </m:sSup>
            </m:e>
          </m:nary>
          <m:sSup>
            <m:sSupPr>
              <m:ctrlPr>
                <w:rPr>
                  <w:rFonts w:ascii="Cambria Math" w:hAnsi="Cambria Math" w:cstheme="minorHAnsi"/>
                  <w:i/>
                  <w:sz w:val="20"/>
                  <w:szCs w:val="20"/>
                </w:rPr>
              </m:ctrlPr>
            </m:sSupPr>
            <m:e>
              <m:r>
                <w:rPr>
                  <w:rFonts w:ascii="Cambria Math" w:hAnsi="Cambria Math" w:cstheme="minorHAnsi"/>
                  <w:sz w:val="20"/>
                  <w:szCs w:val="20"/>
                </w:rPr>
                <m:t>u</m:t>
              </m:r>
            </m:e>
            <m:sup>
              <m:r>
                <w:rPr>
                  <w:rFonts w:ascii="Cambria Math" w:hAnsi="Cambria Math" w:cstheme="minorHAnsi"/>
                  <w:sz w:val="20"/>
                  <w:szCs w:val="20"/>
                </w:rPr>
                <m:t>2</m:t>
              </m:r>
            </m:sup>
          </m:sSup>
          <m:d>
            <m:dPr>
              <m:ctrlPr>
                <w:rPr>
                  <w:rFonts w:ascii="Cambria Math" w:hAnsi="Cambria Math" w:cstheme="minorHAnsi"/>
                  <w:i/>
                  <w:sz w:val="20"/>
                  <w:szCs w:val="20"/>
                </w:rPr>
              </m:ctrlPr>
            </m:dPr>
            <m:e>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i</m:t>
                  </m:r>
                </m:sub>
              </m:sSub>
            </m:e>
          </m:d>
          <m:r>
            <w:rPr>
              <w:rFonts w:ascii="Cambria Math" w:hAnsi="Cambria Math" w:cstheme="minorHAnsi"/>
              <w:sz w:val="20"/>
              <w:szCs w:val="20"/>
            </w:rPr>
            <m:t>+2</m:t>
          </m:r>
          <m:nary>
            <m:naryPr>
              <m:chr m:val="∑"/>
              <m:limLoc m:val="undOvr"/>
              <m:ctrlPr>
                <w:rPr>
                  <w:rFonts w:ascii="Cambria Math" w:hAnsi="Cambria Math" w:cstheme="minorHAnsi"/>
                  <w:i/>
                  <w:sz w:val="20"/>
                  <w:szCs w:val="20"/>
                </w:rPr>
              </m:ctrlPr>
            </m:naryPr>
            <m:sub>
              <m:r>
                <w:rPr>
                  <w:rFonts w:ascii="Cambria Math" w:hAnsi="Cambria Math" w:cstheme="minorHAnsi"/>
                  <w:sz w:val="20"/>
                  <w:szCs w:val="20"/>
                </w:rPr>
                <m:t>i=1</m:t>
              </m:r>
            </m:sub>
            <m:sup>
              <m:r>
                <w:rPr>
                  <w:rFonts w:ascii="Cambria Math" w:hAnsi="Cambria Math" w:cstheme="minorHAnsi"/>
                  <w:sz w:val="20"/>
                  <w:szCs w:val="20"/>
                </w:rPr>
                <m:t>N-1</m:t>
              </m:r>
            </m:sup>
            <m:e>
              <m:nary>
                <m:naryPr>
                  <m:chr m:val="∑"/>
                  <m:limLoc m:val="undOvr"/>
                  <m:ctrlPr>
                    <w:rPr>
                      <w:rFonts w:ascii="Cambria Math" w:hAnsi="Cambria Math" w:cstheme="minorHAnsi"/>
                      <w:i/>
                      <w:sz w:val="20"/>
                      <w:szCs w:val="20"/>
                    </w:rPr>
                  </m:ctrlPr>
                </m:naryPr>
                <m:sub>
                  <m:r>
                    <w:rPr>
                      <w:rFonts w:ascii="Cambria Math" w:hAnsi="Cambria Math" w:cstheme="minorHAnsi"/>
                      <w:sz w:val="20"/>
                      <w:szCs w:val="20"/>
                    </w:rPr>
                    <m:t>j=i+1</m:t>
                  </m:r>
                </m:sub>
                <m:sup>
                  <m:r>
                    <w:rPr>
                      <w:rFonts w:ascii="Cambria Math" w:hAnsi="Cambria Math" w:cstheme="minorHAnsi"/>
                      <w:sz w:val="20"/>
                      <w:szCs w:val="20"/>
                    </w:rPr>
                    <m:t>N</m:t>
                  </m:r>
                </m:sup>
                <m:e>
                  <m:f>
                    <m:fPr>
                      <m:ctrlPr>
                        <w:rPr>
                          <w:rFonts w:ascii="Cambria Math" w:hAnsi="Cambria Math" w:cstheme="minorHAnsi"/>
                          <w:i/>
                          <w:sz w:val="20"/>
                          <w:szCs w:val="20"/>
                        </w:rPr>
                      </m:ctrlPr>
                    </m:fPr>
                    <m:num>
                      <m:r>
                        <w:rPr>
                          <w:rFonts w:ascii="Cambria Math" w:hAnsi="Cambria Math" w:cstheme="minorHAnsi"/>
                          <w:sz w:val="20"/>
                          <w:szCs w:val="20"/>
                        </w:rPr>
                        <m:t>∂f</m:t>
                      </m:r>
                    </m:num>
                    <m:den>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i</m:t>
                          </m:r>
                        </m:sub>
                      </m:sSub>
                    </m:den>
                  </m:f>
                </m:e>
              </m:nary>
              <m:f>
                <m:fPr>
                  <m:ctrlPr>
                    <w:rPr>
                      <w:rFonts w:ascii="Cambria Math" w:hAnsi="Cambria Math" w:cstheme="minorHAnsi"/>
                      <w:i/>
                      <w:sz w:val="20"/>
                      <w:szCs w:val="20"/>
                    </w:rPr>
                  </m:ctrlPr>
                </m:fPr>
                <m:num>
                  <m:r>
                    <w:rPr>
                      <w:rFonts w:ascii="Cambria Math" w:hAnsi="Cambria Math" w:cstheme="minorHAnsi"/>
                      <w:sz w:val="20"/>
                      <w:szCs w:val="20"/>
                    </w:rPr>
                    <m:t>∂f</m:t>
                  </m:r>
                </m:num>
                <m:den>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j</m:t>
                      </m:r>
                    </m:sub>
                  </m:sSub>
                </m:den>
              </m:f>
            </m:e>
          </m:nary>
          <m:r>
            <w:rPr>
              <w:rFonts w:ascii="Cambria Math" w:hAnsi="Cambria Math" w:cstheme="minorHAnsi"/>
              <w:sz w:val="20"/>
              <w:szCs w:val="20"/>
            </w:rPr>
            <m:t>u</m:t>
          </m:r>
          <m:d>
            <m:dPr>
              <m:ctrlPr>
                <w:rPr>
                  <w:rFonts w:ascii="Cambria Math" w:hAnsi="Cambria Math" w:cstheme="minorHAnsi"/>
                  <w:i/>
                  <w:sz w:val="20"/>
                  <w:szCs w:val="20"/>
                </w:rPr>
              </m:ctrlPr>
            </m:dPr>
            <m:e>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i</m:t>
                  </m:r>
                </m:sub>
              </m:sSub>
              <m:sSub>
                <m:sSubPr>
                  <m:ctrlPr>
                    <w:rPr>
                      <w:rFonts w:ascii="Cambria Math" w:hAnsi="Cambria Math" w:cstheme="minorHAnsi"/>
                      <w:i/>
                      <w:sz w:val="20"/>
                      <w:szCs w:val="20"/>
                    </w:rPr>
                  </m:ctrlPr>
                </m:sSubPr>
                <m:e>
                  <m:r>
                    <w:rPr>
                      <w:rFonts w:ascii="Cambria Math" w:hAnsi="Cambria Math" w:cstheme="minorHAnsi"/>
                      <w:sz w:val="20"/>
                      <w:szCs w:val="20"/>
                    </w:rPr>
                    <m:t>,x</m:t>
                  </m:r>
                </m:e>
                <m:sub>
                  <m:r>
                    <w:rPr>
                      <w:rFonts w:ascii="Cambria Math" w:hAnsi="Cambria Math" w:cstheme="minorHAnsi"/>
                      <w:sz w:val="20"/>
                      <w:szCs w:val="20"/>
                    </w:rPr>
                    <m:t>j</m:t>
                  </m:r>
                </m:sub>
              </m:sSub>
            </m:e>
          </m:d>
        </m:oMath>
      </m:oMathPara>
    </w:p>
    <w:p w14:paraId="49FD7DDA" w14:textId="1A168E51" w:rsidR="00184C35" w:rsidRPr="002D140E" w:rsidRDefault="00184C35" w:rsidP="00E24713">
      <w:pPr>
        <w:spacing w:line="360" w:lineRule="auto"/>
        <w:jc w:val="both"/>
        <w:rPr>
          <w:rFonts w:eastAsiaTheme="minorEastAsia" w:cstheme="minorHAnsi"/>
        </w:rPr>
      </w:pPr>
      <w:r w:rsidRPr="002D140E">
        <w:rPr>
          <w:rFonts w:eastAsiaTheme="minorEastAsia" w:cstheme="minorHAnsi"/>
        </w:rPr>
        <w:t xml:space="preserve">Where </w:t>
      </w:r>
      <m:oMath>
        <m:r>
          <w:rPr>
            <w:rFonts w:ascii="Cambria Math" w:hAnsi="Cambria Math" w:cstheme="minorHAnsi"/>
          </w:rPr>
          <m:t>u</m:t>
        </m:r>
        <m:d>
          <m:dPr>
            <m:ctrlPr>
              <w:rPr>
                <w:rFonts w:ascii="Cambria Math" w:hAnsi="Cambria Math" w:cstheme="minorHAnsi"/>
                <w:i/>
              </w:rPr>
            </m:ctrlPr>
          </m:dPr>
          <m:e>
            <m:r>
              <w:rPr>
                <w:rFonts w:ascii="Cambria Math" w:hAnsi="Cambria Math" w:cstheme="minorHAnsi"/>
              </w:rPr>
              <m:t>y</m:t>
            </m:r>
          </m:e>
        </m:d>
      </m:oMath>
      <w:r w:rsidRPr="002D140E">
        <w:rPr>
          <w:rFonts w:eastAsiaTheme="minorEastAsia" w:cstheme="minorHAnsi"/>
        </w:rPr>
        <w:t xml:space="preserve"> describes the uncertainty of the output, </w:t>
      </w:r>
      <m:oMath>
        <m:r>
          <w:rPr>
            <w:rFonts w:ascii="Cambria Math" w:hAnsi="Cambria Math" w:cstheme="minorHAnsi"/>
          </w:rPr>
          <m:t>u</m:t>
        </m:r>
        <m:d>
          <m:dPr>
            <m:ctrlPr>
              <w:rPr>
                <w:rFonts w:ascii="Cambria Math" w:hAnsi="Cambria Math" w:cstheme="minorHAnsi"/>
                <w:i/>
              </w:rPr>
            </m:ctrlPr>
          </m:dPr>
          <m:e>
            <m:r>
              <w:rPr>
                <w:rFonts w:ascii="Cambria Math" w:hAnsi="Cambria Math" w:cstheme="minorHAnsi"/>
              </w:rPr>
              <m:t>x</m:t>
            </m:r>
          </m:e>
        </m:d>
      </m:oMath>
      <w:r w:rsidRPr="002D140E">
        <w:rPr>
          <w:rFonts w:eastAsiaTheme="minorEastAsia" w:cstheme="minorHAnsi"/>
        </w:rPr>
        <w:t xml:space="preserve"> describes the uncertainty in the input and the partial differential terms are the sensitivity coefficients relating the input to the output quantities. </w:t>
      </w:r>
      <w:r w:rsidR="003214A3" w:rsidRPr="002D140E">
        <w:rPr>
          <w:rFonts w:eastAsiaTheme="minorEastAsia" w:cstheme="minorHAnsi"/>
        </w:rPr>
        <w:t xml:space="preserve">This may also be rewritten into matrix form. </w:t>
      </w:r>
      <w:r w:rsidRPr="002D140E">
        <w:rPr>
          <w:rFonts w:eastAsiaTheme="minorEastAsia" w:cstheme="minorHAnsi"/>
        </w:rPr>
        <w:t xml:space="preserve">The first component of the equation gives the </w:t>
      </w:r>
      <w:r w:rsidR="003214A3" w:rsidRPr="002D140E">
        <w:rPr>
          <w:rFonts w:eastAsiaTheme="minorEastAsia" w:cstheme="minorHAnsi"/>
        </w:rPr>
        <w:t>combination of uncertainties due to random effects, while the second component describes the combination of uncertainties from systematic effects. It should be noted that this form does not describe highly non-linear functions well, in this case higher order terms would be required.</w:t>
      </w:r>
    </w:p>
    <w:p w14:paraId="39EEAFC9" w14:textId="3C88CC8B" w:rsidR="003214A3" w:rsidRPr="002D140E" w:rsidRDefault="003214A3" w:rsidP="00E24713">
      <w:pPr>
        <w:spacing w:line="360" w:lineRule="auto"/>
        <w:jc w:val="both"/>
        <w:rPr>
          <w:rFonts w:eastAsiaTheme="minorEastAsia" w:cstheme="minorHAnsi"/>
        </w:rPr>
      </w:pPr>
      <w:r w:rsidRPr="002D140E">
        <w:rPr>
          <w:rFonts w:eastAsiaTheme="minorEastAsia" w:cstheme="minorHAnsi"/>
        </w:rPr>
        <w:t>Using this form of uncertainty propagation requires the user to be able to derive the sensitivity coefficients associated with each uncertainty, which can be impossible (e.g. if a function is not differentiable) or difficult to achieve. Recent advances in automatic differentiation software means that often users do not have to manually calculate the sensitivity coefficients. The benefit of the analytical solution is speed, once the uncertainty propagation equation has been developed, the uncertainty can be computed quickly.</w:t>
      </w:r>
    </w:p>
    <w:p w14:paraId="0B59A60F" w14:textId="5BAA137A" w:rsidR="000B6DAA" w:rsidRDefault="003214A3" w:rsidP="00254866">
      <w:pPr>
        <w:spacing w:line="360" w:lineRule="auto"/>
        <w:jc w:val="both"/>
        <w:rPr>
          <w:rFonts w:eastAsiaTheme="minorEastAsia" w:cstheme="minorHAnsi"/>
        </w:rPr>
      </w:pPr>
      <w:r w:rsidRPr="002D140E">
        <w:rPr>
          <w:rFonts w:eastAsiaTheme="minorEastAsia" w:cstheme="minorHAnsi"/>
        </w:rPr>
        <w:t xml:space="preserve">The second technique </w:t>
      </w:r>
      <w:r w:rsidR="00906B73" w:rsidRPr="002D140E">
        <w:rPr>
          <w:rFonts w:eastAsiaTheme="minorEastAsia" w:cstheme="minorHAnsi"/>
        </w:rPr>
        <w:t xml:space="preserve">(Monte Carlo) </w:t>
      </w:r>
      <w:r w:rsidRPr="002D140E">
        <w:rPr>
          <w:rFonts w:eastAsiaTheme="minorEastAsia" w:cstheme="minorHAnsi"/>
        </w:rPr>
        <w:t xml:space="preserve">uses just the measurement function and the </w:t>
      </w:r>
      <w:r w:rsidR="00906B73" w:rsidRPr="002D140E">
        <w:rPr>
          <w:rFonts w:eastAsiaTheme="minorEastAsia" w:cstheme="minorHAnsi"/>
        </w:rPr>
        <w:t xml:space="preserve">input parameter probability distributions (which are described by the uncertainty). To compute the output uncertainty the measurement function output is computed many times using random draws from the probability distribution of each input. By doing this, not only is a single function required but the internal </w:t>
      </w:r>
      <w:r w:rsidR="00906B73" w:rsidRPr="002D140E">
        <w:rPr>
          <w:rFonts w:eastAsiaTheme="minorEastAsia" w:cstheme="minorHAnsi"/>
        </w:rPr>
        <w:lastRenderedPageBreak/>
        <w:t>correlation is accounted for automatically which can be particularly beneficial if the processing chain is complex. The main disadvantage of this process is the computational expense (and therefore speed) in calculating the output since the time taken is the product of the time taken for a single calculation of the measurement function and the number of samples. Determining the number of samples may also be difficult to assess.</w:t>
      </w:r>
    </w:p>
    <w:p w14:paraId="26BA11DA" w14:textId="77777777" w:rsidR="00087A58" w:rsidRPr="002D140E" w:rsidRDefault="00087A58" w:rsidP="00254866">
      <w:pPr>
        <w:spacing w:line="360" w:lineRule="auto"/>
        <w:jc w:val="both"/>
        <w:rPr>
          <w:rFonts w:eastAsiaTheme="minorEastAsia" w:cstheme="minorHAnsi"/>
          <w:sz w:val="24"/>
          <w:szCs w:val="24"/>
        </w:rPr>
      </w:pPr>
    </w:p>
    <w:p w14:paraId="5949AABB" w14:textId="05EA5BD4" w:rsidR="00A448B0" w:rsidRDefault="000C4822" w:rsidP="00254866">
      <w:pPr>
        <w:pStyle w:val="Heading1"/>
        <w:spacing w:line="360" w:lineRule="auto"/>
        <w:jc w:val="both"/>
      </w:pPr>
      <w:bookmarkStart w:id="56" w:name="_Toc42263203"/>
      <w:r>
        <w:t>Satellite data pre-processing</w:t>
      </w:r>
      <w:r w:rsidR="00A57825">
        <w:t xml:space="preserve">, </w:t>
      </w:r>
      <w:r>
        <w:t>quality control</w:t>
      </w:r>
      <w:r w:rsidR="00A57825">
        <w:t xml:space="preserve"> and uncertainty</w:t>
      </w:r>
      <w:bookmarkEnd w:id="56"/>
    </w:p>
    <w:p w14:paraId="0AD188B2" w14:textId="77777777" w:rsidR="000B6DAA" w:rsidRPr="000B6DAA" w:rsidRDefault="000B6DAA" w:rsidP="000B6DAA"/>
    <w:p w14:paraId="7DABC623" w14:textId="2375BC61" w:rsidR="004E08BA" w:rsidRDefault="00A57825" w:rsidP="00254866">
      <w:pPr>
        <w:pStyle w:val="Heading2"/>
      </w:pPr>
      <w:bookmarkStart w:id="57" w:name="_Toc42263204"/>
      <w:r>
        <w:t>Pre-processing and quality control</w:t>
      </w:r>
      <w:bookmarkEnd w:id="57"/>
    </w:p>
    <w:p w14:paraId="76C8930D" w14:textId="77777777" w:rsidR="000B6DAA" w:rsidRPr="000B6DAA" w:rsidRDefault="000B6DAA" w:rsidP="000B6DAA"/>
    <w:p w14:paraId="7CEF1C7F" w14:textId="35174D34" w:rsidR="00B719C3" w:rsidRDefault="00B719C3" w:rsidP="006A53AE">
      <w:pPr>
        <w:spacing w:line="360" w:lineRule="auto"/>
        <w:jc w:val="both"/>
      </w:pPr>
      <w:r>
        <w:t xml:space="preserve">It is worth making a distinction between the pre-processing that is required to retrieve the satellite surface reflectance data for the area of interest in the validation and the pre-processing that is required to create a surface reflectance product. The former will be discussed </w:t>
      </w:r>
      <w:r w:rsidR="0076441A">
        <w:t xml:space="preserve">below and is akin to data preparation, while the latter </w:t>
      </w:r>
      <w:r w:rsidR="00BC06F9">
        <w:t>omitted since it is</w:t>
      </w:r>
      <w:r w:rsidR="0076441A">
        <w:t xml:space="preserve"> highly detailed and sensor dependent.</w:t>
      </w:r>
      <w:r w:rsidR="00BC06F9">
        <w:t xml:space="preserve"> For users wishing to obtain information on the latter, the sensor design and algorithm theoretical basis documents can usually be found on the space agency websites.</w:t>
      </w:r>
    </w:p>
    <w:p w14:paraId="4BBDB108" w14:textId="11AD4AA3" w:rsidR="00BC06F9" w:rsidRDefault="00BC06F9" w:rsidP="00E24713">
      <w:pPr>
        <w:spacing w:line="360" w:lineRule="auto"/>
        <w:jc w:val="both"/>
      </w:pPr>
      <w:r>
        <w:t>The preparation of the surface reflectance products requires us to recognise that there are two categories of product: those that provide surface reflectance in the sensor’s grid, and those which provide it in a normalised geometry according to a cartographic reference. The distinction is important because the latter combines different pixels which means that correlation between neighbouring pixels on a cartographic grid is not just related to the imaging mechanism. This will be discussed later on.</w:t>
      </w:r>
    </w:p>
    <w:p w14:paraId="713E839A" w14:textId="439210C4" w:rsidR="00287CB9" w:rsidRDefault="00BC06F9">
      <w:pPr>
        <w:spacing w:line="360" w:lineRule="auto"/>
        <w:jc w:val="both"/>
      </w:pPr>
      <w:r>
        <w:t>In order to prepare the test dataset, the user is required to isolate the area</w:t>
      </w:r>
      <w:r w:rsidR="00287CB9">
        <w:t>/pixel</w:t>
      </w:r>
      <w:r>
        <w:t xml:space="preserve"> of interest</w:t>
      </w:r>
      <w:r w:rsidR="00287CB9">
        <w:t xml:space="preserve">. For products in the native sensor imaging geometry there is typically a coordinate grid which gives the central (although sometimes other) coordinate of that pixel. From the validation perspective, the GPS coordinates used to mark the measurement locations can be used to filter the pixels. Immediately there may be issues with this since if the measurement location falls on a pixel boundary, and is not sufficiently large enough, then additional measures, such as those taken in </w:t>
      </w:r>
      <w:r w:rsidR="0022625D">
        <w:fldChar w:fldCharType="begin" w:fldLock="1"/>
      </w:r>
      <w:r w:rsidR="00C34ABB">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1]","plainTextFormattedCitation":"[1]","previouslyFormattedCitation":"[1]"},"properties":{"noteIndex":0},"schema":"https://github.com/citation-style-language/schema/raw/master/csl-citation.json"}</w:instrText>
      </w:r>
      <w:r w:rsidR="0022625D">
        <w:fldChar w:fldCharType="separate"/>
      </w:r>
      <w:r w:rsidR="0022625D" w:rsidRPr="0022625D">
        <w:rPr>
          <w:noProof/>
        </w:rPr>
        <w:t>[1]</w:t>
      </w:r>
      <w:r w:rsidR="0022625D">
        <w:fldChar w:fldCharType="end"/>
      </w:r>
      <w:r w:rsidR="0022625D">
        <w:t xml:space="preserve"> </w:t>
      </w:r>
      <w:r w:rsidR="00287CB9">
        <w:t xml:space="preserve">are required. For higher resolution sensors (e.g. ~&lt;10 m), sampling on the ground may be designed so that a single measurement reflects a single pixel. </w:t>
      </w:r>
      <w:r w:rsidR="00287CB9" w:rsidRPr="00937F11">
        <w:t>For products with cartographic grids it is possible to</w:t>
      </w:r>
      <w:r w:rsidR="00937F11">
        <w:t xml:space="preserve"> know before the measurements are made where the pixel location on the ground is (at least in theory) and thereby </w:t>
      </w:r>
      <w:r w:rsidR="00937F11">
        <w:lastRenderedPageBreak/>
        <w:t>target a specific pixel. In both cases, geolocation errors in the satellite product must be considered so that a sufficient area around each pixel is sampled.</w:t>
      </w:r>
    </w:p>
    <w:p w14:paraId="7830AEA4" w14:textId="398A5725" w:rsidR="002047C6" w:rsidRDefault="00287CB9" w:rsidP="00254866">
      <w:pPr>
        <w:spacing w:line="360" w:lineRule="auto"/>
        <w:jc w:val="both"/>
      </w:pPr>
      <w:r>
        <w:t xml:space="preserve">Once the validation site has been located from </w:t>
      </w:r>
      <w:r w:rsidR="002D140E">
        <w:t xml:space="preserve">the </w:t>
      </w:r>
      <w:r w:rsidR="00A4288A">
        <w:t xml:space="preserve">wider product array it is necessary to check that the isolated product pixels are valid. This means checking the quality control flags that are present in the product metadata. The exact flags that exist will depend on the sensor and the </w:t>
      </w:r>
      <w:proofErr w:type="gramStart"/>
      <w:r w:rsidR="00A4288A">
        <w:t>product</w:t>
      </w:r>
      <w:proofErr w:type="gramEnd"/>
      <w:r w:rsidR="00A4288A">
        <w:t xml:space="preserve"> but they will generally relay information about the pre-processing steps used to generate the product and the performance for that pixel. Examples of the information contained in these flags will be related to the instrument performance (e.g. bad pixels (hot or dead)), scene classification (how the scene is classified may determine the atmospheric properties, BRDF model or other operations), quality of the atmospheric retrieval, cloud and snow detection, etc. to name a few. For validation, it is generally advised to be conservative since these actions may be the cause of any differences between the </w:t>
      </w:r>
      <w:proofErr w:type="gramStart"/>
      <w:r w:rsidR="00A4288A">
        <w:t>in situ</w:t>
      </w:r>
      <w:proofErr w:type="gramEnd"/>
      <w:r w:rsidR="00A4288A">
        <w:t xml:space="preserve"> data and the satellite data. As well as the quality control masks, there may also be confidence maps related to those masks which describe the confidence in the </w:t>
      </w:r>
      <w:r w:rsidR="007142A4">
        <w:t>classifications that have been made. Once again, it is generally advised that a conservative approach is used and any data that does not pass this threshold is removed.</w:t>
      </w:r>
      <w:r w:rsidR="00FD7241">
        <w:t xml:space="preserve"> The satellite product may also contain additional information that may be useful in diagnosing potential differences in the validation. For example, where aerosol and other atmospheric parameters are given it may be useful to compare these with the same information measured on the ground.</w:t>
      </w:r>
    </w:p>
    <w:p w14:paraId="2BB51478" w14:textId="77777777" w:rsidR="000B6DAA" w:rsidRDefault="000B6DAA" w:rsidP="00254866">
      <w:pPr>
        <w:spacing w:line="360" w:lineRule="auto"/>
        <w:jc w:val="both"/>
      </w:pPr>
    </w:p>
    <w:p w14:paraId="2DE62525" w14:textId="5CDF1B28" w:rsidR="002047C6" w:rsidRDefault="002047C6" w:rsidP="00254866">
      <w:pPr>
        <w:pStyle w:val="Heading2"/>
        <w:spacing w:line="360" w:lineRule="auto"/>
        <w:jc w:val="both"/>
      </w:pPr>
      <w:bookmarkStart w:id="58" w:name="_Toc42263205"/>
      <w:r>
        <w:t>Satellite product uncertainty</w:t>
      </w:r>
      <w:bookmarkEnd w:id="58"/>
    </w:p>
    <w:p w14:paraId="7621A605" w14:textId="77777777" w:rsidR="000B6DAA" w:rsidRPr="000B6DAA" w:rsidRDefault="000B6DAA" w:rsidP="000B6DAA"/>
    <w:p w14:paraId="55AF7A15" w14:textId="185AA9AB" w:rsidR="002047C6" w:rsidRDefault="002047C6" w:rsidP="006A53AE">
      <w:pPr>
        <w:spacing w:line="360" w:lineRule="auto"/>
        <w:jc w:val="both"/>
      </w:pPr>
      <w:r>
        <w:t xml:space="preserve">Most satellite surface reflectance products do not provide uncertainties on the output values. This is an issue since in order to assess whether a sensor’s product is compliant there should be a statement of uncertainty associated with both sides of the comparison. Where uncertainty estimates are not present there are </w:t>
      </w:r>
      <w:r w:rsidR="006A53AE">
        <w:t>a few options</w:t>
      </w:r>
      <w:r>
        <w:t xml:space="preserve"> that can be taken. One solution is to use the </w:t>
      </w:r>
      <w:r w:rsidR="006A53AE">
        <w:t xml:space="preserve">product </w:t>
      </w:r>
      <w:r>
        <w:t>requirements specified in the algorithm theoretical basis document</w:t>
      </w:r>
      <w:r w:rsidR="006A53AE">
        <w:t xml:space="preserve"> (where these exist). Alternatively, if sufficient information about the processing chain of the product exists it may be possible to create a reasonable estimate of the uncertainty. This was the approach used by </w:t>
      </w:r>
      <w:r w:rsidR="00C34ABB">
        <w:fldChar w:fldCharType="begin" w:fldLock="1"/>
      </w:r>
      <w:r w:rsidR="00C06622">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1]","plainTextFormattedCitation":"[1]","previouslyFormattedCitation":"[1]"},"properties":{"noteIndex":0},"schema":"https://github.com/citation-style-language/schema/raw/master/csl-citation.json"}</w:instrText>
      </w:r>
      <w:r w:rsidR="00C34ABB">
        <w:fldChar w:fldCharType="separate"/>
      </w:r>
      <w:r w:rsidR="00C34ABB" w:rsidRPr="00C34ABB">
        <w:rPr>
          <w:noProof/>
        </w:rPr>
        <w:t>[1]</w:t>
      </w:r>
      <w:r w:rsidR="00C34ABB">
        <w:fldChar w:fldCharType="end"/>
      </w:r>
      <w:r w:rsidR="0028169C">
        <w:t xml:space="preserve"> </w:t>
      </w:r>
      <w:r w:rsidR="006A53AE">
        <w:t>for the Sentinel-2 product, which is summarised below.</w:t>
      </w:r>
    </w:p>
    <w:p w14:paraId="68BFA76E" w14:textId="4DED5967" w:rsidR="000B6DAA" w:rsidRDefault="000B6DAA" w:rsidP="006A53AE">
      <w:pPr>
        <w:spacing w:line="360" w:lineRule="auto"/>
        <w:jc w:val="both"/>
      </w:pPr>
    </w:p>
    <w:p w14:paraId="258BA1DB" w14:textId="77777777" w:rsidR="00EB5D41" w:rsidRPr="00254866" w:rsidRDefault="00EB5D41" w:rsidP="006A53AE">
      <w:pPr>
        <w:spacing w:line="360" w:lineRule="auto"/>
        <w:jc w:val="both"/>
      </w:pPr>
    </w:p>
    <w:p w14:paraId="688AA7DD" w14:textId="1B8714CF" w:rsidR="003F2BC2" w:rsidRDefault="009411A6" w:rsidP="00254866">
      <w:pPr>
        <w:pStyle w:val="Heading3"/>
        <w:spacing w:line="360" w:lineRule="auto"/>
        <w:jc w:val="both"/>
      </w:pPr>
      <w:bookmarkStart w:id="59" w:name="_Toc42263206"/>
      <w:r w:rsidRPr="00DB1978">
        <w:lastRenderedPageBreak/>
        <w:t>U</w:t>
      </w:r>
      <w:r w:rsidR="003F2BC2" w:rsidRPr="00DB1978">
        <w:t xml:space="preserve">ncertainty of Sentinel 2 </w:t>
      </w:r>
      <w:r w:rsidR="003F2BC2" w:rsidRPr="000C4822">
        <w:t>Level</w:t>
      </w:r>
      <w:r w:rsidR="003F2BC2" w:rsidRPr="00DB1978">
        <w:t xml:space="preserve"> 2A reflectance product</w:t>
      </w:r>
      <w:r w:rsidR="00C1663C" w:rsidRPr="00DB1978">
        <w:t>s</w:t>
      </w:r>
      <w:bookmarkEnd w:id="59"/>
    </w:p>
    <w:p w14:paraId="2836079E" w14:textId="77777777" w:rsidR="000B6DAA" w:rsidRPr="000B6DAA" w:rsidRDefault="000B6DAA" w:rsidP="000B6DAA"/>
    <w:p w14:paraId="6CB67146" w14:textId="3F7698D2" w:rsidR="00686119" w:rsidRDefault="00A57825" w:rsidP="00A57825">
      <w:pPr>
        <w:spacing w:line="360" w:lineRule="auto"/>
        <w:jc w:val="both"/>
      </w:pPr>
      <w:r>
        <w:t xml:space="preserve">For Sentinel-2, </w:t>
      </w:r>
      <w:r w:rsidR="006371BA" w:rsidRPr="00254866">
        <w:t>S2-RUT</w:t>
      </w:r>
      <w:r w:rsidR="006371BA" w:rsidRPr="005B7F1C">
        <w:t xml:space="preserve"> (Sentinel-2 Radiometric Uncertainty Tool) </w:t>
      </w:r>
      <w:r>
        <w:t xml:space="preserve">was </w:t>
      </w:r>
      <w:r w:rsidR="006371BA" w:rsidRPr="005B7F1C">
        <w:t xml:space="preserve">developed in order to estimate the </w:t>
      </w:r>
      <w:r w:rsidRPr="00254866">
        <w:t>uncertainty</w:t>
      </w:r>
      <w:r>
        <w:rPr>
          <w:i/>
          <w:iCs/>
        </w:rPr>
        <w:t xml:space="preserve"> </w:t>
      </w:r>
      <w:r>
        <w:t>in the per-pixel TOA reflectance factors</w:t>
      </w:r>
      <w:r w:rsidR="006371BA" w:rsidRPr="005B7F1C">
        <w:t>.</w:t>
      </w:r>
      <w:r>
        <w:t xml:space="preserve"> The S2-RUT</w:t>
      </w:r>
      <w:r w:rsidR="002234C4" w:rsidRPr="005B7F1C">
        <w:t xml:space="preserve"> </w:t>
      </w:r>
      <w:r w:rsidR="00C27440">
        <w:fldChar w:fldCharType="begin" w:fldLock="1"/>
      </w:r>
      <w:r w:rsidR="00634879">
        <w:instrText>ADDIN CSL_CITATION {"citationItems":[{"id":"ITEM-1","itemData":{"DOI":"10.1080/22797254.2018.1471739","ISSN":"2279-7254","author":[{"dropping-particle":"","family":"Gorroño","given":"Javier","non-dropping-particle":"","parse-names":false,"suffix":""},{"dropping-particle":"","family":"Hunt","given":"Samuel","non-dropping-particle":"","parse-names":false,"suffix":""},{"dropping-particle":"","family":"Scanlon","given":"Tracy","non-dropping-particle":"","parse-names":false,"suffix":""},{"dropping-particle":"","family":"Banks","given":"Andrew","non-dropping-particle":"","parse-names":false,"suffix":""},{"dropping-particle":"","family":"Fox","given":"Nigel","non-dropping-particle":"","parse-names":false,"suffix":""},{"dropping-particle":"","family":"Woolliams","given":"Emma","non-dropping-particle":"","parse-names":false,"suffix":""},{"dropping-particle":"","family":"Underwood","given":"Craig","non-dropping-particle":"","parse-names":false,"suffix":""},{"dropping-particle":"","family":"Gascon","given":"Ferran","non-dropping-particle":"","parse-names":false,"suffix":""},{"dropping-particle":"","family":"Peters","given":"Marco","non-dropping-particle":"","parse-names":false,"suffix":""},{"dropping-particle":"","family":"Fomferra","given":"Norman","non-dropping-particle":"","parse-names":false,"suffix":""},{"dropping-particle":"","family":"Govaerts","given":"Yves","non-dropping-particle":"","parse-names":false,"suffix":""},{"dropping-particle":"","family":"Lamquin","given":"Nicolas","non-dropping-particle":"","parse-names":false,"suffix":""},{"dropping-particle":"","family":"Bruniquel","given":"Veronique","non-dropping-particle":"","parse-names":false,"suffix":""}],"container-title":"European Journal of Remote Sensing","id":"ITEM-1","issue":"1","issued":{"date-parts":[["2018"]]},"page":"650-666","publisher":"Taylor &amp; Francis","title":"Providing uncertainty estimates of the Sentinel-2 top-of-atmosphere measurements for radiometric validation activities","type":"article-journal","volume":"51"},"uris":["http://www.mendeley.com/documents/?uuid=173b5e8c-c51d-4073-9904-c0c139f2362e"]}],"mendeley":{"formattedCitation":"[20]","plainTextFormattedCitation":"[20]","previouslyFormattedCitation":"[20]"},"properties":{"noteIndex":0},"schema":"https://github.com/citation-style-language/schema/raw/master/csl-citation.json"}</w:instrText>
      </w:r>
      <w:r w:rsidR="00C27440">
        <w:fldChar w:fldCharType="separate"/>
      </w:r>
      <w:r w:rsidR="00634879" w:rsidRPr="00634879">
        <w:rPr>
          <w:noProof/>
        </w:rPr>
        <w:t>[20]</w:t>
      </w:r>
      <w:r w:rsidR="00C27440">
        <w:fldChar w:fldCharType="end"/>
      </w:r>
      <w:r w:rsidR="005F1823">
        <w:t xml:space="preserve"> </w:t>
      </w:r>
      <w:r>
        <w:t xml:space="preserve">considers several </w:t>
      </w:r>
      <w:r w:rsidR="00686119">
        <w:t>uncertainty contributions</w:t>
      </w:r>
      <w:r>
        <w:t xml:space="preserve"> and integrates these</w:t>
      </w:r>
      <w:r w:rsidR="00686119">
        <w:t>:</w:t>
      </w:r>
    </w:p>
    <w:p w14:paraId="7852B568" w14:textId="32B3CD8C" w:rsidR="00776A6D" w:rsidRPr="005B7F1C" w:rsidRDefault="00884F02" w:rsidP="00A57825">
      <w:pPr>
        <w:pStyle w:val="ListParagraph"/>
        <w:numPr>
          <w:ilvl w:val="0"/>
          <w:numId w:val="40"/>
        </w:numPr>
        <w:spacing w:line="360" w:lineRule="auto"/>
        <w:jc w:val="both"/>
      </w:pPr>
      <w:r>
        <w:t>I</w:t>
      </w:r>
      <w:r w:rsidR="002234C4" w:rsidRPr="005B7F1C">
        <w:t>nstrument noise</w:t>
      </w:r>
    </w:p>
    <w:p w14:paraId="337CA83B" w14:textId="7ACAF094" w:rsidR="00776A6D" w:rsidRPr="005B7F1C" w:rsidRDefault="00884F02" w:rsidP="00A57825">
      <w:pPr>
        <w:pStyle w:val="ListParagraph"/>
        <w:numPr>
          <w:ilvl w:val="0"/>
          <w:numId w:val="26"/>
        </w:numPr>
        <w:spacing w:line="360" w:lineRule="auto"/>
        <w:jc w:val="both"/>
      </w:pPr>
      <w:r>
        <w:t>O</w:t>
      </w:r>
      <w:r w:rsidR="002234C4" w:rsidRPr="005B7F1C">
        <w:t>ut of field stray light systematic and random part</w:t>
      </w:r>
    </w:p>
    <w:p w14:paraId="7B28843B" w14:textId="7A4ADA90" w:rsidR="00776A6D" w:rsidRDefault="00884F02" w:rsidP="00E24713">
      <w:pPr>
        <w:pStyle w:val="ListParagraph"/>
        <w:numPr>
          <w:ilvl w:val="0"/>
          <w:numId w:val="26"/>
        </w:numPr>
        <w:spacing w:line="360" w:lineRule="auto"/>
        <w:jc w:val="both"/>
      </w:pPr>
      <w:r>
        <w:t>C</w:t>
      </w:r>
      <w:r w:rsidR="002234C4" w:rsidRPr="005B7F1C">
        <w:t>rosstalk</w:t>
      </w:r>
    </w:p>
    <w:p w14:paraId="1B9A468B" w14:textId="079E996C" w:rsidR="00686119" w:rsidRPr="005B7F1C" w:rsidRDefault="00884F02">
      <w:pPr>
        <w:pStyle w:val="ListParagraph"/>
        <w:numPr>
          <w:ilvl w:val="0"/>
          <w:numId w:val="26"/>
        </w:numPr>
        <w:spacing w:line="360" w:lineRule="auto"/>
        <w:jc w:val="both"/>
      </w:pPr>
      <w:r>
        <w:t>D</w:t>
      </w:r>
      <w:r w:rsidR="00686119">
        <w:t>iffuser reflectance temporal and absolute knowledge</w:t>
      </w:r>
    </w:p>
    <w:p w14:paraId="52EAB39E" w14:textId="7A22D677" w:rsidR="00776A6D" w:rsidRPr="005B7F1C" w:rsidRDefault="00884F02">
      <w:pPr>
        <w:pStyle w:val="ListParagraph"/>
        <w:numPr>
          <w:ilvl w:val="0"/>
          <w:numId w:val="26"/>
        </w:numPr>
        <w:spacing w:line="360" w:lineRule="auto"/>
        <w:jc w:val="both"/>
      </w:pPr>
      <w:r>
        <w:t>D</w:t>
      </w:r>
      <w:r w:rsidR="002234C4" w:rsidRPr="005B7F1C">
        <w:t>econvolution residual</w:t>
      </w:r>
    </w:p>
    <w:p w14:paraId="7ACE2991" w14:textId="77777777" w:rsidR="00776A6D" w:rsidRPr="005B7F1C" w:rsidRDefault="002234C4">
      <w:pPr>
        <w:pStyle w:val="ListParagraph"/>
        <w:numPr>
          <w:ilvl w:val="0"/>
          <w:numId w:val="26"/>
        </w:numPr>
        <w:spacing w:line="360" w:lineRule="auto"/>
        <w:jc w:val="both"/>
      </w:pPr>
      <w:r w:rsidRPr="005B7F1C">
        <w:t>ADC quantisation</w:t>
      </w:r>
    </w:p>
    <w:p w14:paraId="005F911F" w14:textId="1164EF93" w:rsidR="00686119" w:rsidRDefault="00686119">
      <w:pPr>
        <w:pStyle w:val="ListParagraph"/>
        <w:numPr>
          <w:ilvl w:val="0"/>
          <w:numId w:val="26"/>
        </w:numPr>
        <w:spacing w:line="360" w:lineRule="auto"/>
        <w:jc w:val="both"/>
      </w:pPr>
      <w:r>
        <w:t>Straylight in calibration mode - residual</w:t>
      </w:r>
    </w:p>
    <w:p w14:paraId="7110158D" w14:textId="4D305E8F" w:rsidR="00776A6D" w:rsidRPr="005B7F1C" w:rsidRDefault="00884F02">
      <w:pPr>
        <w:pStyle w:val="ListParagraph"/>
        <w:numPr>
          <w:ilvl w:val="0"/>
          <w:numId w:val="26"/>
        </w:numPr>
        <w:spacing w:line="360" w:lineRule="auto"/>
        <w:jc w:val="both"/>
      </w:pPr>
      <w:r>
        <w:t>D</w:t>
      </w:r>
      <w:r w:rsidR="002234C4" w:rsidRPr="005B7F1C">
        <w:t>ark signal knowledge and stability</w:t>
      </w:r>
    </w:p>
    <w:p w14:paraId="54C9B3C4" w14:textId="0293AD03" w:rsidR="00776A6D" w:rsidRPr="005B7F1C" w:rsidRDefault="00884F02">
      <w:pPr>
        <w:pStyle w:val="ListParagraph"/>
        <w:numPr>
          <w:ilvl w:val="0"/>
          <w:numId w:val="26"/>
        </w:numPr>
        <w:spacing w:line="360" w:lineRule="auto"/>
        <w:jc w:val="both"/>
      </w:pPr>
      <w:r>
        <w:t>N</w:t>
      </w:r>
      <w:r w:rsidR="002234C4" w:rsidRPr="005B7F1C">
        <w:t>on-linearity and non-uniformity knowledge and spectral residual</w:t>
      </w:r>
    </w:p>
    <w:p w14:paraId="43A8876C" w14:textId="17E8FEF5" w:rsidR="002234C4" w:rsidRDefault="002234C4">
      <w:pPr>
        <w:pStyle w:val="ListParagraph"/>
        <w:numPr>
          <w:ilvl w:val="0"/>
          <w:numId w:val="26"/>
        </w:numPr>
        <w:spacing w:line="360" w:lineRule="auto"/>
        <w:jc w:val="both"/>
      </w:pPr>
      <w:r w:rsidRPr="005B7F1C">
        <w:t>L1B image quantisation</w:t>
      </w:r>
    </w:p>
    <w:p w14:paraId="242D6468" w14:textId="1829D54F" w:rsidR="00686119" w:rsidRPr="005B7F1C" w:rsidRDefault="00686119">
      <w:pPr>
        <w:pStyle w:val="ListParagraph"/>
        <w:numPr>
          <w:ilvl w:val="0"/>
          <w:numId w:val="26"/>
        </w:numPr>
        <w:spacing w:line="360" w:lineRule="auto"/>
        <w:jc w:val="both"/>
      </w:pPr>
      <w:r>
        <w:t>Angular diffuser knowledge – cosine effect</w:t>
      </w:r>
    </w:p>
    <w:p w14:paraId="73518C67" w14:textId="314AA4B0" w:rsidR="000C48B4" w:rsidRDefault="000609C2" w:rsidP="00254866">
      <w:pPr>
        <w:pStyle w:val="NoSpacing"/>
        <w:spacing w:line="360" w:lineRule="auto"/>
        <w:jc w:val="both"/>
      </w:pPr>
      <w:r w:rsidRPr="005B7F1C">
        <w:t xml:space="preserve">These contributions are combined using the </w:t>
      </w:r>
      <w:r w:rsidR="00A57825">
        <w:t xml:space="preserve">standard </w:t>
      </w:r>
      <w:r w:rsidRPr="005B7F1C">
        <w:t>GUM</w:t>
      </w:r>
      <w:r w:rsidR="00A57825">
        <w:t xml:space="preserve"> uncertainty propagation</w:t>
      </w:r>
      <w:r w:rsidRPr="005B7F1C">
        <w:t xml:space="preserve">, relying on a linearized measurement model. </w:t>
      </w:r>
      <w:r w:rsidR="00A57825">
        <w:t>The analytical procedure was validated against a</w:t>
      </w:r>
      <w:r w:rsidRPr="005B7F1C">
        <w:t xml:space="preserve"> multivariate Monte Carlo </w:t>
      </w:r>
      <w:r w:rsidR="007F4D12">
        <w:t>analysis to ensure it was accurate. Despite the uncertainty contributions given, several uncertainty sources are not considered</w:t>
      </w:r>
      <w:r w:rsidR="00686119">
        <w:t xml:space="preserve"> such as the deconvolution residual and other sources of straylight, the </w:t>
      </w:r>
      <w:proofErr w:type="spellStart"/>
      <w:r w:rsidR="00686119">
        <w:t>polarisation</w:t>
      </w:r>
      <w:proofErr w:type="spellEnd"/>
      <w:r w:rsidR="00686119">
        <w:t xml:space="preserve"> error, the or</w:t>
      </w:r>
      <w:r w:rsidR="00E93AAD">
        <w:t>thorectification uncertainty propagation</w:t>
      </w:r>
      <w:r w:rsidR="007F4D12">
        <w:t>, and</w:t>
      </w:r>
      <w:r w:rsidR="00E93AAD">
        <w:t xml:space="preserve"> the geometrical and spectral knowledge</w:t>
      </w:r>
      <w:r w:rsidR="007F4D12">
        <w:t>.</w:t>
      </w:r>
    </w:p>
    <w:p w14:paraId="179CB13B" w14:textId="77777777" w:rsidR="00016868" w:rsidRPr="00254866" w:rsidRDefault="00016868" w:rsidP="00254866">
      <w:pPr>
        <w:pStyle w:val="NoSpacing"/>
        <w:spacing w:line="360" w:lineRule="auto"/>
        <w:jc w:val="both"/>
        <w:rPr>
          <w:sz w:val="20"/>
          <w:szCs w:val="20"/>
        </w:rPr>
      </w:pPr>
    </w:p>
    <w:p w14:paraId="5BEC3768" w14:textId="4669BD66" w:rsidR="000C48B4" w:rsidRPr="004644EF" w:rsidRDefault="000C48B4" w:rsidP="00244AEA">
      <w:pPr>
        <w:spacing w:line="360" w:lineRule="auto"/>
        <w:jc w:val="both"/>
      </w:pPr>
      <w:r w:rsidRPr="004644EF">
        <w:t xml:space="preserve">When propagating pixel-level TOA radiance or reflectance factor products to higher levels in a processing chain, the pixel-level radiometric uncertainty must be treated carefully. Many applications of higher-level products aggregate data from different pixels in space and/or time using a simple, or weighted mean. To determine the uncertainty associated with the mean, it is also necessary to consider whether there are systematic effects leading to common errors between different pixels. Similarly, higher level products also often involve combining data from different spectral bands. </w:t>
      </w:r>
      <w:r w:rsidR="008F16BF">
        <w:fldChar w:fldCharType="begin" w:fldLock="1"/>
      </w:r>
      <w:r w:rsidR="00634879">
        <w:instrText>ADDIN CSL_CITATION {"citationItems":[{"id":"ITEM-1","itemData":{"DOI":"10.1080/22797254.2018.1471739","ISSN":"2279-7254","author":[{"dropping-particle":"","family":"Gorroño","given":"Javier","non-dropping-particle":"","parse-names":false,"suffix":""},{"dropping-particle":"","family":"Hunt","given":"Samuel","non-dropping-particle":"","parse-names":false,"suffix":""},{"dropping-particle":"","family":"Scanlon","given":"Tracy","non-dropping-particle":"","parse-names":false,"suffix":""},{"dropping-particle":"","family":"Banks","given":"Andrew","non-dropping-particle":"","parse-names":false,"suffix":""},{"dropping-particle":"","family":"Fox","given":"Nigel","non-dropping-particle":"","parse-names":false,"suffix":""},{"dropping-particle":"","family":"Woolliams","given":"Emma","non-dropping-particle":"","parse-names":false,"suffix":""},{"dropping-particle":"","family":"Underwood","given":"Craig","non-dropping-particle":"","parse-names":false,"suffix":""},{"dropping-particle":"","family":"Gascon","given":"Ferran","non-dropping-particle":"","parse-names":false,"suffix":""},{"dropping-particle":"","family":"Peters","given":"Marco","non-dropping-particle":"","parse-names":false,"suffix":""},{"dropping-particle":"","family":"Fomferra","given":"Norman","non-dropping-particle":"","parse-names":false,"suffix":""},{"dropping-particle":"","family":"Govaerts","given":"Yves","non-dropping-particle":"","parse-names":false,"suffix":""},{"dropping-particle":"","family":"Lamquin","given":"Nicolas","non-dropping-particle":"","parse-names":false,"suffix":""},{"dropping-particle":"","family":"Bruniquel","given":"Veronique","non-dropping-particle":"","parse-names":false,"suffix":""}],"container-title":"European Journal of Remote Sensing","id":"ITEM-1","issue":"1","issued":{"date-parts":[["2018"]]},"page":"650-666","publisher":"Taylor &amp; Francis","title":"Providing uncertainty estimates of the Sentinel-2 top-of-atmosphere measurements for radiometric validation activities","type":"article-journal","volume":"51"},"uris":["http://www.mendeley.com/documents/?uuid=173b5e8c-c51d-4073-9904-c0c139f2362e"]}],"mendeley":{"formattedCitation":"[20]","plainTextFormattedCitation":"[20]","previouslyFormattedCitation":"[20]"},"properties":{"noteIndex":0},"schema":"https://github.com/citation-style-language/schema/raw/master/csl-citation.json"}</w:instrText>
      </w:r>
      <w:r w:rsidR="008F16BF">
        <w:fldChar w:fldCharType="separate"/>
      </w:r>
      <w:r w:rsidR="00634879" w:rsidRPr="00634879">
        <w:rPr>
          <w:noProof/>
        </w:rPr>
        <w:t>[20]</w:t>
      </w:r>
      <w:r w:rsidR="008F16BF">
        <w:fldChar w:fldCharType="end"/>
      </w:r>
      <w:r w:rsidRPr="004644EF">
        <w:t xml:space="preserve"> considers different regions of interest (ROIs) to estimate the error correlation structure in spatial, temporal and spectral dimensions and then averaging over a specific ROI in order to reduce the effects of noise and/or to allow comparisons of sensors to references with a different pixel size. This approach can be used to estimate uncertainty through </w:t>
      </w:r>
      <w:r w:rsidR="00D50EFF">
        <w:t xml:space="preserve">the </w:t>
      </w:r>
      <w:r w:rsidRPr="004644EF">
        <w:t xml:space="preserve">S2-RUT. </w:t>
      </w:r>
    </w:p>
    <w:p w14:paraId="2A56AC44" w14:textId="18A28168" w:rsidR="003F2BC2" w:rsidRPr="00DB1978" w:rsidRDefault="005B7F1C" w:rsidP="00924D2E">
      <w:pPr>
        <w:spacing w:line="360" w:lineRule="auto"/>
        <w:jc w:val="both"/>
        <w:rPr>
          <w:rFonts w:asciiTheme="majorHAnsi" w:hAnsiTheme="majorHAnsi" w:cstheme="majorHAnsi"/>
          <w:sz w:val="20"/>
          <w:szCs w:val="20"/>
        </w:rPr>
      </w:pPr>
      <w:r w:rsidRPr="004644EF">
        <w:rPr>
          <w:rFonts w:eastAsiaTheme="minorEastAsia"/>
        </w:rPr>
        <w:lastRenderedPageBreak/>
        <w:t xml:space="preserve">The satellite uncertainty propagation and the derivation of the surface HCRF uncertainties for the S2 L2A product is based on a </w:t>
      </w:r>
      <w:r w:rsidRPr="00254866">
        <w:rPr>
          <w:rFonts w:eastAsiaTheme="minorEastAsia"/>
        </w:rPr>
        <w:t>Monte Carlo</w:t>
      </w:r>
      <w:r w:rsidRPr="004644EF">
        <w:rPr>
          <w:rFonts w:eastAsiaTheme="minorEastAsia"/>
        </w:rPr>
        <w:t xml:space="preserve"> approach where input variations are taken from the TOA reflectance factors as well as the AOT and water vapour. The error distributions can be assumed to be Gaussian because there is a lack of information, </w:t>
      </w:r>
      <w:r w:rsidR="00940C31">
        <w:rPr>
          <w:rFonts w:eastAsiaTheme="minorEastAsia"/>
        </w:rPr>
        <w:t>while</w:t>
      </w:r>
      <w:r w:rsidR="00940C31" w:rsidRPr="004644EF">
        <w:rPr>
          <w:rFonts w:eastAsiaTheme="minorEastAsia"/>
        </w:rPr>
        <w:t xml:space="preserve"> </w:t>
      </w:r>
      <w:r w:rsidRPr="004644EF">
        <w:rPr>
          <w:rFonts w:eastAsiaTheme="minorEastAsia"/>
        </w:rPr>
        <w:t xml:space="preserve">the standard deviations </w:t>
      </w:r>
      <w:r w:rsidR="00940C31">
        <w:rPr>
          <w:rFonts w:eastAsiaTheme="minorEastAsia"/>
        </w:rPr>
        <w:t>are</w:t>
      </w:r>
      <w:r w:rsidRPr="004644EF">
        <w:rPr>
          <w:rFonts w:eastAsiaTheme="minorEastAsia"/>
        </w:rPr>
        <w:t xml:space="preserve"> taken from the </w:t>
      </w:r>
      <w:r w:rsidR="00940C31">
        <w:rPr>
          <w:rFonts w:eastAsiaTheme="minorEastAsia"/>
        </w:rPr>
        <w:t>output uncertainties produced by the S2-RUT and the uncertainty guidelines for the aerosol and water vapour retrievals</w:t>
      </w:r>
      <w:r w:rsidRPr="004644EF">
        <w:rPr>
          <w:rFonts w:eastAsiaTheme="minorEastAsia"/>
        </w:rPr>
        <w:t>.</w:t>
      </w:r>
    </w:p>
    <w:p w14:paraId="5F589C36" w14:textId="77777777" w:rsidR="00A36A41" w:rsidRPr="00C85190" w:rsidRDefault="00A36A41" w:rsidP="00924D2E">
      <w:pPr>
        <w:autoSpaceDE w:val="0"/>
        <w:autoSpaceDN w:val="0"/>
        <w:adjustRightInd w:val="0"/>
        <w:spacing w:after="0" w:line="360" w:lineRule="auto"/>
        <w:jc w:val="both"/>
        <w:rPr>
          <w:rFonts w:eastAsia="CharisSIL" w:cs="CharisSIL"/>
          <w:sz w:val="20"/>
          <w:szCs w:val="20"/>
        </w:rPr>
      </w:pPr>
    </w:p>
    <w:p w14:paraId="44C15CDB" w14:textId="3BCEF7A3" w:rsidR="00A36A41" w:rsidRDefault="00924D2E" w:rsidP="00924D2E">
      <w:pPr>
        <w:pStyle w:val="Heading2"/>
        <w:spacing w:line="360" w:lineRule="auto"/>
        <w:jc w:val="both"/>
      </w:pPr>
      <w:bookmarkStart w:id="60" w:name="_Toc42263207"/>
      <w:r>
        <w:t>Satellite surface reflectance p</w:t>
      </w:r>
      <w:r w:rsidR="00A36A41" w:rsidRPr="002731BC">
        <w:t xml:space="preserve">roduct validation </w:t>
      </w:r>
      <w:r w:rsidR="00A36A41" w:rsidRPr="00254866">
        <w:t>gaps</w:t>
      </w:r>
      <w:r w:rsidR="00A36A41" w:rsidRPr="002731BC">
        <w:t xml:space="preserve"> and challenges</w:t>
      </w:r>
      <w:bookmarkEnd w:id="60"/>
    </w:p>
    <w:p w14:paraId="0DFF0DBF" w14:textId="77777777" w:rsidR="000B6DAA" w:rsidRPr="000B6DAA" w:rsidRDefault="000B6DAA" w:rsidP="000B6DAA"/>
    <w:p w14:paraId="1D989880" w14:textId="704D90CC" w:rsidR="00924D2E" w:rsidRPr="00924D2E" w:rsidRDefault="00924D2E" w:rsidP="00254866">
      <w:pPr>
        <w:spacing w:line="360" w:lineRule="auto"/>
        <w:jc w:val="both"/>
        <w:rPr>
          <w:bCs/>
        </w:rPr>
      </w:pPr>
      <w:r>
        <w:rPr>
          <w:bCs/>
        </w:rPr>
        <w:t>The information contained in this document has discussed the general considerations for validating satellite-derived surface reflectance products from the perspective of the satellite processing as well as the collection and processing of the data collected in the field. Nevertheless, there remain some existing gaps and challenges to address in future activities:</w:t>
      </w:r>
    </w:p>
    <w:p w14:paraId="491408C9" w14:textId="141FA8BA" w:rsidR="00A36A41" w:rsidRPr="009B63D2" w:rsidRDefault="00A36A41" w:rsidP="006A53AE">
      <w:pPr>
        <w:pStyle w:val="ListParagraph"/>
        <w:numPr>
          <w:ilvl w:val="0"/>
          <w:numId w:val="12"/>
        </w:numPr>
        <w:spacing w:line="360" w:lineRule="auto"/>
        <w:ind w:left="360"/>
        <w:jc w:val="both"/>
        <w:rPr>
          <w:b/>
        </w:rPr>
      </w:pPr>
      <w:r w:rsidRPr="009B63D2">
        <w:rPr>
          <w:b/>
        </w:rPr>
        <w:t>Indirect validation might not highlight systematic errors</w:t>
      </w:r>
    </w:p>
    <w:p w14:paraId="20A1EEF3" w14:textId="77777777" w:rsidR="00A36A41" w:rsidRPr="009B63D2" w:rsidRDefault="00A36A41" w:rsidP="006A53AE">
      <w:pPr>
        <w:pStyle w:val="ListParagraph"/>
        <w:spacing w:line="360" w:lineRule="auto"/>
        <w:ind w:left="360"/>
        <w:jc w:val="both"/>
      </w:pPr>
      <w:r w:rsidRPr="009B63D2">
        <w:t>Indirect validation is clearly an effective way to evaluate a product on a global scale, against one that has already been validated against in-situ measurements. However, it should not be taken in isolation – the validation studies cited here have complemented indirect with direct approaches to present a fuller picture. Relying too heavily on indirect validation risks matching systematic errors in regions or surface types that have not been subject to ground measurements, resulting in a group of products that might agree with each other, but are not an accurate representation on surface conditions in those specific regions.</w:t>
      </w:r>
    </w:p>
    <w:p w14:paraId="7F589147" w14:textId="77777777" w:rsidR="00A36A41" w:rsidRPr="009B63D2" w:rsidRDefault="00A36A41" w:rsidP="00E24713">
      <w:pPr>
        <w:pStyle w:val="ListParagraph"/>
        <w:spacing w:line="360" w:lineRule="auto"/>
        <w:ind w:left="360"/>
        <w:jc w:val="both"/>
      </w:pPr>
    </w:p>
    <w:p w14:paraId="03CA490F" w14:textId="2F98999F" w:rsidR="00A36A41" w:rsidRPr="009B63D2" w:rsidRDefault="00D029DE">
      <w:pPr>
        <w:pStyle w:val="ListParagraph"/>
        <w:numPr>
          <w:ilvl w:val="0"/>
          <w:numId w:val="12"/>
        </w:numPr>
        <w:spacing w:line="360" w:lineRule="auto"/>
        <w:ind w:left="360"/>
        <w:jc w:val="both"/>
        <w:rPr>
          <w:b/>
        </w:rPr>
      </w:pPr>
      <w:r>
        <w:rPr>
          <w:b/>
        </w:rPr>
        <w:t>A</w:t>
      </w:r>
      <w:r w:rsidR="00A36A41" w:rsidRPr="009B63D2">
        <w:rPr>
          <w:b/>
        </w:rPr>
        <w:t>utomated validation networks are costly and high maintenance</w:t>
      </w:r>
    </w:p>
    <w:p w14:paraId="02616619" w14:textId="14E78248" w:rsidR="00A36A41" w:rsidRPr="009B63D2" w:rsidRDefault="00D029DE">
      <w:pPr>
        <w:pStyle w:val="ListParagraph"/>
        <w:spacing w:line="360" w:lineRule="auto"/>
        <w:ind w:left="360"/>
        <w:jc w:val="both"/>
      </w:pPr>
      <w:r>
        <w:t>T</w:t>
      </w:r>
      <w:r w:rsidR="00A36A41" w:rsidRPr="009B63D2">
        <w:t>he challenge for the community is to continue to innovate and find solutions through projects such as HYPERNETS that can maintain continuous measurements in a cost-effective way, supported by field campaigns</w:t>
      </w:r>
    </w:p>
    <w:p w14:paraId="6D966F8C" w14:textId="77777777" w:rsidR="00A36A41" w:rsidRPr="009B63D2" w:rsidRDefault="00A36A41">
      <w:pPr>
        <w:pStyle w:val="ListParagraph"/>
        <w:spacing w:line="360" w:lineRule="auto"/>
        <w:ind w:left="360"/>
        <w:jc w:val="both"/>
      </w:pPr>
    </w:p>
    <w:p w14:paraId="3F423CFB" w14:textId="40B2E244" w:rsidR="00A36A41" w:rsidRPr="009B63D2" w:rsidRDefault="00D029DE">
      <w:pPr>
        <w:pStyle w:val="ListParagraph"/>
        <w:numPr>
          <w:ilvl w:val="0"/>
          <w:numId w:val="12"/>
        </w:numPr>
        <w:spacing w:line="360" w:lineRule="auto"/>
        <w:ind w:left="360"/>
        <w:jc w:val="both"/>
        <w:rPr>
          <w:b/>
        </w:rPr>
      </w:pPr>
      <w:r>
        <w:rPr>
          <w:b/>
        </w:rPr>
        <w:t>L</w:t>
      </w:r>
      <w:r w:rsidR="00A36A41" w:rsidRPr="009B63D2">
        <w:rPr>
          <w:b/>
        </w:rPr>
        <w:t>imitations of field campaigns (homogenous fields, broadly cloud-free areas)</w:t>
      </w:r>
    </w:p>
    <w:p w14:paraId="6B2A41F9" w14:textId="7FB274A2" w:rsidR="00A36A41" w:rsidRPr="009B63D2" w:rsidRDefault="00A36A41">
      <w:pPr>
        <w:pStyle w:val="ListParagraph"/>
        <w:spacing w:line="360" w:lineRule="auto"/>
        <w:ind w:left="360"/>
        <w:jc w:val="both"/>
      </w:pPr>
      <w:r w:rsidRPr="009B63D2">
        <w:t xml:space="preserve">In-situ validation lends itself to summertime periods in cloud regions where the surface vegetation is reasonably homogenous. Expanding field campaigns to </w:t>
      </w:r>
      <w:proofErr w:type="gramStart"/>
      <w:r w:rsidRPr="009B63D2">
        <w:t>less</w:t>
      </w:r>
      <w:proofErr w:type="gramEnd"/>
      <w:r w:rsidRPr="009B63D2">
        <w:t xml:space="preserve"> practical locations (e.g. more cloudy regions, areas with less homogenous land cover) is a key future measurement challenge</w:t>
      </w:r>
      <w:r w:rsidR="00D029DE">
        <w:t>, as well as the need for more validation sites and over a greater variety of land covers.</w:t>
      </w:r>
    </w:p>
    <w:p w14:paraId="4F31D0A9" w14:textId="77777777" w:rsidR="00A36A41" w:rsidRPr="009B63D2" w:rsidRDefault="00A36A41">
      <w:pPr>
        <w:pStyle w:val="ListParagraph"/>
        <w:spacing w:line="360" w:lineRule="auto"/>
        <w:ind w:left="360"/>
        <w:jc w:val="both"/>
      </w:pPr>
    </w:p>
    <w:p w14:paraId="451ED01E" w14:textId="6BBC2B30" w:rsidR="00A36A41" w:rsidRPr="009B63D2" w:rsidRDefault="00D029DE">
      <w:pPr>
        <w:pStyle w:val="ListParagraph"/>
        <w:numPr>
          <w:ilvl w:val="0"/>
          <w:numId w:val="12"/>
        </w:numPr>
        <w:spacing w:line="360" w:lineRule="auto"/>
        <w:ind w:left="284" w:hanging="284"/>
        <w:jc w:val="both"/>
        <w:rPr>
          <w:b/>
        </w:rPr>
      </w:pPr>
      <w:r>
        <w:rPr>
          <w:b/>
        </w:rPr>
        <w:lastRenderedPageBreak/>
        <w:t>M</w:t>
      </w:r>
      <w:r w:rsidR="00A36A41" w:rsidRPr="009B63D2">
        <w:rPr>
          <w:b/>
        </w:rPr>
        <w:t>isunderstanding of reflectance definition within the community</w:t>
      </w:r>
    </w:p>
    <w:p w14:paraId="4A22D7E1" w14:textId="19005ECA" w:rsidR="00A36A41" w:rsidRPr="009B63D2" w:rsidRDefault="002260B6">
      <w:pPr>
        <w:pStyle w:val="ListParagraph"/>
        <w:spacing w:line="360" w:lineRule="auto"/>
        <w:ind w:left="284"/>
        <w:jc w:val="both"/>
        <w:sectPr w:rsidR="00A36A41" w:rsidRPr="009B63D2" w:rsidSect="003571EF">
          <w:pgSz w:w="11906" w:h="16838"/>
          <w:pgMar w:top="1440" w:right="1440" w:bottom="1440" w:left="1440" w:header="708" w:footer="708" w:gutter="0"/>
          <w:cols w:space="708"/>
          <w:docGrid w:linePitch="360"/>
        </w:sectPr>
      </w:pPr>
      <w:r>
        <w:fldChar w:fldCharType="begin" w:fldLock="1"/>
      </w:r>
      <w:r w:rsidR="00634879">
        <w:instrText>ADDIN CSL_CITATION {"citationItems":[{"id":"ITEM-1","itemData":{"author":[{"dropping-particle":"","family":"Beisl","given":"Ulrich","non-dropping-particle":"","parse-names":false,"suffix":""},{"dropping-particle":"","family":"Strub","given":"G","non-dropping-particle":"","parse-names":false,"suffix":""},{"dropping-particle":"","family":"Dickerhof","given":"C","non-dropping-particle":"","parse-names":false,"suffix":""},{"dropping-particle":"","family":"Laboratories","given":"Remote Sensing","non-dropping-particle":"","parse-names":false,"suffix":""}],"container-title":"Second EARSeL Workshop on Imaging Spectroscopy, Enschede, 2000 VALIDATION","id":"ITEM-1","issued":{"date-parts":[["2000"]]},"page":"2-10","publisher":"European Association of Remote Sensing Laboratories","publisher-place":"Enschede, Netherlands","title":"Validation of hyperspectral imaging data from the Barrax test site with BRDF ground measurements in the reflective wavelength range","type":"paper-conference"},"uris":["http://www.mendeley.com/documents/?uuid=835d7f3b-0cb7-4f1f-85d0-c24d3dfd133d"]}],"mendeley":{"formattedCitation":"[21]","plainTextFormattedCitation":"[21]","previouslyFormattedCitation":"[21]"},"properties":{"noteIndex":0},"schema":"https://github.com/citation-style-language/schema/raw/master/csl-citation.json"}</w:instrText>
      </w:r>
      <w:r>
        <w:fldChar w:fldCharType="separate"/>
      </w:r>
      <w:r w:rsidR="00634879" w:rsidRPr="00634879">
        <w:rPr>
          <w:noProof/>
        </w:rPr>
        <w:t>[21]</w:t>
      </w:r>
      <w:r>
        <w:fldChar w:fldCharType="end"/>
      </w:r>
      <w:r>
        <w:t xml:space="preserve"> </w:t>
      </w:r>
      <w:r w:rsidR="00A36A41" w:rsidRPr="009B63D2">
        <w:t xml:space="preserve">raise an important point about definitions of reflectance amongst the broader community. There are multiple definitions of ‘reflectance’. In </w:t>
      </w:r>
      <w:r w:rsidR="00840403">
        <w:t>other</w:t>
      </w:r>
      <w:r w:rsidR="00A36A41" w:rsidRPr="009B63D2">
        <w:t xml:space="preserve"> communit</w:t>
      </w:r>
      <w:r w:rsidR="00840403">
        <w:t>ies using these products</w:t>
      </w:r>
      <w:r w:rsidR="00A36A41" w:rsidRPr="009B63D2">
        <w:t xml:space="preserve"> the nuances between different definitions might not be universally understood, and so there is scope for erroneous use of data, without full appreciation of uncertaintie</w:t>
      </w:r>
      <w:r w:rsidR="00A11469">
        <w:t>s.</w:t>
      </w:r>
    </w:p>
    <w:p w14:paraId="35B64805" w14:textId="7532EE9A" w:rsidR="00D61A89" w:rsidRDefault="00EB5D41" w:rsidP="00401B06">
      <w:pPr>
        <w:pStyle w:val="Heading1"/>
      </w:pPr>
      <w:bookmarkStart w:id="61" w:name="_Toc42263208"/>
      <w:r>
        <w:lastRenderedPageBreak/>
        <w:t>References</w:t>
      </w:r>
      <w:bookmarkEnd w:id="61"/>
    </w:p>
    <w:p w14:paraId="63AA6CFB" w14:textId="77777777" w:rsidR="00401B06" w:rsidRPr="000B6DAA" w:rsidRDefault="00401B06" w:rsidP="009F595B">
      <w:pPr>
        <w:jc w:val="both"/>
        <w:rPr>
          <w:rFonts w:asciiTheme="majorHAnsi" w:hAnsiTheme="majorHAnsi" w:cstheme="majorHAnsi"/>
          <w:color w:val="0066B7" w:themeColor="accent1" w:themeShade="80"/>
          <w:sz w:val="32"/>
          <w:szCs w:val="32"/>
        </w:rPr>
      </w:pPr>
    </w:p>
    <w:p w14:paraId="4B267924" w14:textId="226EA766" w:rsidR="00D1706A" w:rsidRPr="00D1706A" w:rsidRDefault="00C92FFB" w:rsidP="00D1706A">
      <w:pPr>
        <w:widowControl w:val="0"/>
        <w:autoSpaceDE w:val="0"/>
        <w:autoSpaceDN w:val="0"/>
        <w:adjustRightInd w:val="0"/>
        <w:spacing w:line="240" w:lineRule="auto"/>
        <w:ind w:left="640" w:hanging="640"/>
        <w:rPr>
          <w:rFonts w:ascii="Calibri" w:hAnsi="Calibri" w:cs="Calibri"/>
          <w:noProof/>
          <w:szCs w:val="24"/>
        </w:rPr>
      </w:pPr>
      <w:r w:rsidRPr="000B6DAA">
        <w:rPr>
          <w:rFonts w:cstheme="minorHAnsi"/>
          <w:color w:val="0066B7" w:themeColor="accent1" w:themeShade="80"/>
        </w:rPr>
        <w:fldChar w:fldCharType="begin" w:fldLock="1"/>
      </w:r>
      <w:r w:rsidRPr="000B6DAA">
        <w:rPr>
          <w:rFonts w:cstheme="minorHAnsi"/>
          <w:color w:val="0066B7" w:themeColor="accent1" w:themeShade="80"/>
        </w:rPr>
        <w:instrText xml:space="preserve">ADDIN Mendeley Bibliography CSL_BIBLIOGRAPHY </w:instrText>
      </w:r>
      <w:r w:rsidRPr="000B6DAA">
        <w:rPr>
          <w:rFonts w:cstheme="minorHAnsi"/>
          <w:color w:val="0066B7" w:themeColor="accent1" w:themeShade="80"/>
        </w:rPr>
        <w:fldChar w:fldCharType="separate"/>
      </w:r>
      <w:r w:rsidR="00D1706A" w:rsidRPr="00D1706A">
        <w:rPr>
          <w:rFonts w:ascii="Calibri" w:hAnsi="Calibri" w:cs="Calibri"/>
          <w:noProof/>
          <w:szCs w:val="24"/>
        </w:rPr>
        <w:t>[1]</w:t>
      </w:r>
      <w:r w:rsidR="00D1706A" w:rsidRPr="00D1706A">
        <w:rPr>
          <w:rFonts w:ascii="Calibri" w:hAnsi="Calibri" w:cs="Calibri"/>
          <w:noProof/>
          <w:szCs w:val="24"/>
        </w:rPr>
        <w:tab/>
        <w:t xml:space="preserve">N. Origo, J. Gorroño, J. Ryder, J. Nightingale, and A. Bialek, “Fiducial Reference Measurements for validation of Sentinel-2 and Proba-V surface reflectance products,” </w:t>
      </w:r>
      <w:r w:rsidR="00D1706A" w:rsidRPr="00D1706A">
        <w:rPr>
          <w:rFonts w:ascii="Calibri" w:hAnsi="Calibri" w:cs="Calibri"/>
          <w:i/>
          <w:iCs/>
          <w:noProof/>
          <w:szCs w:val="24"/>
        </w:rPr>
        <w:t>Remote Sens. Environ.</w:t>
      </w:r>
      <w:r w:rsidR="00D1706A" w:rsidRPr="00D1706A">
        <w:rPr>
          <w:rFonts w:ascii="Calibri" w:hAnsi="Calibri" w:cs="Calibri"/>
          <w:noProof/>
          <w:szCs w:val="24"/>
        </w:rPr>
        <w:t>, vol. 241, no. November 2019, p. 111690, 2020, doi: 10.1016/j.rse.2020.111690.</w:t>
      </w:r>
    </w:p>
    <w:p w14:paraId="1E0224EF"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2]</w:t>
      </w:r>
      <w:r w:rsidRPr="00D1706A">
        <w:rPr>
          <w:rFonts w:ascii="Calibri" w:hAnsi="Calibri" w:cs="Calibri"/>
          <w:noProof/>
          <w:szCs w:val="24"/>
        </w:rPr>
        <w:tab/>
        <w:t xml:space="preserve">T. Malthus </w:t>
      </w:r>
      <w:r w:rsidRPr="00D1706A">
        <w:rPr>
          <w:rFonts w:ascii="Calibri" w:hAnsi="Calibri" w:cs="Calibri"/>
          <w:i/>
          <w:iCs/>
          <w:noProof/>
          <w:szCs w:val="24"/>
        </w:rPr>
        <w:t>et al.</w:t>
      </w:r>
      <w:r w:rsidRPr="00D1706A">
        <w:rPr>
          <w:rFonts w:ascii="Calibri" w:hAnsi="Calibri" w:cs="Calibri"/>
          <w:noProof/>
          <w:szCs w:val="24"/>
        </w:rPr>
        <w:t>, “A community approach to the standardised validation of surface reflectance data.,” 2019.</w:t>
      </w:r>
    </w:p>
    <w:p w14:paraId="534FA9E8"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3]</w:t>
      </w:r>
      <w:r w:rsidRPr="00D1706A">
        <w:rPr>
          <w:rFonts w:ascii="Calibri" w:hAnsi="Calibri" w:cs="Calibri"/>
          <w:noProof/>
          <w:szCs w:val="24"/>
        </w:rPr>
        <w:tab/>
        <w:t xml:space="preserve">T. Hakala </w:t>
      </w:r>
      <w:r w:rsidRPr="00D1706A">
        <w:rPr>
          <w:rFonts w:ascii="Calibri" w:hAnsi="Calibri" w:cs="Calibri"/>
          <w:i/>
          <w:iCs/>
          <w:noProof/>
          <w:szCs w:val="24"/>
        </w:rPr>
        <w:t>et al.</w:t>
      </w:r>
      <w:r w:rsidRPr="00D1706A">
        <w:rPr>
          <w:rFonts w:ascii="Calibri" w:hAnsi="Calibri" w:cs="Calibri"/>
          <w:noProof/>
          <w:szCs w:val="24"/>
        </w:rPr>
        <w:t xml:space="preserve">, “Direct reflectance measurements from drones: Sensor absolute radiometric calibration and system tests for forest reflectance characterization,” </w:t>
      </w:r>
      <w:r w:rsidRPr="00D1706A">
        <w:rPr>
          <w:rFonts w:ascii="Calibri" w:hAnsi="Calibri" w:cs="Calibri"/>
          <w:i/>
          <w:iCs/>
          <w:noProof/>
          <w:szCs w:val="24"/>
        </w:rPr>
        <w:t>Sensors (Switzerland)</w:t>
      </w:r>
      <w:r w:rsidRPr="00D1706A">
        <w:rPr>
          <w:rFonts w:ascii="Calibri" w:hAnsi="Calibri" w:cs="Calibri"/>
          <w:noProof/>
          <w:szCs w:val="24"/>
        </w:rPr>
        <w:t>, vol. 18, no. 5, May 2018, doi: 10.3390/s18051417.</w:t>
      </w:r>
    </w:p>
    <w:p w14:paraId="32361541"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4]</w:t>
      </w:r>
      <w:r w:rsidRPr="00D1706A">
        <w:rPr>
          <w:rFonts w:ascii="Calibri" w:hAnsi="Calibri" w:cs="Calibri"/>
          <w:noProof/>
          <w:szCs w:val="24"/>
        </w:rPr>
        <w:tab/>
        <w:t xml:space="preserve">G. Schaepman-Strub, M. E. Schaepman, T. H. Painter, S. Dangel, and J. V Martonchik, “Reflectance quantities in optical remote sensing — definitions and case studies,” </w:t>
      </w:r>
      <w:r w:rsidRPr="00D1706A">
        <w:rPr>
          <w:rFonts w:ascii="Calibri" w:hAnsi="Calibri" w:cs="Calibri"/>
          <w:i/>
          <w:iCs/>
          <w:noProof/>
          <w:szCs w:val="24"/>
        </w:rPr>
        <w:t>Remote Sens. Environ.</w:t>
      </w:r>
      <w:r w:rsidRPr="00D1706A">
        <w:rPr>
          <w:rFonts w:ascii="Calibri" w:hAnsi="Calibri" w:cs="Calibri"/>
          <w:noProof/>
          <w:szCs w:val="24"/>
        </w:rPr>
        <w:t>, vol. 103, pp. 27–42, 2006, doi: 10.1016/j.rse.2006.03.002.</w:t>
      </w:r>
    </w:p>
    <w:p w14:paraId="5FDA2EA3"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5]</w:t>
      </w:r>
      <w:r w:rsidRPr="00D1706A">
        <w:rPr>
          <w:rFonts w:ascii="Calibri" w:hAnsi="Calibri" w:cs="Calibri"/>
          <w:noProof/>
          <w:szCs w:val="24"/>
        </w:rPr>
        <w:tab/>
        <w:t xml:space="preserve">F. Baret </w:t>
      </w:r>
      <w:r w:rsidRPr="00D1706A">
        <w:rPr>
          <w:rFonts w:ascii="Calibri" w:hAnsi="Calibri" w:cs="Calibri"/>
          <w:i/>
          <w:iCs/>
          <w:noProof/>
          <w:szCs w:val="24"/>
        </w:rPr>
        <w:t>et al.</w:t>
      </w:r>
      <w:r w:rsidRPr="00D1706A">
        <w:rPr>
          <w:rFonts w:ascii="Calibri" w:hAnsi="Calibri" w:cs="Calibri"/>
          <w:noProof/>
          <w:szCs w:val="24"/>
        </w:rPr>
        <w:t xml:space="preserve">, </w:t>
      </w:r>
      <w:r w:rsidRPr="00D1706A">
        <w:rPr>
          <w:rFonts w:ascii="Calibri" w:hAnsi="Calibri" w:cs="Calibri"/>
          <w:i/>
          <w:iCs/>
          <w:noProof/>
          <w:szCs w:val="24"/>
        </w:rPr>
        <w:t>VALERI: a network of sites and a methodology for the validation of medium spatial resolution land satellite products</w:t>
      </w:r>
      <w:r w:rsidRPr="00D1706A">
        <w:rPr>
          <w:rFonts w:ascii="Calibri" w:hAnsi="Calibri" w:cs="Calibri"/>
          <w:noProof/>
          <w:szCs w:val="24"/>
        </w:rPr>
        <w:t>. Avignon, France: Institut National de la Recherche Agronomique, 2005.</w:t>
      </w:r>
    </w:p>
    <w:p w14:paraId="503BFCC1"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6]</w:t>
      </w:r>
      <w:r w:rsidRPr="00D1706A">
        <w:rPr>
          <w:rFonts w:ascii="Calibri" w:hAnsi="Calibri" w:cs="Calibri"/>
          <w:noProof/>
          <w:szCs w:val="24"/>
        </w:rPr>
        <w:tab/>
        <w:t xml:space="preserve">J. A. Coakley, “REFLECTANCE AND ALBEDO, SURFACE,” </w:t>
      </w:r>
      <w:r w:rsidRPr="00D1706A">
        <w:rPr>
          <w:rFonts w:ascii="Calibri" w:hAnsi="Calibri" w:cs="Calibri"/>
          <w:i/>
          <w:iCs/>
          <w:noProof/>
          <w:szCs w:val="24"/>
        </w:rPr>
        <w:t>Elsevier Sci.</w:t>
      </w:r>
      <w:r w:rsidRPr="00D1706A">
        <w:rPr>
          <w:rFonts w:ascii="Calibri" w:hAnsi="Calibri" w:cs="Calibri"/>
          <w:noProof/>
          <w:szCs w:val="24"/>
        </w:rPr>
        <w:t>, 2003.</w:t>
      </w:r>
    </w:p>
    <w:p w14:paraId="285C5447" w14:textId="29EDE94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7]</w:t>
      </w:r>
      <w:r w:rsidRPr="00D1706A">
        <w:rPr>
          <w:rFonts w:ascii="Calibri" w:hAnsi="Calibri" w:cs="Calibri"/>
          <w:noProof/>
          <w:szCs w:val="24"/>
        </w:rPr>
        <w:tab/>
        <w:t xml:space="preserve">J. R. J. J. R. Shell, “Bidirectional Reflectance : An Overview with Remote Sensing Applications &amp; Measurement Recommendations,” Rochester, New York, 2004. </w:t>
      </w:r>
    </w:p>
    <w:p w14:paraId="7919EB4D"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8]</w:t>
      </w:r>
      <w:r w:rsidRPr="00D1706A">
        <w:rPr>
          <w:rFonts w:ascii="Calibri" w:hAnsi="Calibri" w:cs="Calibri"/>
          <w:noProof/>
          <w:szCs w:val="24"/>
        </w:rPr>
        <w:tab/>
        <w:t xml:space="preserve">C. P. Ball </w:t>
      </w:r>
      <w:r w:rsidRPr="00D1706A">
        <w:rPr>
          <w:rFonts w:ascii="Calibri" w:hAnsi="Calibri" w:cs="Calibri"/>
          <w:i/>
          <w:iCs/>
          <w:noProof/>
          <w:szCs w:val="24"/>
        </w:rPr>
        <w:t>et al.</w:t>
      </w:r>
      <w:r w:rsidRPr="00D1706A">
        <w:rPr>
          <w:rFonts w:ascii="Calibri" w:hAnsi="Calibri" w:cs="Calibri"/>
          <w:noProof/>
          <w:szCs w:val="24"/>
        </w:rPr>
        <w:t xml:space="preserve">, “Hemispherical-Directional Reflectance (HDRF) of Windblown Snow-Covered Arctic Tundra at Large Solar Zenith Angles,” </w:t>
      </w:r>
      <w:r w:rsidRPr="00D1706A">
        <w:rPr>
          <w:rFonts w:ascii="Calibri" w:hAnsi="Calibri" w:cs="Calibri"/>
          <w:i/>
          <w:iCs/>
          <w:noProof/>
          <w:szCs w:val="24"/>
        </w:rPr>
        <w:t>IEEE Trans. Geosci. Remote Sens.</w:t>
      </w:r>
      <w:r w:rsidRPr="00D1706A">
        <w:rPr>
          <w:rFonts w:ascii="Calibri" w:hAnsi="Calibri" w:cs="Calibri"/>
          <w:noProof/>
          <w:szCs w:val="24"/>
        </w:rPr>
        <w:t>, vol. 53, no. 10, pp. 5377–5387, 2015, doi: 10.1109/TGRS.2015.2421733.</w:t>
      </w:r>
    </w:p>
    <w:p w14:paraId="7264DC0F"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9]</w:t>
      </w:r>
      <w:r w:rsidRPr="00D1706A">
        <w:rPr>
          <w:rFonts w:ascii="Calibri" w:hAnsi="Calibri" w:cs="Calibri"/>
          <w:noProof/>
          <w:szCs w:val="24"/>
        </w:rPr>
        <w:tab/>
        <w:t xml:space="preserve">E. Vermote, C. Justice, M. Claverie, and B. Franch, “Preliminary analysis of the performance of the Landsat 8/OLI land surface reflectance product,” </w:t>
      </w:r>
      <w:r w:rsidRPr="00D1706A">
        <w:rPr>
          <w:rFonts w:ascii="Calibri" w:hAnsi="Calibri" w:cs="Calibri"/>
          <w:i/>
          <w:iCs/>
          <w:noProof/>
          <w:szCs w:val="24"/>
        </w:rPr>
        <w:t>Remote Sens. Environ.</w:t>
      </w:r>
      <w:r w:rsidRPr="00D1706A">
        <w:rPr>
          <w:rFonts w:ascii="Calibri" w:hAnsi="Calibri" w:cs="Calibri"/>
          <w:noProof/>
          <w:szCs w:val="24"/>
        </w:rPr>
        <w:t>, vol. 185, pp. 46–56, 2016, doi: 10.1016/j.rse.2016.04.008.</w:t>
      </w:r>
    </w:p>
    <w:p w14:paraId="225B2BA7"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10]</w:t>
      </w:r>
      <w:r w:rsidRPr="00D1706A">
        <w:rPr>
          <w:rFonts w:ascii="Calibri" w:hAnsi="Calibri" w:cs="Calibri"/>
          <w:noProof/>
          <w:szCs w:val="24"/>
        </w:rPr>
        <w:tab/>
        <w:t xml:space="preserve">M. Danner, M. Locherer, T. Hank, and K. Richter, </w:t>
      </w:r>
      <w:r w:rsidRPr="00D1706A">
        <w:rPr>
          <w:rFonts w:ascii="Calibri" w:hAnsi="Calibri" w:cs="Calibri"/>
          <w:i/>
          <w:iCs/>
          <w:noProof/>
          <w:szCs w:val="24"/>
        </w:rPr>
        <w:t>EnMAP Field Guides: Technical Report: Spectral Sampling with the ASD FieldSpec 4</w:t>
      </w:r>
      <w:r w:rsidRPr="00D1706A">
        <w:rPr>
          <w:rFonts w:ascii="Calibri" w:hAnsi="Calibri" w:cs="Calibri"/>
          <w:noProof/>
          <w:szCs w:val="24"/>
        </w:rPr>
        <w:t>. Potsdam, Germany: GeoForschungsZentrum Data Services, 2015.</w:t>
      </w:r>
    </w:p>
    <w:p w14:paraId="1EA6776B"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11]</w:t>
      </w:r>
      <w:r w:rsidRPr="00D1706A">
        <w:rPr>
          <w:rFonts w:ascii="Calibri" w:hAnsi="Calibri" w:cs="Calibri"/>
          <w:noProof/>
          <w:szCs w:val="24"/>
        </w:rPr>
        <w:tab/>
        <w:t xml:space="preserve">H. Aasen, E. Honkavaara, A. Lucieer, and P. Zarco-Tejada, “Quantitative Remote Sensing at Ultra-High Resolution with UAV Spectroscopy: A Review of Sensor Technology, Measurement Procedures, and Data Correction Workflows,” </w:t>
      </w:r>
      <w:r w:rsidRPr="00D1706A">
        <w:rPr>
          <w:rFonts w:ascii="Calibri" w:hAnsi="Calibri" w:cs="Calibri"/>
          <w:i/>
          <w:iCs/>
          <w:noProof/>
          <w:szCs w:val="24"/>
        </w:rPr>
        <w:t>Remote Sens.</w:t>
      </w:r>
      <w:r w:rsidRPr="00D1706A">
        <w:rPr>
          <w:rFonts w:ascii="Calibri" w:hAnsi="Calibri" w:cs="Calibri"/>
          <w:noProof/>
          <w:szCs w:val="24"/>
        </w:rPr>
        <w:t>, vol. 10, no. 1091, pp. 1–42, 2018, doi: 10.3390/rs10071091.</w:t>
      </w:r>
    </w:p>
    <w:p w14:paraId="733FFDDD"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12]</w:t>
      </w:r>
      <w:r w:rsidRPr="00D1706A">
        <w:rPr>
          <w:rFonts w:ascii="Calibri" w:hAnsi="Calibri" w:cs="Calibri"/>
          <w:noProof/>
          <w:szCs w:val="24"/>
        </w:rPr>
        <w:tab/>
        <w:t xml:space="preserve">E. F. Vermote and S. Kotchenova, “Atmospheric correction for the monitoring of land surfaces,” </w:t>
      </w:r>
      <w:r w:rsidRPr="00D1706A">
        <w:rPr>
          <w:rFonts w:ascii="Calibri" w:hAnsi="Calibri" w:cs="Calibri"/>
          <w:i/>
          <w:iCs/>
          <w:noProof/>
          <w:szCs w:val="24"/>
        </w:rPr>
        <w:t>J. Geophys. Res. Atmos.</w:t>
      </w:r>
      <w:r w:rsidRPr="00D1706A">
        <w:rPr>
          <w:rFonts w:ascii="Calibri" w:hAnsi="Calibri" w:cs="Calibri"/>
          <w:noProof/>
          <w:szCs w:val="24"/>
        </w:rPr>
        <w:t>, vol. 113, no. D23, 2008.</w:t>
      </w:r>
    </w:p>
    <w:p w14:paraId="78FAF7C0"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13]</w:t>
      </w:r>
      <w:r w:rsidRPr="00D1706A">
        <w:rPr>
          <w:rFonts w:ascii="Calibri" w:hAnsi="Calibri" w:cs="Calibri"/>
          <w:noProof/>
          <w:szCs w:val="24"/>
        </w:rPr>
        <w:tab/>
        <w:t>CEOS - Committee on Earth Observation Satellites, “RadCalNet Portal.” https://www.radcalnet.org/#!/ (accessed Apr. 09, 2020).</w:t>
      </w:r>
    </w:p>
    <w:p w14:paraId="4EFF7351"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14]</w:t>
      </w:r>
      <w:r w:rsidRPr="00D1706A">
        <w:rPr>
          <w:rFonts w:ascii="Calibri" w:hAnsi="Calibri" w:cs="Calibri"/>
          <w:noProof/>
          <w:szCs w:val="24"/>
        </w:rPr>
        <w:tab/>
        <w:t xml:space="preserve">M. Bouvet </w:t>
      </w:r>
      <w:r w:rsidRPr="00D1706A">
        <w:rPr>
          <w:rFonts w:ascii="Calibri" w:hAnsi="Calibri" w:cs="Calibri"/>
          <w:i/>
          <w:iCs/>
          <w:noProof/>
          <w:szCs w:val="24"/>
        </w:rPr>
        <w:t>et al.</w:t>
      </w:r>
      <w:r w:rsidRPr="00D1706A">
        <w:rPr>
          <w:rFonts w:ascii="Calibri" w:hAnsi="Calibri" w:cs="Calibri"/>
          <w:noProof/>
          <w:szCs w:val="24"/>
        </w:rPr>
        <w:t xml:space="preserve">, “RadCalNet: A radiometric calibration network for earth observing imagers operating in the visible to shortwave infrared spectral range,” </w:t>
      </w:r>
      <w:r w:rsidRPr="00D1706A">
        <w:rPr>
          <w:rFonts w:ascii="Calibri" w:hAnsi="Calibri" w:cs="Calibri"/>
          <w:i/>
          <w:iCs/>
          <w:noProof/>
          <w:szCs w:val="24"/>
        </w:rPr>
        <w:t>Remote Sens.</w:t>
      </w:r>
      <w:r w:rsidRPr="00D1706A">
        <w:rPr>
          <w:rFonts w:ascii="Calibri" w:hAnsi="Calibri" w:cs="Calibri"/>
          <w:noProof/>
          <w:szCs w:val="24"/>
        </w:rPr>
        <w:t>, vol. 11, no. 20, 2019, doi: 10.3390/rs11202401.</w:t>
      </w:r>
    </w:p>
    <w:p w14:paraId="38F7B9ED"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15]</w:t>
      </w:r>
      <w:r w:rsidRPr="00D1706A">
        <w:rPr>
          <w:rFonts w:ascii="Calibri" w:hAnsi="Calibri" w:cs="Calibri"/>
          <w:noProof/>
          <w:szCs w:val="24"/>
        </w:rPr>
        <w:tab/>
        <w:t>HYPERNETS, “HYPERNETS.eu.” https://www.hypernets.eu/from_cms/summary (accessed Apr. 09, 2020).</w:t>
      </w:r>
    </w:p>
    <w:p w14:paraId="12A4883A"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lastRenderedPageBreak/>
        <w:t>[16]</w:t>
      </w:r>
      <w:r w:rsidRPr="00D1706A">
        <w:rPr>
          <w:rFonts w:ascii="Calibri" w:hAnsi="Calibri" w:cs="Calibri"/>
          <w:noProof/>
          <w:szCs w:val="24"/>
        </w:rPr>
        <w:tab/>
        <w:t xml:space="preserve">F. Gascon </w:t>
      </w:r>
      <w:r w:rsidRPr="00D1706A">
        <w:rPr>
          <w:rFonts w:ascii="Calibri" w:hAnsi="Calibri" w:cs="Calibri"/>
          <w:i/>
          <w:iCs/>
          <w:noProof/>
          <w:szCs w:val="24"/>
        </w:rPr>
        <w:t>et al.</w:t>
      </w:r>
      <w:r w:rsidRPr="00D1706A">
        <w:rPr>
          <w:rFonts w:ascii="Calibri" w:hAnsi="Calibri" w:cs="Calibri"/>
          <w:noProof/>
          <w:szCs w:val="24"/>
        </w:rPr>
        <w:t xml:space="preserve">, “Copernicus Sentinel-2A calibration and products validation status,” </w:t>
      </w:r>
      <w:r w:rsidRPr="00D1706A">
        <w:rPr>
          <w:rFonts w:ascii="Calibri" w:hAnsi="Calibri" w:cs="Calibri"/>
          <w:i/>
          <w:iCs/>
          <w:noProof/>
          <w:szCs w:val="24"/>
        </w:rPr>
        <w:t>Remote Sens.</w:t>
      </w:r>
      <w:r w:rsidRPr="00D1706A">
        <w:rPr>
          <w:rFonts w:ascii="Calibri" w:hAnsi="Calibri" w:cs="Calibri"/>
          <w:noProof/>
          <w:szCs w:val="24"/>
        </w:rPr>
        <w:t>, vol. 9, no. 6, 2017, doi: 10.3390/rs9060584.</w:t>
      </w:r>
    </w:p>
    <w:p w14:paraId="4D0AC55A"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17]</w:t>
      </w:r>
      <w:r w:rsidRPr="00D1706A">
        <w:rPr>
          <w:rFonts w:ascii="Calibri" w:hAnsi="Calibri" w:cs="Calibri"/>
          <w:noProof/>
          <w:szCs w:val="24"/>
        </w:rPr>
        <w:tab/>
        <w:t xml:space="preserve">M. Claverie, E. F. Vermote, B. Franch, and J. G. Masek, “Evaluation of the Landsat-5 TM and Landsat-7 ETM + surface reflectance products,” </w:t>
      </w:r>
      <w:r w:rsidRPr="00D1706A">
        <w:rPr>
          <w:rFonts w:ascii="Calibri" w:hAnsi="Calibri" w:cs="Calibri"/>
          <w:i/>
          <w:iCs/>
          <w:noProof/>
          <w:szCs w:val="24"/>
        </w:rPr>
        <w:t>Remote Sens. Environ.</w:t>
      </w:r>
      <w:r w:rsidRPr="00D1706A">
        <w:rPr>
          <w:rFonts w:ascii="Calibri" w:hAnsi="Calibri" w:cs="Calibri"/>
          <w:noProof/>
          <w:szCs w:val="24"/>
        </w:rPr>
        <w:t>, vol. 169, pp. 390–403, 2015, doi: 10.1016/j.rse.2015.08.030.</w:t>
      </w:r>
    </w:p>
    <w:p w14:paraId="3141F4F3" w14:textId="49647B73"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18]</w:t>
      </w:r>
      <w:r w:rsidRPr="00D1706A">
        <w:rPr>
          <w:rFonts w:ascii="Calibri" w:hAnsi="Calibri" w:cs="Calibri"/>
          <w:noProof/>
          <w:szCs w:val="24"/>
        </w:rPr>
        <w:tab/>
        <w:t xml:space="preserve">Working Group 1 of the Joint Committee for Guides in Metrology, </w:t>
      </w:r>
      <w:r w:rsidR="0099122C">
        <w:rPr>
          <w:rFonts w:ascii="Calibri" w:hAnsi="Calibri" w:cs="Calibri"/>
          <w:noProof/>
          <w:szCs w:val="24"/>
        </w:rPr>
        <w:t>"</w:t>
      </w:r>
      <w:r w:rsidRPr="00D1706A">
        <w:rPr>
          <w:rFonts w:ascii="Calibri" w:hAnsi="Calibri" w:cs="Calibri"/>
          <w:i/>
          <w:iCs/>
          <w:noProof/>
          <w:szCs w:val="24"/>
        </w:rPr>
        <w:t>Evaluation of measurement data — Guide to the expression of uncertainty in measurement</w:t>
      </w:r>
      <w:r w:rsidR="0099122C">
        <w:rPr>
          <w:rFonts w:ascii="Calibri" w:hAnsi="Calibri" w:cs="Calibri"/>
          <w:i/>
          <w:iCs/>
          <w:noProof/>
          <w:szCs w:val="24"/>
        </w:rPr>
        <w:t>"</w:t>
      </w:r>
      <w:r w:rsidRPr="00D1706A">
        <w:rPr>
          <w:rFonts w:ascii="Calibri" w:hAnsi="Calibri" w:cs="Calibri"/>
          <w:noProof/>
          <w:szCs w:val="24"/>
        </w:rPr>
        <w:t>. Paris, France: Bureau International des Poids et Mesures, 2008.</w:t>
      </w:r>
    </w:p>
    <w:p w14:paraId="4A5ECD4B"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19]</w:t>
      </w:r>
      <w:r w:rsidRPr="00D1706A">
        <w:rPr>
          <w:rFonts w:ascii="Calibri" w:hAnsi="Calibri" w:cs="Calibri"/>
          <w:noProof/>
          <w:szCs w:val="24"/>
        </w:rPr>
        <w:tab/>
        <w:t>FIDUCEO, “Example Uncertainty Analysis Tree.” http://www.fiduceo.eu/tutorial/example-uncertainty-analysis-tree (accessed Feb. 22, 2019).</w:t>
      </w:r>
    </w:p>
    <w:p w14:paraId="31F686DF"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szCs w:val="24"/>
        </w:rPr>
      </w:pPr>
      <w:r w:rsidRPr="00D1706A">
        <w:rPr>
          <w:rFonts w:ascii="Calibri" w:hAnsi="Calibri" w:cs="Calibri"/>
          <w:noProof/>
          <w:szCs w:val="24"/>
        </w:rPr>
        <w:t>[20]</w:t>
      </w:r>
      <w:r w:rsidRPr="00D1706A">
        <w:rPr>
          <w:rFonts w:ascii="Calibri" w:hAnsi="Calibri" w:cs="Calibri"/>
          <w:noProof/>
          <w:szCs w:val="24"/>
        </w:rPr>
        <w:tab/>
        <w:t xml:space="preserve">J. Gorroño </w:t>
      </w:r>
      <w:r w:rsidRPr="00D1706A">
        <w:rPr>
          <w:rFonts w:ascii="Calibri" w:hAnsi="Calibri" w:cs="Calibri"/>
          <w:i/>
          <w:iCs/>
          <w:noProof/>
          <w:szCs w:val="24"/>
        </w:rPr>
        <w:t>et al.</w:t>
      </w:r>
      <w:r w:rsidRPr="00D1706A">
        <w:rPr>
          <w:rFonts w:ascii="Calibri" w:hAnsi="Calibri" w:cs="Calibri"/>
          <w:noProof/>
          <w:szCs w:val="24"/>
        </w:rPr>
        <w:t xml:space="preserve">, “Providing uncertainty estimates of the Sentinel-2 top-of-atmosphere measurements for radiometric validation activities,” </w:t>
      </w:r>
      <w:r w:rsidRPr="00D1706A">
        <w:rPr>
          <w:rFonts w:ascii="Calibri" w:hAnsi="Calibri" w:cs="Calibri"/>
          <w:i/>
          <w:iCs/>
          <w:noProof/>
          <w:szCs w:val="24"/>
        </w:rPr>
        <w:t>Eur. J. Remote Sens.</w:t>
      </w:r>
      <w:r w:rsidRPr="00D1706A">
        <w:rPr>
          <w:rFonts w:ascii="Calibri" w:hAnsi="Calibri" w:cs="Calibri"/>
          <w:noProof/>
          <w:szCs w:val="24"/>
        </w:rPr>
        <w:t>, vol. 51, no. 1, pp. 650–666, 2018, doi: 10.1080/22797254.2018.1471739.</w:t>
      </w:r>
    </w:p>
    <w:p w14:paraId="59A0DD92" w14:textId="77777777" w:rsidR="00D1706A" w:rsidRPr="00D1706A" w:rsidRDefault="00D1706A" w:rsidP="00D1706A">
      <w:pPr>
        <w:widowControl w:val="0"/>
        <w:autoSpaceDE w:val="0"/>
        <w:autoSpaceDN w:val="0"/>
        <w:adjustRightInd w:val="0"/>
        <w:spacing w:line="240" w:lineRule="auto"/>
        <w:ind w:left="640" w:hanging="640"/>
        <w:rPr>
          <w:rFonts w:ascii="Calibri" w:hAnsi="Calibri" w:cs="Calibri"/>
          <w:noProof/>
        </w:rPr>
      </w:pPr>
      <w:r w:rsidRPr="00D1706A">
        <w:rPr>
          <w:rFonts w:ascii="Calibri" w:hAnsi="Calibri" w:cs="Calibri"/>
          <w:noProof/>
          <w:szCs w:val="24"/>
        </w:rPr>
        <w:t>[21]</w:t>
      </w:r>
      <w:r w:rsidRPr="00D1706A">
        <w:rPr>
          <w:rFonts w:ascii="Calibri" w:hAnsi="Calibri" w:cs="Calibri"/>
          <w:noProof/>
          <w:szCs w:val="24"/>
        </w:rPr>
        <w:tab/>
        <w:t xml:space="preserve">U. Beisl, G. Strub, C. Dickerhof, and R. S. Laboratories, “Validation of hyperspectral imaging data from the Barrax test site with BRDF ground measurements in the reflective wavelength range,” in </w:t>
      </w:r>
      <w:r w:rsidRPr="00D1706A">
        <w:rPr>
          <w:rFonts w:ascii="Calibri" w:hAnsi="Calibri" w:cs="Calibri"/>
          <w:i/>
          <w:iCs/>
          <w:noProof/>
          <w:szCs w:val="24"/>
        </w:rPr>
        <w:t>Second EARSeL Workshop on Imaging Spectroscopy, Enschede, 2000 VALIDATION</w:t>
      </w:r>
      <w:r w:rsidRPr="00D1706A">
        <w:rPr>
          <w:rFonts w:ascii="Calibri" w:hAnsi="Calibri" w:cs="Calibri"/>
          <w:noProof/>
          <w:szCs w:val="24"/>
        </w:rPr>
        <w:t>, 2000, pp. 2–10.</w:t>
      </w:r>
    </w:p>
    <w:p w14:paraId="1DA60983" w14:textId="7BD444C0" w:rsidR="002B1B15" w:rsidRPr="000B6DAA" w:rsidRDefault="00C92FFB" w:rsidP="00401B06">
      <w:pPr>
        <w:spacing w:line="240" w:lineRule="auto"/>
        <w:jc w:val="both"/>
        <w:rPr>
          <w:rFonts w:cstheme="minorHAnsi"/>
          <w:color w:val="0066B7" w:themeColor="accent1" w:themeShade="80"/>
        </w:rPr>
      </w:pPr>
      <w:r w:rsidRPr="000B6DAA">
        <w:rPr>
          <w:rFonts w:cstheme="minorHAnsi"/>
          <w:color w:val="0066B7" w:themeColor="accent1" w:themeShade="80"/>
        </w:rPr>
        <w:fldChar w:fldCharType="end"/>
      </w:r>
    </w:p>
    <w:sectPr w:rsidR="002B1B15" w:rsidRPr="000B6DAA" w:rsidSect="00024274">
      <w:footerReference w:type="defaul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D5F230" w14:textId="77777777" w:rsidR="00D62C98" w:rsidRDefault="00D62C98" w:rsidP="0041691B">
      <w:r>
        <w:separator/>
      </w:r>
    </w:p>
  </w:endnote>
  <w:endnote w:type="continuationSeparator" w:id="0">
    <w:p w14:paraId="7827FC27" w14:textId="77777777" w:rsidR="00D62C98" w:rsidRDefault="00D62C98" w:rsidP="0041691B">
      <w:r>
        <w:continuationSeparator/>
      </w:r>
    </w:p>
  </w:endnote>
  <w:endnote w:type="continuationNotice" w:id="1">
    <w:p w14:paraId="1BD0B525" w14:textId="77777777" w:rsidR="00D62C98" w:rsidRDefault="00D62C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JIKHD+TimesNewRoman,BoldItalic">
    <w:altName w:val="Times New Roman"/>
    <w:panose1 w:val="00000000000000000000"/>
    <w:charset w:val="00"/>
    <w:family w:val="roman"/>
    <w:notTrueType/>
    <w:pitch w:val="default"/>
    <w:sig w:usb0="00000003" w:usb1="00000000" w:usb2="00000000" w:usb3="00000000" w:csb0="00000001" w:csb1="00000000"/>
  </w:font>
  <w:font w:name="CharisSIL">
    <w:altName w:val="Yu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4612378"/>
      <w:docPartObj>
        <w:docPartGallery w:val="Page Numbers (Bottom of Page)"/>
        <w:docPartUnique/>
      </w:docPartObj>
    </w:sdtPr>
    <w:sdtEndPr>
      <w:rPr>
        <w:color w:val="7F7F7F" w:themeColor="background1" w:themeShade="7F"/>
        <w:spacing w:val="60"/>
      </w:rPr>
    </w:sdtEndPr>
    <w:sdtContent>
      <w:p w14:paraId="20023A62" w14:textId="717186AC" w:rsidR="006F6960" w:rsidRDefault="006F6960">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Pr>
            <w:noProof/>
          </w:rPr>
          <w:t>3</w:t>
        </w:r>
        <w:r>
          <w:rPr>
            <w:noProof/>
          </w:rPr>
          <w:fldChar w:fldCharType="end"/>
        </w:r>
        <w:r>
          <w:t xml:space="preserve"> | </w:t>
        </w:r>
        <w:r>
          <w:rPr>
            <w:color w:val="7F7F7F" w:themeColor="background1" w:themeShade="7F"/>
            <w:spacing w:val="60"/>
          </w:rPr>
          <w:t>Page</w:t>
        </w:r>
      </w:p>
    </w:sdtContent>
  </w:sdt>
  <w:p w14:paraId="108683D7" w14:textId="77777777" w:rsidR="006F6960" w:rsidRDefault="006F6960"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09"/>
      <w:gridCol w:w="3009"/>
      <w:gridCol w:w="3009"/>
    </w:tblGrid>
    <w:tr w:rsidR="006F6960" w14:paraId="31DB351F" w14:textId="77777777" w:rsidTr="5FAD32C6">
      <w:tc>
        <w:tcPr>
          <w:tcW w:w="3009" w:type="dxa"/>
        </w:tcPr>
        <w:p w14:paraId="5551F2D4" w14:textId="49EEC654" w:rsidR="006F6960" w:rsidRDefault="006F6960" w:rsidP="5FAD32C6">
          <w:pPr>
            <w:pStyle w:val="Header"/>
            <w:ind w:left="-115"/>
          </w:pPr>
        </w:p>
      </w:tc>
      <w:tc>
        <w:tcPr>
          <w:tcW w:w="3009" w:type="dxa"/>
        </w:tcPr>
        <w:p w14:paraId="1F08EDAD" w14:textId="2D9578BC" w:rsidR="006F6960" w:rsidRDefault="006F6960" w:rsidP="5FAD32C6">
          <w:pPr>
            <w:pStyle w:val="Header"/>
            <w:jc w:val="center"/>
          </w:pPr>
        </w:p>
      </w:tc>
      <w:tc>
        <w:tcPr>
          <w:tcW w:w="3009" w:type="dxa"/>
        </w:tcPr>
        <w:p w14:paraId="644526EB" w14:textId="1C2A25B5" w:rsidR="006F6960" w:rsidRDefault="006F6960" w:rsidP="5FAD32C6">
          <w:pPr>
            <w:pStyle w:val="Header"/>
            <w:ind w:right="-115"/>
            <w:jc w:val="right"/>
          </w:pPr>
        </w:p>
      </w:tc>
    </w:tr>
  </w:tbl>
  <w:p w14:paraId="34262C9B" w14:textId="34DCEB2E" w:rsidR="006F6960" w:rsidRDefault="006F6960" w:rsidP="003571E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5599936"/>
      <w:docPartObj>
        <w:docPartGallery w:val="Page Numbers (Bottom of Page)"/>
        <w:docPartUnique/>
      </w:docPartObj>
    </w:sdtPr>
    <w:sdtEndPr>
      <w:rPr>
        <w:color w:val="7F7F7F" w:themeColor="background1" w:themeShade="7F"/>
        <w:spacing w:val="60"/>
      </w:rPr>
    </w:sdtEndPr>
    <w:sdtContent>
      <w:p w14:paraId="4556471F" w14:textId="2954F5C5" w:rsidR="006F6960" w:rsidRDefault="006F6960">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Pr>
            <w:noProof/>
          </w:rPr>
          <w:t>39</w:t>
        </w:r>
        <w:r>
          <w:rPr>
            <w:noProof/>
          </w:rPr>
          <w:fldChar w:fldCharType="end"/>
        </w:r>
        <w:r>
          <w:t xml:space="preserve"> | </w:t>
        </w:r>
        <w:r>
          <w:rPr>
            <w:color w:val="7F7F7F" w:themeColor="background1" w:themeShade="7F"/>
            <w:spacing w:val="60"/>
          </w:rPr>
          <w:t>Page</w:t>
        </w:r>
      </w:p>
    </w:sdtContent>
  </w:sdt>
  <w:p w14:paraId="19F355DE" w14:textId="77777777" w:rsidR="006F6960" w:rsidRDefault="006F6960" w:rsidP="004169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09"/>
      <w:gridCol w:w="3009"/>
      <w:gridCol w:w="3009"/>
    </w:tblGrid>
    <w:tr w:rsidR="006F6960" w14:paraId="42E45436" w14:textId="77777777" w:rsidTr="5FAD32C6">
      <w:tc>
        <w:tcPr>
          <w:tcW w:w="3009" w:type="dxa"/>
        </w:tcPr>
        <w:p w14:paraId="52C9B484" w14:textId="77777777" w:rsidR="006F6960" w:rsidRDefault="006F6960" w:rsidP="5FAD32C6">
          <w:pPr>
            <w:pStyle w:val="Header"/>
            <w:ind w:left="-115"/>
          </w:pPr>
        </w:p>
      </w:tc>
      <w:tc>
        <w:tcPr>
          <w:tcW w:w="3009" w:type="dxa"/>
        </w:tcPr>
        <w:p w14:paraId="1F1EFEFA" w14:textId="77777777" w:rsidR="006F6960" w:rsidRDefault="006F6960" w:rsidP="5FAD32C6">
          <w:pPr>
            <w:pStyle w:val="Header"/>
            <w:jc w:val="center"/>
          </w:pPr>
        </w:p>
      </w:tc>
      <w:tc>
        <w:tcPr>
          <w:tcW w:w="3009" w:type="dxa"/>
        </w:tcPr>
        <w:p w14:paraId="03287A31" w14:textId="77777777" w:rsidR="006F6960" w:rsidRDefault="006F6960" w:rsidP="5FAD32C6">
          <w:pPr>
            <w:pStyle w:val="Header"/>
            <w:ind w:right="-115"/>
            <w:jc w:val="right"/>
          </w:pPr>
        </w:p>
      </w:tc>
    </w:tr>
  </w:tbl>
  <w:p w14:paraId="4C7F6E1D" w14:textId="77777777" w:rsidR="006F6960" w:rsidRDefault="006F6960"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1BA1A8" w14:textId="77777777" w:rsidR="00D62C98" w:rsidRDefault="00D62C98" w:rsidP="0041691B">
      <w:r>
        <w:separator/>
      </w:r>
    </w:p>
  </w:footnote>
  <w:footnote w:type="continuationSeparator" w:id="0">
    <w:p w14:paraId="2BC941C9" w14:textId="77777777" w:rsidR="00D62C98" w:rsidRDefault="00D62C98" w:rsidP="0041691B">
      <w:r>
        <w:continuationSeparator/>
      </w:r>
    </w:p>
  </w:footnote>
  <w:footnote w:type="continuationNotice" w:id="1">
    <w:p w14:paraId="4E58F914" w14:textId="77777777" w:rsidR="00D62C98" w:rsidRDefault="00D62C9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alias w:val="Title"/>
      <w:tag w:val=""/>
      <w:id w:val="1673992423"/>
      <w:dataBinding w:prefixMappings="xmlns:ns0='http://purl.org/dc/elements/1.1/' xmlns:ns1='http://schemas.openxmlformats.org/package/2006/metadata/core-properties' " w:xpath="/ns1:coreProperties[1]/ns0:title[1]" w:storeItemID="{6C3C8BC8-F283-45AE-878A-BAB7291924A1}"/>
      <w:text/>
    </w:sdtPr>
    <w:sdtEndPr/>
    <w:sdtContent>
      <w:p w14:paraId="775C7F9C" w14:textId="371A12D4" w:rsidR="006F6960" w:rsidRDefault="006F6960" w:rsidP="0041691B">
        <w:pPr>
          <w:pStyle w:val="Header"/>
        </w:pPr>
        <w:r>
          <w:t>Validation Methodology (VM)</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09"/>
      <w:gridCol w:w="3009"/>
      <w:gridCol w:w="3009"/>
    </w:tblGrid>
    <w:tr w:rsidR="006F6960" w14:paraId="0766C437" w14:textId="77777777" w:rsidTr="5FAD32C6">
      <w:tc>
        <w:tcPr>
          <w:tcW w:w="3009" w:type="dxa"/>
        </w:tcPr>
        <w:p w14:paraId="1FBC0772" w14:textId="0DD5AD1C" w:rsidR="006F6960" w:rsidRDefault="006F6960" w:rsidP="5FAD32C6">
          <w:pPr>
            <w:pStyle w:val="Header"/>
            <w:ind w:left="-115"/>
          </w:pPr>
        </w:p>
      </w:tc>
      <w:tc>
        <w:tcPr>
          <w:tcW w:w="3009" w:type="dxa"/>
        </w:tcPr>
        <w:p w14:paraId="6D00A7A2" w14:textId="4E5D6411" w:rsidR="006F6960" w:rsidRDefault="006F6960" w:rsidP="5FAD32C6">
          <w:pPr>
            <w:pStyle w:val="Header"/>
            <w:jc w:val="center"/>
          </w:pPr>
        </w:p>
      </w:tc>
      <w:tc>
        <w:tcPr>
          <w:tcW w:w="3009" w:type="dxa"/>
        </w:tcPr>
        <w:p w14:paraId="6851BF08" w14:textId="43BA3A75" w:rsidR="006F6960" w:rsidRDefault="006F6960" w:rsidP="5FAD32C6">
          <w:pPr>
            <w:pStyle w:val="Header"/>
            <w:ind w:right="-115"/>
            <w:jc w:val="right"/>
          </w:pPr>
        </w:p>
      </w:tc>
    </w:tr>
  </w:tbl>
  <w:p w14:paraId="1C9BB5ED" w14:textId="15A82188" w:rsidR="006F6960" w:rsidRDefault="006F6960"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76ED3"/>
    <w:multiLevelType w:val="hybridMultilevel"/>
    <w:tmpl w:val="1FD22D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CF5EAE"/>
    <w:multiLevelType w:val="hybridMultilevel"/>
    <w:tmpl w:val="E8CEA75A"/>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BA6EB9"/>
    <w:multiLevelType w:val="hybridMultilevel"/>
    <w:tmpl w:val="41DE3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2565"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4" w15:restartNumberingAfterBreak="0">
    <w:nsid w:val="0E7C4F8A"/>
    <w:multiLevelType w:val="hybridMultilevel"/>
    <w:tmpl w:val="319EF142"/>
    <w:lvl w:ilvl="0" w:tplc="70C265AC">
      <w:start w:val="2"/>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AB6726"/>
    <w:multiLevelType w:val="hybridMultilevel"/>
    <w:tmpl w:val="0A409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1D64C7"/>
    <w:multiLevelType w:val="hybridMultilevel"/>
    <w:tmpl w:val="E48EA16E"/>
    <w:lvl w:ilvl="0" w:tplc="70C265AC">
      <w:start w:val="2"/>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3E70EF"/>
    <w:multiLevelType w:val="hybridMultilevel"/>
    <w:tmpl w:val="36E430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851CBE"/>
    <w:multiLevelType w:val="hybridMultilevel"/>
    <w:tmpl w:val="AB5C7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6D3242"/>
    <w:multiLevelType w:val="hybridMultilevel"/>
    <w:tmpl w:val="A5A083C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9977128"/>
    <w:multiLevelType w:val="hybridMultilevel"/>
    <w:tmpl w:val="A6963AB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6C1D97"/>
    <w:multiLevelType w:val="hybridMultilevel"/>
    <w:tmpl w:val="88FA5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133EEA"/>
    <w:multiLevelType w:val="multilevel"/>
    <w:tmpl w:val="9D32ECA6"/>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3B47B7B"/>
    <w:multiLevelType w:val="hybridMultilevel"/>
    <w:tmpl w:val="F12484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44943AC"/>
    <w:multiLevelType w:val="hybridMultilevel"/>
    <w:tmpl w:val="D2B037BC"/>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9645D4"/>
    <w:multiLevelType w:val="hybridMultilevel"/>
    <w:tmpl w:val="2E168C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5086944"/>
    <w:multiLevelType w:val="hybridMultilevel"/>
    <w:tmpl w:val="2CB211E0"/>
    <w:lvl w:ilvl="0" w:tplc="08090001">
      <w:start w:val="1"/>
      <w:numFmt w:val="bullet"/>
      <w:lvlText w:val=""/>
      <w:lvlJc w:val="left"/>
      <w:pPr>
        <w:ind w:left="764" w:hanging="360"/>
      </w:pPr>
      <w:rPr>
        <w:rFonts w:ascii="Symbol" w:hAnsi="Symbol" w:hint="default"/>
      </w:rPr>
    </w:lvl>
    <w:lvl w:ilvl="1" w:tplc="08090003" w:tentative="1">
      <w:start w:val="1"/>
      <w:numFmt w:val="bullet"/>
      <w:lvlText w:val="o"/>
      <w:lvlJc w:val="left"/>
      <w:pPr>
        <w:ind w:left="1484" w:hanging="360"/>
      </w:pPr>
      <w:rPr>
        <w:rFonts w:ascii="Courier New" w:hAnsi="Courier New" w:cs="Courier New" w:hint="default"/>
      </w:rPr>
    </w:lvl>
    <w:lvl w:ilvl="2" w:tplc="08090005" w:tentative="1">
      <w:start w:val="1"/>
      <w:numFmt w:val="bullet"/>
      <w:lvlText w:val=""/>
      <w:lvlJc w:val="left"/>
      <w:pPr>
        <w:ind w:left="2204" w:hanging="360"/>
      </w:pPr>
      <w:rPr>
        <w:rFonts w:ascii="Wingdings" w:hAnsi="Wingdings" w:hint="default"/>
      </w:rPr>
    </w:lvl>
    <w:lvl w:ilvl="3" w:tplc="08090001" w:tentative="1">
      <w:start w:val="1"/>
      <w:numFmt w:val="bullet"/>
      <w:lvlText w:val=""/>
      <w:lvlJc w:val="left"/>
      <w:pPr>
        <w:ind w:left="2924" w:hanging="360"/>
      </w:pPr>
      <w:rPr>
        <w:rFonts w:ascii="Symbol" w:hAnsi="Symbol" w:hint="default"/>
      </w:rPr>
    </w:lvl>
    <w:lvl w:ilvl="4" w:tplc="08090003" w:tentative="1">
      <w:start w:val="1"/>
      <w:numFmt w:val="bullet"/>
      <w:lvlText w:val="o"/>
      <w:lvlJc w:val="left"/>
      <w:pPr>
        <w:ind w:left="3644" w:hanging="360"/>
      </w:pPr>
      <w:rPr>
        <w:rFonts w:ascii="Courier New" w:hAnsi="Courier New" w:cs="Courier New" w:hint="default"/>
      </w:rPr>
    </w:lvl>
    <w:lvl w:ilvl="5" w:tplc="08090005" w:tentative="1">
      <w:start w:val="1"/>
      <w:numFmt w:val="bullet"/>
      <w:lvlText w:val=""/>
      <w:lvlJc w:val="left"/>
      <w:pPr>
        <w:ind w:left="4364" w:hanging="360"/>
      </w:pPr>
      <w:rPr>
        <w:rFonts w:ascii="Wingdings" w:hAnsi="Wingdings" w:hint="default"/>
      </w:rPr>
    </w:lvl>
    <w:lvl w:ilvl="6" w:tplc="08090001" w:tentative="1">
      <w:start w:val="1"/>
      <w:numFmt w:val="bullet"/>
      <w:lvlText w:val=""/>
      <w:lvlJc w:val="left"/>
      <w:pPr>
        <w:ind w:left="5084" w:hanging="360"/>
      </w:pPr>
      <w:rPr>
        <w:rFonts w:ascii="Symbol" w:hAnsi="Symbol" w:hint="default"/>
      </w:rPr>
    </w:lvl>
    <w:lvl w:ilvl="7" w:tplc="08090003" w:tentative="1">
      <w:start w:val="1"/>
      <w:numFmt w:val="bullet"/>
      <w:lvlText w:val="o"/>
      <w:lvlJc w:val="left"/>
      <w:pPr>
        <w:ind w:left="5804" w:hanging="360"/>
      </w:pPr>
      <w:rPr>
        <w:rFonts w:ascii="Courier New" w:hAnsi="Courier New" w:cs="Courier New" w:hint="default"/>
      </w:rPr>
    </w:lvl>
    <w:lvl w:ilvl="8" w:tplc="08090005" w:tentative="1">
      <w:start w:val="1"/>
      <w:numFmt w:val="bullet"/>
      <w:lvlText w:val=""/>
      <w:lvlJc w:val="left"/>
      <w:pPr>
        <w:ind w:left="6524" w:hanging="360"/>
      </w:pPr>
      <w:rPr>
        <w:rFonts w:ascii="Wingdings" w:hAnsi="Wingdings" w:hint="default"/>
      </w:rPr>
    </w:lvl>
  </w:abstractNum>
  <w:abstractNum w:abstractNumId="17" w15:restartNumberingAfterBreak="0">
    <w:nsid w:val="25A320A0"/>
    <w:multiLevelType w:val="hybridMultilevel"/>
    <w:tmpl w:val="B0C86D5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9DB60FA"/>
    <w:multiLevelType w:val="multilevel"/>
    <w:tmpl w:val="56824C94"/>
    <w:lvl w:ilvl="0">
      <w:start w:val="3"/>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9F00DCF"/>
    <w:multiLevelType w:val="hybridMultilevel"/>
    <w:tmpl w:val="C2BEAB4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0" w15:restartNumberingAfterBreak="0">
    <w:nsid w:val="2EA401D2"/>
    <w:multiLevelType w:val="hybridMultilevel"/>
    <w:tmpl w:val="FD5C4D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1C050A8"/>
    <w:multiLevelType w:val="hybridMultilevel"/>
    <w:tmpl w:val="FF04E8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3BD28DC"/>
    <w:multiLevelType w:val="hybridMultilevel"/>
    <w:tmpl w:val="6DE6ABA8"/>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41A032A"/>
    <w:multiLevelType w:val="hybridMultilevel"/>
    <w:tmpl w:val="F558E436"/>
    <w:lvl w:ilvl="0" w:tplc="C55E419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7F03E14"/>
    <w:multiLevelType w:val="hybridMultilevel"/>
    <w:tmpl w:val="8E1C7162"/>
    <w:lvl w:ilvl="0" w:tplc="70C265AC">
      <w:start w:val="2"/>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26" w15:restartNumberingAfterBreak="0">
    <w:nsid w:val="433D33D7"/>
    <w:multiLevelType w:val="hybridMultilevel"/>
    <w:tmpl w:val="FF2CEE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E608DB"/>
    <w:multiLevelType w:val="hybridMultilevel"/>
    <w:tmpl w:val="B338E7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854136B"/>
    <w:multiLevelType w:val="hybridMultilevel"/>
    <w:tmpl w:val="94144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86D2EED"/>
    <w:multiLevelType w:val="multilevel"/>
    <w:tmpl w:val="DC624F1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30" w15:restartNumberingAfterBreak="0">
    <w:nsid w:val="4B856820"/>
    <w:multiLevelType w:val="hybridMultilevel"/>
    <w:tmpl w:val="09DA512E"/>
    <w:lvl w:ilvl="0" w:tplc="08090001">
      <w:start w:val="1"/>
      <w:numFmt w:val="bullet"/>
      <w:lvlText w:val=""/>
      <w:lvlJc w:val="left"/>
      <w:pPr>
        <w:ind w:left="720" w:hanging="360"/>
      </w:pPr>
      <w:rPr>
        <w:rFonts w:ascii="Symbol" w:hAnsi="Symbol" w:hint="default"/>
      </w:rPr>
    </w:lvl>
    <w:lvl w:ilvl="1" w:tplc="E342D95E">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D80C39"/>
    <w:multiLevelType w:val="hybridMultilevel"/>
    <w:tmpl w:val="1890A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35C4A63"/>
    <w:multiLevelType w:val="hybridMultilevel"/>
    <w:tmpl w:val="E8D827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5224DB3"/>
    <w:multiLevelType w:val="hybridMultilevel"/>
    <w:tmpl w:val="2FF8A4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5817350C"/>
    <w:multiLevelType w:val="hybridMultilevel"/>
    <w:tmpl w:val="A5F2A168"/>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35" w15:restartNumberingAfterBreak="0">
    <w:nsid w:val="58685863"/>
    <w:multiLevelType w:val="hybridMultilevel"/>
    <w:tmpl w:val="2410D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C242052"/>
    <w:multiLevelType w:val="multilevel"/>
    <w:tmpl w:val="4B1A89EE"/>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37" w15:restartNumberingAfterBreak="0">
    <w:nsid w:val="5C544A0C"/>
    <w:multiLevelType w:val="hybridMultilevel"/>
    <w:tmpl w:val="F3F81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14440B9"/>
    <w:multiLevelType w:val="hybridMultilevel"/>
    <w:tmpl w:val="1340F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26629F2"/>
    <w:multiLevelType w:val="hybridMultilevel"/>
    <w:tmpl w:val="B2F86D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49275D6"/>
    <w:multiLevelType w:val="hybridMultilevel"/>
    <w:tmpl w:val="AC64F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62727F6"/>
    <w:multiLevelType w:val="hybridMultilevel"/>
    <w:tmpl w:val="91E447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68E57512"/>
    <w:multiLevelType w:val="hybridMultilevel"/>
    <w:tmpl w:val="91226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9F946DF"/>
    <w:multiLevelType w:val="hybridMultilevel"/>
    <w:tmpl w:val="000882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D9542D5"/>
    <w:multiLevelType w:val="hybridMultilevel"/>
    <w:tmpl w:val="44642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00F3DA7"/>
    <w:multiLevelType w:val="hybridMultilevel"/>
    <w:tmpl w:val="2C1820EE"/>
    <w:lvl w:ilvl="0" w:tplc="5FCEE2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46B7FED"/>
    <w:multiLevelType w:val="hybridMultilevel"/>
    <w:tmpl w:val="0BBED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5964C7A"/>
    <w:multiLevelType w:val="hybridMultilevel"/>
    <w:tmpl w:val="6A7A4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6D4634"/>
    <w:multiLevelType w:val="hybridMultilevel"/>
    <w:tmpl w:val="8834C3C6"/>
    <w:lvl w:ilvl="0" w:tplc="08090001">
      <w:start w:val="1"/>
      <w:numFmt w:val="bullet"/>
      <w:lvlText w:val=""/>
      <w:lvlJc w:val="left"/>
      <w:pPr>
        <w:ind w:left="720" w:hanging="360"/>
      </w:pPr>
      <w:rPr>
        <w:rFonts w:ascii="Symbol" w:hAnsi="Symbol" w:hint="default"/>
      </w:rPr>
    </w:lvl>
    <w:lvl w:ilvl="1" w:tplc="EFE0139C">
      <w:numFmt w:val="bullet"/>
      <w:lvlText w:val="-"/>
      <w:lvlJc w:val="left"/>
      <w:pPr>
        <w:ind w:left="1800" w:hanging="72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E7E7F3A"/>
    <w:multiLevelType w:val="hybridMultilevel"/>
    <w:tmpl w:val="60B807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5"/>
  </w:num>
  <w:num w:numId="2">
    <w:abstractNumId w:val="3"/>
  </w:num>
  <w:num w:numId="3">
    <w:abstractNumId w:val="41"/>
  </w:num>
  <w:num w:numId="4">
    <w:abstractNumId w:val="15"/>
  </w:num>
  <w:num w:numId="5">
    <w:abstractNumId w:val="33"/>
  </w:num>
  <w:num w:numId="6">
    <w:abstractNumId w:val="13"/>
  </w:num>
  <w:num w:numId="7">
    <w:abstractNumId w:val="27"/>
  </w:num>
  <w:num w:numId="8">
    <w:abstractNumId w:val="39"/>
  </w:num>
  <w:num w:numId="9">
    <w:abstractNumId w:val="0"/>
  </w:num>
  <w:num w:numId="10">
    <w:abstractNumId w:val="49"/>
  </w:num>
  <w:num w:numId="11">
    <w:abstractNumId w:val="21"/>
  </w:num>
  <w:num w:numId="12">
    <w:abstractNumId w:val="48"/>
  </w:num>
  <w:num w:numId="13">
    <w:abstractNumId w:val="6"/>
  </w:num>
  <w:num w:numId="14">
    <w:abstractNumId w:val="23"/>
  </w:num>
  <w:num w:numId="15">
    <w:abstractNumId w:val="45"/>
  </w:num>
  <w:num w:numId="16">
    <w:abstractNumId w:val="5"/>
  </w:num>
  <w:num w:numId="17">
    <w:abstractNumId w:val="30"/>
  </w:num>
  <w:num w:numId="18">
    <w:abstractNumId w:val="26"/>
  </w:num>
  <w:num w:numId="19">
    <w:abstractNumId w:val="7"/>
  </w:num>
  <w:num w:numId="20">
    <w:abstractNumId w:val="38"/>
  </w:num>
  <w:num w:numId="21">
    <w:abstractNumId w:val="28"/>
  </w:num>
  <w:num w:numId="22">
    <w:abstractNumId w:val="29"/>
  </w:num>
  <w:num w:numId="23">
    <w:abstractNumId w:val="3"/>
    <w:lvlOverride w:ilvl="0">
      <w:startOverride w:val="1"/>
    </w:lvlOverride>
  </w:num>
  <w:num w:numId="24">
    <w:abstractNumId w:val="14"/>
  </w:num>
  <w:num w:numId="25">
    <w:abstractNumId w:val="36"/>
  </w:num>
  <w:num w:numId="26">
    <w:abstractNumId w:val="34"/>
  </w:num>
  <w:num w:numId="27">
    <w:abstractNumId w:val="22"/>
  </w:num>
  <w:num w:numId="28">
    <w:abstractNumId w:val="47"/>
  </w:num>
  <w:num w:numId="29">
    <w:abstractNumId w:val="1"/>
  </w:num>
  <w:num w:numId="30">
    <w:abstractNumId w:val="11"/>
  </w:num>
  <w:num w:numId="31">
    <w:abstractNumId w:val="44"/>
  </w:num>
  <w:num w:numId="32">
    <w:abstractNumId w:val="32"/>
  </w:num>
  <w:num w:numId="33">
    <w:abstractNumId w:val="40"/>
  </w:num>
  <w:num w:numId="34">
    <w:abstractNumId w:val="35"/>
  </w:num>
  <w:num w:numId="35">
    <w:abstractNumId w:val="17"/>
  </w:num>
  <w:num w:numId="36">
    <w:abstractNumId w:val="20"/>
  </w:num>
  <w:num w:numId="37">
    <w:abstractNumId w:val="16"/>
  </w:num>
  <w:num w:numId="38">
    <w:abstractNumId w:val="8"/>
  </w:num>
  <w:num w:numId="39">
    <w:abstractNumId w:val="42"/>
  </w:num>
  <w:num w:numId="40">
    <w:abstractNumId w:val="19"/>
  </w:num>
  <w:num w:numId="41">
    <w:abstractNumId w:val="31"/>
  </w:num>
  <w:num w:numId="42">
    <w:abstractNumId w:val="2"/>
  </w:num>
  <w:num w:numId="43">
    <w:abstractNumId w:val="9"/>
  </w:num>
  <w:num w:numId="44">
    <w:abstractNumId w:val="24"/>
  </w:num>
  <w:num w:numId="45">
    <w:abstractNumId w:val="4"/>
  </w:num>
  <w:num w:numId="46">
    <w:abstractNumId w:val="46"/>
  </w:num>
  <w:num w:numId="47">
    <w:abstractNumId w:val="10"/>
  </w:num>
  <w:num w:numId="48">
    <w:abstractNumId w:val="37"/>
  </w:num>
  <w:num w:numId="49">
    <w:abstractNumId w:val="12"/>
  </w:num>
  <w:num w:numId="50">
    <w:abstractNumId w:val="18"/>
  </w:num>
  <w:num w:numId="51">
    <w:abstractNumId w:val="43"/>
  </w:num>
  <w:num w:numId="5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98F"/>
    <w:rsid w:val="00001C2D"/>
    <w:rsid w:val="00002DAE"/>
    <w:rsid w:val="0000313D"/>
    <w:rsid w:val="000048C2"/>
    <w:rsid w:val="00004E8F"/>
    <w:rsid w:val="000058F8"/>
    <w:rsid w:val="000059C7"/>
    <w:rsid w:val="00007118"/>
    <w:rsid w:val="00007DC3"/>
    <w:rsid w:val="000103AF"/>
    <w:rsid w:val="00010B0A"/>
    <w:rsid w:val="00012FD2"/>
    <w:rsid w:val="00013A9E"/>
    <w:rsid w:val="000143A8"/>
    <w:rsid w:val="0001544F"/>
    <w:rsid w:val="000157AF"/>
    <w:rsid w:val="000158D3"/>
    <w:rsid w:val="00015F36"/>
    <w:rsid w:val="00016868"/>
    <w:rsid w:val="000170B7"/>
    <w:rsid w:val="00021A26"/>
    <w:rsid w:val="00023C4F"/>
    <w:rsid w:val="00024274"/>
    <w:rsid w:val="00025A17"/>
    <w:rsid w:val="00026D2D"/>
    <w:rsid w:val="0002739D"/>
    <w:rsid w:val="000275D2"/>
    <w:rsid w:val="00030889"/>
    <w:rsid w:val="00030B93"/>
    <w:rsid w:val="00031981"/>
    <w:rsid w:val="00032880"/>
    <w:rsid w:val="00032FD7"/>
    <w:rsid w:val="000347DB"/>
    <w:rsid w:val="00037A4E"/>
    <w:rsid w:val="0004011E"/>
    <w:rsid w:val="00040D8E"/>
    <w:rsid w:val="00041516"/>
    <w:rsid w:val="00042A28"/>
    <w:rsid w:val="00042B72"/>
    <w:rsid w:val="00043368"/>
    <w:rsid w:val="0004462D"/>
    <w:rsid w:val="000453D4"/>
    <w:rsid w:val="0004591B"/>
    <w:rsid w:val="0005189C"/>
    <w:rsid w:val="00051B88"/>
    <w:rsid w:val="0005390B"/>
    <w:rsid w:val="00053A8E"/>
    <w:rsid w:val="000563F4"/>
    <w:rsid w:val="000573DA"/>
    <w:rsid w:val="000609C2"/>
    <w:rsid w:val="00061D8F"/>
    <w:rsid w:val="00062133"/>
    <w:rsid w:val="0006283D"/>
    <w:rsid w:val="000659ED"/>
    <w:rsid w:val="000679E4"/>
    <w:rsid w:val="00070782"/>
    <w:rsid w:val="00070E37"/>
    <w:rsid w:val="000722C4"/>
    <w:rsid w:val="00072B87"/>
    <w:rsid w:val="00075BAF"/>
    <w:rsid w:val="00075E26"/>
    <w:rsid w:val="000765C3"/>
    <w:rsid w:val="00077AE4"/>
    <w:rsid w:val="0008047A"/>
    <w:rsid w:val="00080E22"/>
    <w:rsid w:val="000829EB"/>
    <w:rsid w:val="00085080"/>
    <w:rsid w:val="000858E8"/>
    <w:rsid w:val="000860D1"/>
    <w:rsid w:val="000862E4"/>
    <w:rsid w:val="00086C44"/>
    <w:rsid w:val="000874C9"/>
    <w:rsid w:val="00087A58"/>
    <w:rsid w:val="000907A1"/>
    <w:rsid w:val="00091966"/>
    <w:rsid w:val="00092224"/>
    <w:rsid w:val="00094036"/>
    <w:rsid w:val="00094710"/>
    <w:rsid w:val="00094F18"/>
    <w:rsid w:val="00094F64"/>
    <w:rsid w:val="00095102"/>
    <w:rsid w:val="000952DC"/>
    <w:rsid w:val="00095880"/>
    <w:rsid w:val="00096CA4"/>
    <w:rsid w:val="00096DF3"/>
    <w:rsid w:val="00097070"/>
    <w:rsid w:val="0009752A"/>
    <w:rsid w:val="00097FA4"/>
    <w:rsid w:val="000A0F58"/>
    <w:rsid w:val="000A1534"/>
    <w:rsid w:val="000A2014"/>
    <w:rsid w:val="000A36FB"/>
    <w:rsid w:val="000A3C2C"/>
    <w:rsid w:val="000A64F7"/>
    <w:rsid w:val="000A6721"/>
    <w:rsid w:val="000A6C24"/>
    <w:rsid w:val="000B0EB9"/>
    <w:rsid w:val="000B2245"/>
    <w:rsid w:val="000B2817"/>
    <w:rsid w:val="000B4F94"/>
    <w:rsid w:val="000B5D76"/>
    <w:rsid w:val="000B63E5"/>
    <w:rsid w:val="000B6DAA"/>
    <w:rsid w:val="000B7ED3"/>
    <w:rsid w:val="000C090F"/>
    <w:rsid w:val="000C0F32"/>
    <w:rsid w:val="000C1135"/>
    <w:rsid w:val="000C17F5"/>
    <w:rsid w:val="000C2539"/>
    <w:rsid w:val="000C2DC0"/>
    <w:rsid w:val="000C47AB"/>
    <w:rsid w:val="000C4822"/>
    <w:rsid w:val="000C48B4"/>
    <w:rsid w:val="000C75BE"/>
    <w:rsid w:val="000C7D2C"/>
    <w:rsid w:val="000D2F18"/>
    <w:rsid w:val="000D3E8A"/>
    <w:rsid w:val="000D3F1E"/>
    <w:rsid w:val="000D44EC"/>
    <w:rsid w:val="000D48DA"/>
    <w:rsid w:val="000D4DED"/>
    <w:rsid w:val="000D51BE"/>
    <w:rsid w:val="000D59A5"/>
    <w:rsid w:val="000D603A"/>
    <w:rsid w:val="000E07B6"/>
    <w:rsid w:val="000E0953"/>
    <w:rsid w:val="000E1FA4"/>
    <w:rsid w:val="000E4892"/>
    <w:rsid w:val="000E53AD"/>
    <w:rsid w:val="000E540F"/>
    <w:rsid w:val="000E57C9"/>
    <w:rsid w:val="000E58C4"/>
    <w:rsid w:val="000E6F85"/>
    <w:rsid w:val="000E7E34"/>
    <w:rsid w:val="000F0D3A"/>
    <w:rsid w:val="000F0DF3"/>
    <w:rsid w:val="000F1832"/>
    <w:rsid w:val="000F1C68"/>
    <w:rsid w:val="000F23DF"/>
    <w:rsid w:val="000F2BF9"/>
    <w:rsid w:val="000F5084"/>
    <w:rsid w:val="000F6CE6"/>
    <w:rsid w:val="001006D4"/>
    <w:rsid w:val="001022B7"/>
    <w:rsid w:val="00102D24"/>
    <w:rsid w:val="00102EF0"/>
    <w:rsid w:val="001033B1"/>
    <w:rsid w:val="00103D0C"/>
    <w:rsid w:val="001041C5"/>
    <w:rsid w:val="00105456"/>
    <w:rsid w:val="00105B3B"/>
    <w:rsid w:val="00105CE4"/>
    <w:rsid w:val="00106031"/>
    <w:rsid w:val="0010613E"/>
    <w:rsid w:val="00106768"/>
    <w:rsid w:val="00107910"/>
    <w:rsid w:val="00110339"/>
    <w:rsid w:val="00111C68"/>
    <w:rsid w:val="00112E70"/>
    <w:rsid w:val="001131BD"/>
    <w:rsid w:val="0011325F"/>
    <w:rsid w:val="0011376B"/>
    <w:rsid w:val="00113881"/>
    <w:rsid w:val="00113BFC"/>
    <w:rsid w:val="001143CD"/>
    <w:rsid w:val="00114DD5"/>
    <w:rsid w:val="001158AB"/>
    <w:rsid w:val="00117DA4"/>
    <w:rsid w:val="00120263"/>
    <w:rsid w:val="00121571"/>
    <w:rsid w:val="00122587"/>
    <w:rsid w:val="00122891"/>
    <w:rsid w:val="00122947"/>
    <w:rsid w:val="00122DE9"/>
    <w:rsid w:val="001234B2"/>
    <w:rsid w:val="00123AE8"/>
    <w:rsid w:val="00123FE6"/>
    <w:rsid w:val="0012602C"/>
    <w:rsid w:val="0012684E"/>
    <w:rsid w:val="00130970"/>
    <w:rsid w:val="00130C74"/>
    <w:rsid w:val="0013177D"/>
    <w:rsid w:val="00131D87"/>
    <w:rsid w:val="001323A7"/>
    <w:rsid w:val="001339DB"/>
    <w:rsid w:val="00134A8E"/>
    <w:rsid w:val="001359B3"/>
    <w:rsid w:val="00135ED8"/>
    <w:rsid w:val="00136897"/>
    <w:rsid w:val="00136E13"/>
    <w:rsid w:val="00140CBA"/>
    <w:rsid w:val="00140CC5"/>
    <w:rsid w:val="001415DE"/>
    <w:rsid w:val="00143463"/>
    <w:rsid w:val="001436FB"/>
    <w:rsid w:val="00144403"/>
    <w:rsid w:val="00145D75"/>
    <w:rsid w:val="001467B2"/>
    <w:rsid w:val="0015062B"/>
    <w:rsid w:val="00151F43"/>
    <w:rsid w:val="001524A9"/>
    <w:rsid w:val="00152AEF"/>
    <w:rsid w:val="00154320"/>
    <w:rsid w:val="00154E3C"/>
    <w:rsid w:val="00155563"/>
    <w:rsid w:val="00155A07"/>
    <w:rsid w:val="001631C6"/>
    <w:rsid w:val="0016370B"/>
    <w:rsid w:val="0016398B"/>
    <w:rsid w:val="00163BC5"/>
    <w:rsid w:val="001649B2"/>
    <w:rsid w:val="00164C84"/>
    <w:rsid w:val="00165FE8"/>
    <w:rsid w:val="00167138"/>
    <w:rsid w:val="0016787D"/>
    <w:rsid w:val="0017076E"/>
    <w:rsid w:val="001722F7"/>
    <w:rsid w:val="001733C4"/>
    <w:rsid w:val="00173E40"/>
    <w:rsid w:val="0017466D"/>
    <w:rsid w:val="001754E1"/>
    <w:rsid w:val="00175EB9"/>
    <w:rsid w:val="00176E02"/>
    <w:rsid w:val="00180B0E"/>
    <w:rsid w:val="00182151"/>
    <w:rsid w:val="00182C7D"/>
    <w:rsid w:val="00183ABF"/>
    <w:rsid w:val="0018423B"/>
    <w:rsid w:val="00184240"/>
    <w:rsid w:val="001844D6"/>
    <w:rsid w:val="00184C35"/>
    <w:rsid w:val="0018561B"/>
    <w:rsid w:val="00185AA8"/>
    <w:rsid w:val="001866AE"/>
    <w:rsid w:val="00186B87"/>
    <w:rsid w:val="0018703E"/>
    <w:rsid w:val="00191CDC"/>
    <w:rsid w:val="00191EFD"/>
    <w:rsid w:val="001921F1"/>
    <w:rsid w:val="00192F6A"/>
    <w:rsid w:val="001935FD"/>
    <w:rsid w:val="0019447C"/>
    <w:rsid w:val="00194721"/>
    <w:rsid w:val="00194A9C"/>
    <w:rsid w:val="00194EA4"/>
    <w:rsid w:val="00194FD1"/>
    <w:rsid w:val="00196196"/>
    <w:rsid w:val="00196CE0"/>
    <w:rsid w:val="00197839"/>
    <w:rsid w:val="00197B8F"/>
    <w:rsid w:val="001A01B0"/>
    <w:rsid w:val="001A125E"/>
    <w:rsid w:val="001A288D"/>
    <w:rsid w:val="001A4899"/>
    <w:rsid w:val="001A7C1D"/>
    <w:rsid w:val="001B0BC0"/>
    <w:rsid w:val="001B1AE6"/>
    <w:rsid w:val="001B355B"/>
    <w:rsid w:val="001B38BC"/>
    <w:rsid w:val="001B4639"/>
    <w:rsid w:val="001B4DD2"/>
    <w:rsid w:val="001B7BE6"/>
    <w:rsid w:val="001B7E46"/>
    <w:rsid w:val="001B7FF5"/>
    <w:rsid w:val="001C0AFC"/>
    <w:rsid w:val="001C1120"/>
    <w:rsid w:val="001C3266"/>
    <w:rsid w:val="001C3B15"/>
    <w:rsid w:val="001C3E14"/>
    <w:rsid w:val="001C585D"/>
    <w:rsid w:val="001C5A64"/>
    <w:rsid w:val="001C5B6B"/>
    <w:rsid w:val="001D05CD"/>
    <w:rsid w:val="001D17F1"/>
    <w:rsid w:val="001D412C"/>
    <w:rsid w:val="001D44D5"/>
    <w:rsid w:val="001D6094"/>
    <w:rsid w:val="001D60F4"/>
    <w:rsid w:val="001D6944"/>
    <w:rsid w:val="001D79B4"/>
    <w:rsid w:val="001E0509"/>
    <w:rsid w:val="001E09B3"/>
    <w:rsid w:val="001E1BB0"/>
    <w:rsid w:val="001E234B"/>
    <w:rsid w:val="001E24F3"/>
    <w:rsid w:val="001E2D61"/>
    <w:rsid w:val="001E3AF8"/>
    <w:rsid w:val="001E43CF"/>
    <w:rsid w:val="001E489B"/>
    <w:rsid w:val="001E5775"/>
    <w:rsid w:val="001E69C0"/>
    <w:rsid w:val="001E72A4"/>
    <w:rsid w:val="001F05EA"/>
    <w:rsid w:val="001F0BE4"/>
    <w:rsid w:val="001F2B83"/>
    <w:rsid w:val="001F2D54"/>
    <w:rsid w:val="001F2FF8"/>
    <w:rsid w:val="001F3D31"/>
    <w:rsid w:val="001F4280"/>
    <w:rsid w:val="001F5663"/>
    <w:rsid w:val="001F570E"/>
    <w:rsid w:val="001F7028"/>
    <w:rsid w:val="00201384"/>
    <w:rsid w:val="00204287"/>
    <w:rsid w:val="002047C6"/>
    <w:rsid w:val="002051C5"/>
    <w:rsid w:val="002052B2"/>
    <w:rsid w:val="002075E6"/>
    <w:rsid w:val="00212D35"/>
    <w:rsid w:val="00212E59"/>
    <w:rsid w:val="00213E0D"/>
    <w:rsid w:val="002151B2"/>
    <w:rsid w:val="00215602"/>
    <w:rsid w:val="00215C46"/>
    <w:rsid w:val="002169D9"/>
    <w:rsid w:val="002176AA"/>
    <w:rsid w:val="00217748"/>
    <w:rsid w:val="00217FED"/>
    <w:rsid w:val="002209D3"/>
    <w:rsid w:val="002234C4"/>
    <w:rsid w:val="002236AB"/>
    <w:rsid w:val="002255EE"/>
    <w:rsid w:val="002260B6"/>
    <w:rsid w:val="0022617A"/>
    <w:rsid w:val="0022625D"/>
    <w:rsid w:val="00226911"/>
    <w:rsid w:val="0022744F"/>
    <w:rsid w:val="00227C2A"/>
    <w:rsid w:val="00230944"/>
    <w:rsid w:val="00230B10"/>
    <w:rsid w:val="002321E7"/>
    <w:rsid w:val="002332A0"/>
    <w:rsid w:val="0023340C"/>
    <w:rsid w:val="002366D0"/>
    <w:rsid w:val="0023799A"/>
    <w:rsid w:val="002405D3"/>
    <w:rsid w:val="00241436"/>
    <w:rsid w:val="00242368"/>
    <w:rsid w:val="00242D9E"/>
    <w:rsid w:val="00244AAD"/>
    <w:rsid w:val="00244AEA"/>
    <w:rsid w:val="0024513C"/>
    <w:rsid w:val="00245642"/>
    <w:rsid w:val="002466BE"/>
    <w:rsid w:val="00247572"/>
    <w:rsid w:val="00247A4F"/>
    <w:rsid w:val="00250620"/>
    <w:rsid w:val="0025074C"/>
    <w:rsid w:val="00250BAF"/>
    <w:rsid w:val="002519DD"/>
    <w:rsid w:val="00251B47"/>
    <w:rsid w:val="00253B65"/>
    <w:rsid w:val="00254866"/>
    <w:rsid w:val="00255B28"/>
    <w:rsid w:val="00255C56"/>
    <w:rsid w:val="0025668B"/>
    <w:rsid w:val="00257EBC"/>
    <w:rsid w:val="00257EC8"/>
    <w:rsid w:val="00262151"/>
    <w:rsid w:val="002647B1"/>
    <w:rsid w:val="002657FF"/>
    <w:rsid w:val="0026603E"/>
    <w:rsid w:val="00266160"/>
    <w:rsid w:val="00266449"/>
    <w:rsid w:val="00267FF6"/>
    <w:rsid w:val="00270570"/>
    <w:rsid w:val="00270AB1"/>
    <w:rsid w:val="00270C7E"/>
    <w:rsid w:val="002731BC"/>
    <w:rsid w:val="00275C61"/>
    <w:rsid w:val="0027656B"/>
    <w:rsid w:val="0028022E"/>
    <w:rsid w:val="00281007"/>
    <w:rsid w:val="0028169C"/>
    <w:rsid w:val="00281A8F"/>
    <w:rsid w:val="00285262"/>
    <w:rsid w:val="0028682E"/>
    <w:rsid w:val="002877FF"/>
    <w:rsid w:val="00287CB9"/>
    <w:rsid w:val="00287EBE"/>
    <w:rsid w:val="00290165"/>
    <w:rsid w:val="00290892"/>
    <w:rsid w:val="00290CB7"/>
    <w:rsid w:val="0029331A"/>
    <w:rsid w:val="00294FA9"/>
    <w:rsid w:val="0029510D"/>
    <w:rsid w:val="00295210"/>
    <w:rsid w:val="00295D96"/>
    <w:rsid w:val="00296712"/>
    <w:rsid w:val="002A0C29"/>
    <w:rsid w:val="002A0DA2"/>
    <w:rsid w:val="002A193D"/>
    <w:rsid w:val="002A2F35"/>
    <w:rsid w:val="002A2FF1"/>
    <w:rsid w:val="002A3C12"/>
    <w:rsid w:val="002A423A"/>
    <w:rsid w:val="002A473A"/>
    <w:rsid w:val="002A48DD"/>
    <w:rsid w:val="002A519C"/>
    <w:rsid w:val="002B0DE3"/>
    <w:rsid w:val="002B1B15"/>
    <w:rsid w:val="002B1C0E"/>
    <w:rsid w:val="002B21C7"/>
    <w:rsid w:val="002B2205"/>
    <w:rsid w:val="002B2ECA"/>
    <w:rsid w:val="002B2FF2"/>
    <w:rsid w:val="002B366E"/>
    <w:rsid w:val="002B4215"/>
    <w:rsid w:val="002B5449"/>
    <w:rsid w:val="002B64B0"/>
    <w:rsid w:val="002B65F7"/>
    <w:rsid w:val="002B6D1D"/>
    <w:rsid w:val="002B74E8"/>
    <w:rsid w:val="002B79B9"/>
    <w:rsid w:val="002C05F7"/>
    <w:rsid w:val="002C112C"/>
    <w:rsid w:val="002C12F6"/>
    <w:rsid w:val="002C1A5A"/>
    <w:rsid w:val="002C1F27"/>
    <w:rsid w:val="002C4E7D"/>
    <w:rsid w:val="002C5A56"/>
    <w:rsid w:val="002C64A9"/>
    <w:rsid w:val="002C6D0A"/>
    <w:rsid w:val="002D05FA"/>
    <w:rsid w:val="002D140E"/>
    <w:rsid w:val="002D1A9A"/>
    <w:rsid w:val="002D37E4"/>
    <w:rsid w:val="002D3831"/>
    <w:rsid w:val="002D47D0"/>
    <w:rsid w:val="002D4AAD"/>
    <w:rsid w:val="002D5C01"/>
    <w:rsid w:val="002D680B"/>
    <w:rsid w:val="002E2788"/>
    <w:rsid w:val="002E2ADE"/>
    <w:rsid w:val="002E454D"/>
    <w:rsid w:val="002E4E2F"/>
    <w:rsid w:val="002E57B1"/>
    <w:rsid w:val="002E581D"/>
    <w:rsid w:val="002E70EC"/>
    <w:rsid w:val="002E768F"/>
    <w:rsid w:val="002E7F46"/>
    <w:rsid w:val="002F0388"/>
    <w:rsid w:val="002F199C"/>
    <w:rsid w:val="002F28C2"/>
    <w:rsid w:val="002F30F5"/>
    <w:rsid w:val="002F32D5"/>
    <w:rsid w:val="002F4D12"/>
    <w:rsid w:val="002F5570"/>
    <w:rsid w:val="002F5796"/>
    <w:rsid w:val="002F5D7A"/>
    <w:rsid w:val="002F6AE9"/>
    <w:rsid w:val="002F7504"/>
    <w:rsid w:val="002F7765"/>
    <w:rsid w:val="002F7EC7"/>
    <w:rsid w:val="0030137D"/>
    <w:rsid w:val="00302294"/>
    <w:rsid w:val="003041F8"/>
    <w:rsid w:val="0030449D"/>
    <w:rsid w:val="00304D0D"/>
    <w:rsid w:val="00305F1F"/>
    <w:rsid w:val="00306B0A"/>
    <w:rsid w:val="00307D5B"/>
    <w:rsid w:val="00310276"/>
    <w:rsid w:val="003103C0"/>
    <w:rsid w:val="00310462"/>
    <w:rsid w:val="0031127D"/>
    <w:rsid w:val="00311B39"/>
    <w:rsid w:val="003127BB"/>
    <w:rsid w:val="00313014"/>
    <w:rsid w:val="0031449C"/>
    <w:rsid w:val="00314BC4"/>
    <w:rsid w:val="00315027"/>
    <w:rsid w:val="003150BB"/>
    <w:rsid w:val="0031584F"/>
    <w:rsid w:val="00317A13"/>
    <w:rsid w:val="003214A3"/>
    <w:rsid w:val="0032330A"/>
    <w:rsid w:val="00323776"/>
    <w:rsid w:val="00324898"/>
    <w:rsid w:val="0032580E"/>
    <w:rsid w:val="003259F4"/>
    <w:rsid w:val="00326339"/>
    <w:rsid w:val="003305D2"/>
    <w:rsid w:val="00330ED6"/>
    <w:rsid w:val="00332934"/>
    <w:rsid w:val="003335EE"/>
    <w:rsid w:val="0033385B"/>
    <w:rsid w:val="00336E3E"/>
    <w:rsid w:val="003408DC"/>
    <w:rsid w:val="00343647"/>
    <w:rsid w:val="00343EDD"/>
    <w:rsid w:val="0034542B"/>
    <w:rsid w:val="0034550D"/>
    <w:rsid w:val="00346314"/>
    <w:rsid w:val="003465AE"/>
    <w:rsid w:val="003467FD"/>
    <w:rsid w:val="00347A45"/>
    <w:rsid w:val="00351AE4"/>
    <w:rsid w:val="0035262C"/>
    <w:rsid w:val="00352D50"/>
    <w:rsid w:val="00353AB1"/>
    <w:rsid w:val="00353CFB"/>
    <w:rsid w:val="003543D0"/>
    <w:rsid w:val="003558E1"/>
    <w:rsid w:val="0035683C"/>
    <w:rsid w:val="003571EF"/>
    <w:rsid w:val="00357AA2"/>
    <w:rsid w:val="00362CD0"/>
    <w:rsid w:val="0036533C"/>
    <w:rsid w:val="00365C37"/>
    <w:rsid w:val="0036760F"/>
    <w:rsid w:val="00367892"/>
    <w:rsid w:val="003679BA"/>
    <w:rsid w:val="00370929"/>
    <w:rsid w:val="00370CE2"/>
    <w:rsid w:val="0037284C"/>
    <w:rsid w:val="00372A58"/>
    <w:rsid w:val="00372A84"/>
    <w:rsid w:val="00375166"/>
    <w:rsid w:val="00376583"/>
    <w:rsid w:val="00376AF2"/>
    <w:rsid w:val="0037720E"/>
    <w:rsid w:val="003778C3"/>
    <w:rsid w:val="00377E4A"/>
    <w:rsid w:val="00380021"/>
    <w:rsid w:val="00380A63"/>
    <w:rsid w:val="00381554"/>
    <w:rsid w:val="0038390D"/>
    <w:rsid w:val="00384C6D"/>
    <w:rsid w:val="003850C3"/>
    <w:rsid w:val="00385B4B"/>
    <w:rsid w:val="00385D6C"/>
    <w:rsid w:val="00385D75"/>
    <w:rsid w:val="0038637C"/>
    <w:rsid w:val="00387B92"/>
    <w:rsid w:val="00390AC1"/>
    <w:rsid w:val="00390E55"/>
    <w:rsid w:val="00392954"/>
    <w:rsid w:val="00393BEE"/>
    <w:rsid w:val="00395D51"/>
    <w:rsid w:val="00396933"/>
    <w:rsid w:val="0039708A"/>
    <w:rsid w:val="0039784D"/>
    <w:rsid w:val="003A0BF7"/>
    <w:rsid w:val="003A1B11"/>
    <w:rsid w:val="003A23E1"/>
    <w:rsid w:val="003A325D"/>
    <w:rsid w:val="003A3754"/>
    <w:rsid w:val="003A4BC5"/>
    <w:rsid w:val="003A6E61"/>
    <w:rsid w:val="003A768F"/>
    <w:rsid w:val="003B316B"/>
    <w:rsid w:val="003B3EA3"/>
    <w:rsid w:val="003B4982"/>
    <w:rsid w:val="003B4E3C"/>
    <w:rsid w:val="003B529C"/>
    <w:rsid w:val="003B597A"/>
    <w:rsid w:val="003C006E"/>
    <w:rsid w:val="003C1FCB"/>
    <w:rsid w:val="003C3391"/>
    <w:rsid w:val="003C3C06"/>
    <w:rsid w:val="003C564B"/>
    <w:rsid w:val="003C5962"/>
    <w:rsid w:val="003C7204"/>
    <w:rsid w:val="003C776A"/>
    <w:rsid w:val="003D083A"/>
    <w:rsid w:val="003D41E0"/>
    <w:rsid w:val="003D4E11"/>
    <w:rsid w:val="003D5C4A"/>
    <w:rsid w:val="003D6EFC"/>
    <w:rsid w:val="003E0076"/>
    <w:rsid w:val="003E0329"/>
    <w:rsid w:val="003E17D9"/>
    <w:rsid w:val="003E2E50"/>
    <w:rsid w:val="003E39A9"/>
    <w:rsid w:val="003E3CD9"/>
    <w:rsid w:val="003E5005"/>
    <w:rsid w:val="003E51B2"/>
    <w:rsid w:val="003E641F"/>
    <w:rsid w:val="003E78ED"/>
    <w:rsid w:val="003E7DCE"/>
    <w:rsid w:val="003F0FF8"/>
    <w:rsid w:val="003F2175"/>
    <w:rsid w:val="003F2BC2"/>
    <w:rsid w:val="003F4609"/>
    <w:rsid w:val="003F4A1D"/>
    <w:rsid w:val="003F4E70"/>
    <w:rsid w:val="003F625F"/>
    <w:rsid w:val="003F6C30"/>
    <w:rsid w:val="003F7008"/>
    <w:rsid w:val="003F7D3B"/>
    <w:rsid w:val="004012C7"/>
    <w:rsid w:val="004014C8"/>
    <w:rsid w:val="00401B06"/>
    <w:rsid w:val="004023CE"/>
    <w:rsid w:val="0040296E"/>
    <w:rsid w:val="00402C5E"/>
    <w:rsid w:val="00403408"/>
    <w:rsid w:val="00403C3A"/>
    <w:rsid w:val="0040674B"/>
    <w:rsid w:val="004068B8"/>
    <w:rsid w:val="00406B63"/>
    <w:rsid w:val="00407B23"/>
    <w:rsid w:val="00407F2A"/>
    <w:rsid w:val="004115D1"/>
    <w:rsid w:val="00412A5C"/>
    <w:rsid w:val="00413A10"/>
    <w:rsid w:val="00413AE7"/>
    <w:rsid w:val="004145EE"/>
    <w:rsid w:val="004157C3"/>
    <w:rsid w:val="0041691B"/>
    <w:rsid w:val="00416DD5"/>
    <w:rsid w:val="00417733"/>
    <w:rsid w:val="00421B0A"/>
    <w:rsid w:val="00422CD8"/>
    <w:rsid w:val="00424AF1"/>
    <w:rsid w:val="0042533E"/>
    <w:rsid w:val="004254D0"/>
    <w:rsid w:val="00425642"/>
    <w:rsid w:val="00425A7E"/>
    <w:rsid w:val="004267EE"/>
    <w:rsid w:val="00426C3F"/>
    <w:rsid w:val="004309E4"/>
    <w:rsid w:val="00430A1D"/>
    <w:rsid w:val="00430A91"/>
    <w:rsid w:val="004315A7"/>
    <w:rsid w:val="00431719"/>
    <w:rsid w:val="00432E59"/>
    <w:rsid w:val="00433324"/>
    <w:rsid w:val="004347C5"/>
    <w:rsid w:val="00434DEA"/>
    <w:rsid w:val="0043580F"/>
    <w:rsid w:val="00435EC1"/>
    <w:rsid w:val="00436A5C"/>
    <w:rsid w:val="00436BC7"/>
    <w:rsid w:val="00436DBD"/>
    <w:rsid w:val="004411F7"/>
    <w:rsid w:val="0044282B"/>
    <w:rsid w:val="00445137"/>
    <w:rsid w:val="00445333"/>
    <w:rsid w:val="0044586D"/>
    <w:rsid w:val="00446F55"/>
    <w:rsid w:val="0044740B"/>
    <w:rsid w:val="00447970"/>
    <w:rsid w:val="00447C2F"/>
    <w:rsid w:val="004509DC"/>
    <w:rsid w:val="004509E3"/>
    <w:rsid w:val="0045210A"/>
    <w:rsid w:val="0045329C"/>
    <w:rsid w:val="00453CE1"/>
    <w:rsid w:val="004543F8"/>
    <w:rsid w:val="004555C4"/>
    <w:rsid w:val="00456D15"/>
    <w:rsid w:val="004575E9"/>
    <w:rsid w:val="004603E9"/>
    <w:rsid w:val="00460F75"/>
    <w:rsid w:val="004615BD"/>
    <w:rsid w:val="004628C7"/>
    <w:rsid w:val="00463A0F"/>
    <w:rsid w:val="004644EF"/>
    <w:rsid w:val="004653FF"/>
    <w:rsid w:val="0046568B"/>
    <w:rsid w:val="0046570D"/>
    <w:rsid w:val="0046592B"/>
    <w:rsid w:val="004659E1"/>
    <w:rsid w:val="00465AFF"/>
    <w:rsid w:val="00465B38"/>
    <w:rsid w:val="00465DF7"/>
    <w:rsid w:val="00466091"/>
    <w:rsid w:val="00470A20"/>
    <w:rsid w:val="00471F28"/>
    <w:rsid w:val="00472AE6"/>
    <w:rsid w:val="00474221"/>
    <w:rsid w:val="004745F6"/>
    <w:rsid w:val="00476BC9"/>
    <w:rsid w:val="0047781B"/>
    <w:rsid w:val="004811BA"/>
    <w:rsid w:val="004817B9"/>
    <w:rsid w:val="0048225B"/>
    <w:rsid w:val="004840BA"/>
    <w:rsid w:val="004842C0"/>
    <w:rsid w:val="00484C5F"/>
    <w:rsid w:val="00486A56"/>
    <w:rsid w:val="0048766A"/>
    <w:rsid w:val="0049074D"/>
    <w:rsid w:val="004941FB"/>
    <w:rsid w:val="004945A0"/>
    <w:rsid w:val="00494E29"/>
    <w:rsid w:val="00494F7B"/>
    <w:rsid w:val="004954C9"/>
    <w:rsid w:val="004978C5"/>
    <w:rsid w:val="004A09AA"/>
    <w:rsid w:val="004A138E"/>
    <w:rsid w:val="004A3A80"/>
    <w:rsid w:val="004A4299"/>
    <w:rsid w:val="004A6980"/>
    <w:rsid w:val="004B03CF"/>
    <w:rsid w:val="004B191E"/>
    <w:rsid w:val="004B2E3D"/>
    <w:rsid w:val="004B3069"/>
    <w:rsid w:val="004B3B7F"/>
    <w:rsid w:val="004B73AB"/>
    <w:rsid w:val="004C14C4"/>
    <w:rsid w:val="004C1AD5"/>
    <w:rsid w:val="004C2381"/>
    <w:rsid w:val="004C392B"/>
    <w:rsid w:val="004C3AE3"/>
    <w:rsid w:val="004C468D"/>
    <w:rsid w:val="004C55EC"/>
    <w:rsid w:val="004C6032"/>
    <w:rsid w:val="004C6D6D"/>
    <w:rsid w:val="004C75DE"/>
    <w:rsid w:val="004D1198"/>
    <w:rsid w:val="004D13CD"/>
    <w:rsid w:val="004D2028"/>
    <w:rsid w:val="004D3812"/>
    <w:rsid w:val="004D390F"/>
    <w:rsid w:val="004D5AC7"/>
    <w:rsid w:val="004D62B8"/>
    <w:rsid w:val="004D7816"/>
    <w:rsid w:val="004D7C0F"/>
    <w:rsid w:val="004E07DE"/>
    <w:rsid w:val="004E08BA"/>
    <w:rsid w:val="004E0B8F"/>
    <w:rsid w:val="004E1091"/>
    <w:rsid w:val="004E2761"/>
    <w:rsid w:val="004E2EA5"/>
    <w:rsid w:val="004E34B8"/>
    <w:rsid w:val="004E38C1"/>
    <w:rsid w:val="004E3C9C"/>
    <w:rsid w:val="004E491C"/>
    <w:rsid w:val="004E4DAD"/>
    <w:rsid w:val="004E7DAE"/>
    <w:rsid w:val="004F0113"/>
    <w:rsid w:val="004F1A07"/>
    <w:rsid w:val="004F1EAB"/>
    <w:rsid w:val="004F2CD7"/>
    <w:rsid w:val="004F4BBF"/>
    <w:rsid w:val="0050120C"/>
    <w:rsid w:val="00501D98"/>
    <w:rsid w:val="0050348C"/>
    <w:rsid w:val="005045D2"/>
    <w:rsid w:val="005064D8"/>
    <w:rsid w:val="00507258"/>
    <w:rsid w:val="005078C6"/>
    <w:rsid w:val="005116A1"/>
    <w:rsid w:val="00511C1E"/>
    <w:rsid w:val="005155D0"/>
    <w:rsid w:val="00517670"/>
    <w:rsid w:val="00517992"/>
    <w:rsid w:val="00520788"/>
    <w:rsid w:val="005223A4"/>
    <w:rsid w:val="0052274B"/>
    <w:rsid w:val="00522956"/>
    <w:rsid w:val="00522B3E"/>
    <w:rsid w:val="00522CCB"/>
    <w:rsid w:val="00524222"/>
    <w:rsid w:val="005331A7"/>
    <w:rsid w:val="00533B09"/>
    <w:rsid w:val="00535FAE"/>
    <w:rsid w:val="00536777"/>
    <w:rsid w:val="00536A98"/>
    <w:rsid w:val="005379ED"/>
    <w:rsid w:val="00540AFF"/>
    <w:rsid w:val="00542603"/>
    <w:rsid w:val="00543664"/>
    <w:rsid w:val="00544500"/>
    <w:rsid w:val="0054609B"/>
    <w:rsid w:val="00551DBE"/>
    <w:rsid w:val="00552CC2"/>
    <w:rsid w:val="00554877"/>
    <w:rsid w:val="005559AD"/>
    <w:rsid w:val="0055632F"/>
    <w:rsid w:val="00556DD5"/>
    <w:rsid w:val="005572EC"/>
    <w:rsid w:val="00560CF0"/>
    <w:rsid w:val="00561470"/>
    <w:rsid w:val="005633EF"/>
    <w:rsid w:val="0056344F"/>
    <w:rsid w:val="005656FC"/>
    <w:rsid w:val="00565F6E"/>
    <w:rsid w:val="005672EE"/>
    <w:rsid w:val="0056739D"/>
    <w:rsid w:val="00570C9A"/>
    <w:rsid w:val="00571501"/>
    <w:rsid w:val="00571FF9"/>
    <w:rsid w:val="005729B2"/>
    <w:rsid w:val="005741F9"/>
    <w:rsid w:val="005750E0"/>
    <w:rsid w:val="00575C97"/>
    <w:rsid w:val="00575E87"/>
    <w:rsid w:val="005762FB"/>
    <w:rsid w:val="00577CAD"/>
    <w:rsid w:val="00580F07"/>
    <w:rsid w:val="00581951"/>
    <w:rsid w:val="00582290"/>
    <w:rsid w:val="00582F24"/>
    <w:rsid w:val="0058367C"/>
    <w:rsid w:val="005850F8"/>
    <w:rsid w:val="00586295"/>
    <w:rsid w:val="00586F8F"/>
    <w:rsid w:val="005878FE"/>
    <w:rsid w:val="00587EB2"/>
    <w:rsid w:val="00591F08"/>
    <w:rsid w:val="00592591"/>
    <w:rsid w:val="00593ADA"/>
    <w:rsid w:val="00593BA3"/>
    <w:rsid w:val="0059409D"/>
    <w:rsid w:val="00594E00"/>
    <w:rsid w:val="0059766A"/>
    <w:rsid w:val="00597872"/>
    <w:rsid w:val="005A0332"/>
    <w:rsid w:val="005A1E98"/>
    <w:rsid w:val="005A3E81"/>
    <w:rsid w:val="005A4832"/>
    <w:rsid w:val="005A51D9"/>
    <w:rsid w:val="005B0075"/>
    <w:rsid w:val="005B01E1"/>
    <w:rsid w:val="005B1416"/>
    <w:rsid w:val="005B1A77"/>
    <w:rsid w:val="005B1BD4"/>
    <w:rsid w:val="005B2394"/>
    <w:rsid w:val="005B3E26"/>
    <w:rsid w:val="005B4404"/>
    <w:rsid w:val="005B5E09"/>
    <w:rsid w:val="005B5EBF"/>
    <w:rsid w:val="005B6B2A"/>
    <w:rsid w:val="005B72B7"/>
    <w:rsid w:val="005B784C"/>
    <w:rsid w:val="005B7F0A"/>
    <w:rsid w:val="005B7F1C"/>
    <w:rsid w:val="005C02A0"/>
    <w:rsid w:val="005C1D34"/>
    <w:rsid w:val="005C26B6"/>
    <w:rsid w:val="005C2842"/>
    <w:rsid w:val="005C2D10"/>
    <w:rsid w:val="005C6A18"/>
    <w:rsid w:val="005C6E1A"/>
    <w:rsid w:val="005C73FA"/>
    <w:rsid w:val="005D1C5B"/>
    <w:rsid w:val="005D26EF"/>
    <w:rsid w:val="005D50B4"/>
    <w:rsid w:val="005D7D5E"/>
    <w:rsid w:val="005E07CB"/>
    <w:rsid w:val="005E32FC"/>
    <w:rsid w:val="005E3A94"/>
    <w:rsid w:val="005E7275"/>
    <w:rsid w:val="005F03CC"/>
    <w:rsid w:val="005F0BDF"/>
    <w:rsid w:val="005F1306"/>
    <w:rsid w:val="005F1406"/>
    <w:rsid w:val="005F1823"/>
    <w:rsid w:val="005F1CB3"/>
    <w:rsid w:val="005F2F9B"/>
    <w:rsid w:val="005F3CBF"/>
    <w:rsid w:val="005F43A1"/>
    <w:rsid w:val="005F4CD5"/>
    <w:rsid w:val="005F75CA"/>
    <w:rsid w:val="006003A7"/>
    <w:rsid w:val="0060064B"/>
    <w:rsid w:val="00601F01"/>
    <w:rsid w:val="00602806"/>
    <w:rsid w:val="00602BD8"/>
    <w:rsid w:val="006033A2"/>
    <w:rsid w:val="006040EC"/>
    <w:rsid w:val="00605178"/>
    <w:rsid w:val="0060577F"/>
    <w:rsid w:val="0060580A"/>
    <w:rsid w:val="00606335"/>
    <w:rsid w:val="00606F60"/>
    <w:rsid w:val="006114B5"/>
    <w:rsid w:val="00611D7B"/>
    <w:rsid w:val="006120F0"/>
    <w:rsid w:val="0061389F"/>
    <w:rsid w:val="00613BB0"/>
    <w:rsid w:val="0061437A"/>
    <w:rsid w:val="00614E3E"/>
    <w:rsid w:val="00615285"/>
    <w:rsid w:val="00615EAE"/>
    <w:rsid w:val="00615FE0"/>
    <w:rsid w:val="006174E3"/>
    <w:rsid w:val="00617F9E"/>
    <w:rsid w:val="006205E8"/>
    <w:rsid w:val="006206ED"/>
    <w:rsid w:val="00621798"/>
    <w:rsid w:val="006222A3"/>
    <w:rsid w:val="00623270"/>
    <w:rsid w:val="00623476"/>
    <w:rsid w:val="0062368C"/>
    <w:rsid w:val="00625B67"/>
    <w:rsid w:val="00626039"/>
    <w:rsid w:val="0063084E"/>
    <w:rsid w:val="0063101D"/>
    <w:rsid w:val="006330FB"/>
    <w:rsid w:val="00634879"/>
    <w:rsid w:val="006350F8"/>
    <w:rsid w:val="00636598"/>
    <w:rsid w:val="006369DE"/>
    <w:rsid w:val="00636FC2"/>
    <w:rsid w:val="006371BA"/>
    <w:rsid w:val="006417B0"/>
    <w:rsid w:val="00642BC4"/>
    <w:rsid w:val="006455F1"/>
    <w:rsid w:val="0064563E"/>
    <w:rsid w:val="0064682C"/>
    <w:rsid w:val="006470FD"/>
    <w:rsid w:val="00650212"/>
    <w:rsid w:val="00652506"/>
    <w:rsid w:val="00652636"/>
    <w:rsid w:val="00652AF3"/>
    <w:rsid w:val="00653710"/>
    <w:rsid w:val="00653EA9"/>
    <w:rsid w:val="00655282"/>
    <w:rsid w:val="006572C4"/>
    <w:rsid w:val="006613F8"/>
    <w:rsid w:val="00661BE6"/>
    <w:rsid w:val="00664D2B"/>
    <w:rsid w:val="00666933"/>
    <w:rsid w:val="00667B97"/>
    <w:rsid w:val="00671B1F"/>
    <w:rsid w:val="00672339"/>
    <w:rsid w:val="0067464D"/>
    <w:rsid w:val="00674C53"/>
    <w:rsid w:val="006758BA"/>
    <w:rsid w:val="00675E46"/>
    <w:rsid w:val="00676CF5"/>
    <w:rsid w:val="00677ABC"/>
    <w:rsid w:val="00677B01"/>
    <w:rsid w:val="0068112E"/>
    <w:rsid w:val="00681369"/>
    <w:rsid w:val="00681ED4"/>
    <w:rsid w:val="00682279"/>
    <w:rsid w:val="00683012"/>
    <w:rsid w:val="00685D0A"/>
    <w:rsid w:val="00686119"/>
    <w:rsid w:val="00686F71"/>
    <w:rsid w:val="00690C13"/>
    <w:rsid w:val="00691A12"/>
    <w:rsid w:val="00691B08"/>
    <w:rsid w:val="006923BF"/>
    <w:rsid w:val="00692735"/>
    <w:rsid w:val="00693B19"/>
    <w:rsid w:val="00694A1B"/>
    <w:rsid w:val="00694E05"/>
    <w:rsid w:val="006964F0"/>
    <w:rsid w:val="00697C91"/>
    <w:rsid w:val="00697F95"/>
    <w:rsid w:val="006A2E0A"/>
    <w:rsid w:val="006A31B6"/>
    <w:rsid w:val="006A3307"/>
    <w:rsid w:val="006A3E7D"/>
    <w:rsid w:val="006A53AE"/>
    <w:rsid w:val="006A7B7E"/>
    <w:rsid w:val="006A7D07"/>
    <w:rsid w:val="006B019B"/>
    <w:rsid w:val="006B06DD"/>
    <w:rsid w:val="006B27D9"/>
    <w:rsid w:val="006B4B3D"/>
    <w:rsid w:val="006B4D22"/>
    <w:rsid w:val="006B5267"/>
    <w:rsid w:val="006B57DB"/>
    <w:rsid w:val="006B588A"/>
    <w:rsid w:val="006B60A5"/>
    <w:rsid w:val="006B69F9"/>
    <w:rsid w:val="006B7E4C"/>
    <w:rsid w:val="006C0582"/>
    <w:rsid w:val="006C1C45"/>
    <w:rsid w:val="006C28BA"/>
    <w:rsid w:val="006C2926"/>
    <w:rsid w:val="006C3770"/>
    <w:rsid w:val="006C3919"/>
    <w:rsid w:val="006C5383"/>
    <w:rsid w:val="006C5B1E"/>
    <w:rsid w:val="006C6BDC"/>
    <w:rsid w:val="006C7D2D"/>
    <w:rsid w:val="006D015E"/>
    <w:rsid w:val="006D03E1"/>
    <w:rsid w:val="006D3258"/>
    <w:rsid w:val="006D3B44"/>
    <w:rsid w:val="006D5CFD"/>
    <w:rsid w:val="006D67A6"/>
    <w:rsid w:val="006D6A29"/>
    <w:rsid w:val="006D7513"/>
    <w:rsid w:val="006E2211"/>
    <w:rsid w:val="006E557C"/>
    <w:rsid w:val="006E56C9"/>
    <w:rsid w:val="006E7669"/>
    <w:rsid w:val="006F0079"/>
    <w:rsid w:val="006F0232"/>
    <w:rsid w:val="006F0969"/>
    <w:rsid w:val="006F3352"/>
    <w:rsid w:val="006F4200"/>
    <w:rsid w:val="006F4868"/>
    <w:rsid w:val="006F4C6A"/>
    <w:rsid w:val="006F5C2B"/>
    <w:rsid w:val="006F5C83"/>
    <w:rsid w:val="006F5D5C"/>
    <w:rsid w:val="006F6960"/>
    <w:rsid w:val="006F7483"/>
    <w:rsid w:val="00700153"/>
    <w:rsid w:val="007001D1"/>
    <w:rsid w:val="00701C5E"/>
    <w:rsid w:val="00701E0D"/>
    <w:rsid w:val="00701F88"/>
    <w:rsid w:val="00702759"/>
    <w:rsid w:val="0070398A"/>
    <w:rsid w:val="007045F8"/>
    <w:rsid w:val="00704867"/>
    <w:rsid w:val="00706A25"/>
    <w:rsid w:val="00707011"/>
    <w:rsid w:val="00707746"/>
    <w:rsid w:val="007117D1"/>
    <w:rsid w:val="00712D38"/>
    <w:rsid w:val="007142A4"/>
    <w:rsid w:val="007146C0"/>
    <w:rsid w:val="00714D51"/>
    <w:rsid w:val="00716831"/>
    <w:rsid w:val="00717EB0"/>
    <w:rsid w:val="00717EF2"/>
    <w:rsid w:val="007204CB"/>
    <w:rsid w:val="00720C71"/>
    <w:rsid w:val="00722B1C"/>
    <w:rsid w:val="007243FC"/>
    <w:rsid w:val="00727852"/>
    <w:rsid w:val="00727BAF"/>
    <w:rsid w:val="00727D9F"/>
    <w:rsid w:val="00727E5C"/>
    <w:rsid w:val="00727F6E"/>
    <w:rsid w:val="00730362"/>
    <w:rsid w:val="00730FFB"/>
    <w:rsid w:val="007328F1"/>
    <w:rsid w:val="00732967"/>
    <w:rsid w:val="00733D8A"/>
    <w:rsid w:val="0073586E"/>
    <w:rsid w:val="0073592D"/>
    <w:rsid w:val="0073654F"/>
    <w:rsid w:val="0074003B"/>
    <w:rsid w:val="00740133"/>
    <w:rsid w:val="007422DA"/>
    <w:rsid w:val="00742308"/>
    <w:rsid w:val="007425A1"/>
    <w:rsid w:val="007439C5"/>
    <w:rsid w:val="0074429A"/>
    <w:rsid w:val="00744EE2"/>
    <w:rsid w:val="00745410"/>
    <w:rsid w:val="00746D34"/>
    <w:rsid w:val="0074725D"/>
    <w:rsid w:val="00751933"/>
    <w:rsid w:val="0075284A"/>
    <w:rsid w:val="00753DAA"/>
    <w:rsid w:val="00755F2D"/>
    <w:rsid w:val="00756C9F"/>
    <w:rsid w:val="00756E97"/>
    <w:rsid w:val="00757D1C"/>
    <w:rsid w:val="00757F16"/>
    <w:rsid w:val="00760D60"/>
    <w:rsid w:val="007636C8"/>
    <w:rsid w:val="0076441A"/>
    <w:rsid w:val="0076491C"/>
    <w:rsid w:val="00765360"/>
    <w:rsid w:val="00765511"/>
    <w:rsid w:val="00765777"/>
    <w:rsid w:val="00766C9F"/>
    <w:rsid w:val="00767032"/>
    <w:rsid w:val="0077130D"/>
    <w:rsid w:val="007714A0"/>
    <w:rsid w:val="00772380"/>
    <w:rsid w:val="007724BC"/>
    <w:rsid w:val="007736A1"/>
    <w:rsid w:val="00773880"/>
    <w:rsid w:val="00773A32"/>
    <w:rsid w:val="00773ACF"/>
    <w:rsid w:val="00773EB9"/>
    <w:rsid w:val="0077406B"/>
    <w:rsid w:val="0077594B"/>
    <w:rsid w:val="00775BB7"/>
    <w:rsid w:val="00776A6D"/>
    <w:rsid w:val="007801FF"/>
    <w:rsid w:val="00782EEF"/>
    <w:rsid w:val="00782F66"/>
    <w:rsid w:val="00783458"/>
    <w:rsid w:val="00783CE4"/>
    <w:rsid w:val="00783F45"/>
    <w:rsid w:val="007841EC"/>
    <w:rsid w:val="00785630"/>
    <w:rsid w:val="0078639E"/>
    <w:rsid w:val="007872CC"/>
    <w:rsid w:val="007906B0"/>
    <w:rsid w:val="00791638"/>
    <w:rsid w:val="00792E75"/>
    <w:rsid w:val="007950C3"/>
    <w:rsid w:val="00795CDA"/>
    <w:rsid w:val="00795FF5"/>
    <w:rsid w:val="007A14A3"/>
    <w:rsid w:val="007A1E3B"/>
    <w:rsid w:val="007A20D5"/>
    <w:rsid w:val="007A4E62"/>
    <w:rsid w:val="007A6626"/>
    <w:rsid w:val="007A7295"/>
    <w:rsid w:val="007B0706"/>
    <w:rsid w:val="007B09BF"/>
    <w:rsid w:val="007B0B62"/>
    <w:rsid w:val="007B0D3D"/>
    <w:rsid w:val="007B29A3"/>
    <w:rsid w:val="007B38B1"/>
    <w:rsid w:val="007B3CD9"/>
    <w:rsid w:val="007B3E94"/>
    <w:rsid w:val="007B478A"/>
    <w:rsid w:val="007B4945"/>
    <w:rsid w:val="007B5136"/>
    <w:rsid w:val="007B65CD"/>
    <w:rsid w:val="007B69E5"/>
    <w:rsid w:val="007C01CE"/>
    <w:rsid w:val="007C0382"/>
    <w:rsid w:val="007C19DF"/>
    <w:rsid w:val="007C1BC7"/>
    <w:rsid w:val="007C1C98"/>
    <w:rsid w:val="007C5A6E"/>
    <w:rsid w:val="007C5BFF"/>
    <w:rsid w:val="007C6C49"/>
    <w:rsid w:val="007C6E4B"/>
    <w:rsid w:val="007D6599"/>
    <w:rsid w:val="007E0582"/>
    <w:rsid w:val="007E1A1B"/>
    <w:rsid w:val="007E2A98"/>
    <w:rsid w:val="007E4005"/>
    <w:rsid w:val="007E4FBD"/>
    <w:rsid w:val="007E535C"/>
    <w:rsid w:val="007E6228"/>
    <w:rsid w:val="007E695F"/>
    <w:rsid w:val="007F0653"/>
    <w:rsid w:val="007F2B4A"/>
    <w:rsid w:val="007F344F"/>
    <w:rsid w:val="007F406A"/>
    <w:rsid w:val="007F4634"/>
    <w:rsid w:val="007F4D12"/>
    <w:rsid w:val="007F53B0"/>
    <w:rsid w:val="007F6593"/>
    <w:rsid w:val="007F6908"/>
    <w:rsid w:val="007F7DB1"/>
    <w:rsid w:val="00800429"/>
    <w:rsid w:val="008004FC"/>
    <w:rsid w:val="0080054C"/>
    <w:rsid w:val="00800F5E"/>
    <w:rsid w:val="008023BD"/>
    <w:rsid w:val="0080241D"/>
    <w:rsid w:val="00804DDA"/>
    <w:rsid w:val="00806A2D"/>
    <w:rsid w:val="00810FBD"/>
    <w:rsid w:val="008112E5"/>
    <w:rsid w:val="00812AC4"/>
    <w:rsid w:val="00815D98"/>
    <w:rsid w:val="008178C9"/>
    <w:rsid w:val="00823885"/>
    <w:rsid w:val="008246D9"/>
    <w:rsid w:val="00824719"/>
    <w:rsid w:val="0082634B"/>
    <w:rsid w:val="00826D05"/>
    <w:rsid w:val="00826F01"/>
    <w:rsid w:val="0083073C"/>
    <w:rsid w:val="00831FAE"/>
    <w:rsid w:val="0083365D"/>
    <w:rsid w:val="00833BCE"/>
    <w:rsid w:val="00833F35"/>
    <w:rsid w:val="00836873"/>
    <w:rsid w:val="00840403"/>
    <w:rsid w:val="00840792"/>
    <w:rsid w:val="00840821"/>
    <w:rsid w:val="00840C8C"/>
    <w:rsid w:val="00842172"/>
    <w:rsid w:val="0084395B"/>
    <w:rsid w:val="0084474D"/>
    <w:rsid w:val="0084768E"/>
    <w:rsid w:val="0084799A"/>
    <w:rsid w:val="00847F16"/>
    <w:rsid w:val="0085032C"/>
    <w:rsid w:val="0085166B"/>
    <w:rsid w:val="00851CB4"/>
    <w:rsid w:val="00851D1A"/>
    <w:rsid w:val="00852C5C"/>
    <w:rsid w:val="0085303B"/>
    <w:rsid w:val="0085399E"/>
    <w:rsid w:val="00855032"/>
    <w:rsid w:val="0085603C"/>
    <w:rsid w:val="008563DA"/>
    <w:rsid w:val="00856D20"/>
    <w:rsid w:val="0085770B"/>
    <w:rsid w:val="008600D9"/>
    <w:rsid w:val="00860FB1"/>
    <w:rsid w:val="00861458"/>
    <w:rsid w:val="00861970"/>
    <w:rsid w:val="00862038"/>
    <w:rsid w:val="00865468"/>
    <w:rsid w:val="0086678A"/>
    <w:rsid w:val="00866BA0"/>
    <w:rsid w:val="00866E5A"/>
    <w:rsid w:val="00866EF4"/>
    <w:rsid w:val="00867E8D"/>
    <w:rsid w:val="00871232"/>
    <w:rsid w:val="00874CCA"/>
    <w:rsid w:val="008751A1"/>
    <w:rsid w:val="00875725"/>
    <w:rsid w:val="0087600E"/>
    <w:rsid w:val="00876DE5"/>
    <w:rsid w:val="00877DAF"/>
    <w:rsid w:val="00880225"/>
    <w:rsid w:val="008816D7"/>
    <w:rsid w:val="0088205B"/>
    <w:rsid w:val="00882F31"/>
    <w:rsid w:val="008831E5"/>
    <w:rsid w:val="00884F02"/>
    <w:rsid w:val="008854DE"/>
    <w:rsid w:val="00885D5E"/>
    <w:rsid w:val="0088672D"/>
    <w:rsid w:val="00891514"/>
    <w:rsid w:val="008918C7"/>
    <w:rsid w:val="00893BE1"/>
    <w:rsid w:val="00894B53"/>
    <w:rsid w:val="00895C5D"/>
    <w:rsid w:val="00896C65"/>
    <w:rsid w:val="00897722"/>
    <w:rsid w:val="008A0C95"/>
    <w:rsid w:val="008A1056"/>
    <w:rsid w:val="008A282C"/>
    <w:rsid w:val="008A2981"/>
    <w:rsid w:val="008A3D25"/>
    <w:rsid w:val="008A4B3D"/>
    <w:rsid w:val="008A5727"/>
    <w:rsid w:val="008A6219"/>
    <w:rsid w:val="008B0391"/>
    <w:rsid w:val="008B084B"/>
    <w:rsid w:val="008B09D2"/>
    <w:rsid w:val="008B21D8"/>
    <w:rsid w:val="008B5784"/>
    <w:rsid w:val="008B5F88"/>
    <w:rsid w:val="008B6059"/>
    <w:rsid w:val="008B7167"/>
    <w:rsid w:val="008B7DF5"/>
    <w:rsid w:val="008B7FCD"/>
    <w:rsid w:val="008C0564"/>
    <w:rsid w:val="008C0580"/>
    <w:rsid w:val="008C09A0"/>
    <w:rsid w:val="008C0CB2"/>
    <w:rsid w:val="008C1B27"/>
    <w:rsid w:val="008C279A"/>
    <w:rsid w:val="008C28C9"/>
    <w:rsid w:val="008C2A22"/>
    <w:rsid w:val="008C3666"/>
    <w:rsid w:val="008C46E3"/>
    <w:rsid w:val="008C55CD"/>
    <w:rsid w:val="008C58F7"/>
    <w:rsid w:val="008C5CBE"/>
    <w:rsid w:val="008C5F32"/>
    <w:rsid w:val="008C6C61"/>
    <w:rsid w:val="008C721F"/>
    <w:rsid w:val="008D0603"/>
    <w:rsid w:val="008D0994"/>
    <w:rsid w:val="008D0ED8"/>
    <w:rsid w:val="008D259D"/>
    <w:rsid w:val="008D31E0"/>
    <w:rsid w:val="008D4A19"/>
    <w:rsid w:val="008D5E21"/>
    <w:rsid w:val="008D61AA"/>
    <w:rsid w:val="008D6648"/>
    <w:rsid w:val="008D69CE"/>
    <w:rsid w:val="008D6CB8"/>
    <w:rsid w:val="008E0998"/>
    <w:rsid w:val="008E141E"/>
    <w:rsid w:val="008E2986"/>
    <w:rsid w:val="008E3691"/>
    <w:rsid w:val="008E3751"/>
    <w:rsid w:val="008E4B9A"/>
    <w:rsid w:val="008E5A04"/>
    <w:rsid w:val="008E5C95"/>
    <w:rsid w:val="008F003B"/>
    <w:rsid w:val="008F0F20"/>
    <w:rsid w:val="008F0FCA"/>
    <w:rsid w:val="008F119A"/>
    <w:rsid w:val="008F16BF"/>
    <w:rsid w:val="008F27E0"/>
    <w:rsid w:val="008F4CFC"/>
    <w:rsid w:val="008F6070"/>
    <w:rsid w:val="00900461"/>
    <w:rsid w:val="0090051A"/>
    <w:rsid w:val="00900BE9"/>
    <w:rsid w:val="0090105F"/>
    <w:rsid w:val="009024FA"/>
    <w:rsid w:val="00902631"/>
    <w:rsid w:val="00903B67"/>
    <w:rsid w:val="00903FF7"/>
    <w:rsid w:val="0090496D"/>
    <w:rsid w:val="0090588C"/>
    <w:rsid w:val="00905BFA"/>
    <w:rsid w:val="00906678"/>
    <w:rsid w:val="00906B73"/>
    <w:rsid w:val="00907347"/>
    <w:rsid w:val="00907D06"/>
    <w:rsid w:val="00911A96"/>
    <w:rsid w:val="00912988"/>
    <w:rsid w:val="00913A0C"/>
    <w:rsid w:val="009150FC"/>
    <w:rsid w:val="00916459"/>
    <w:rsid w:val="00916DF0"/>
    <w:rsid w:val="00917175"/>
    <w:rsid w:val="00920229"/>
    <w:rsid w:val="009208CA"/>
    <w:rsid w:val="0092201B"/>
    <w:rsid w:val="009226AE"/>
    <w:rsid w:val="00923858"/>
    <w:rsid w:val="009247D9"/>
    <w:rsid w:val="00924A36"/>
    <w:rsid w:val="00924D2E"/>
    <w:rsid w:val="0092709F"/>
    <w:rsid w:val="009276F8"/>
    <w:rsid w:val="00927DA9"/>
    <w:rsid w:val="0093050F"/>
    <w:rsid w:val="00931599"/>
    <w:rsid w:val="00931AFE"/>
    <w:rsid w:val="00932EF9"/>
    <w:rsid w:val="00933C0F"/>
    <w:rsid w:val="00933FC0"/>
    <w:rsid w:val="0093481A"/>
    <w:rsid w:val="00934C57"/>
    <w:rsid w:val="00935F14"/>
    <w:rsid w:val="00936788"/>
    <w:rsid w:val="00937F11"/>
    <w:rsid w:val="009409FC"/>
    <w:rsid w:val="00940C31"/>
    <w:rsid w:val="009411A6"/>
    <w:rsid w:val="009425A9"/>
    <w:rsid w:val="00943491"/>
    <w:rsid w:val="009435D4"/>
    <w:rsid w:val="00943918"/>
    <w:rsid w:val="00943DF7"/>
    <w:rsid w:val="00943E03"/>
    <w:rsid w:val="00944C6D"/>
    <w:rsid w:val="00947171"/>
    <w:rsid w:val="0094724E"/>
    <w:rsid w:val="00950CBB"/>
    <w:rsid w:val="009514C5"/>
    <w:rsid w:val="00952BAB"/>
    <w:rsid w:val="00953C06"/>
    <w:rsid w:val="0095467D"/>
    <w:rsid w:val="00954974"/>
    <w:rsid w:val="00955B4A"/>
    <w:rsid w:val="00957D51"/>
    <w:rsid w:val="009653B4"/>
    <w:rsid w:val="009657CF"/>
    <w:rsid w:val="00965957"/>
    <w:rsid w:val="00966371"/>
    <w:rsid w:val="00967994"/>
    <w:rsid w:val="00967DCF"/>
    <w:rsid w:val="009705A8"/>
    <w:rsid w:val="009712CD"/>
    <w:rsid w:val="00971FCE"/>
    <w:rsid w:val="0097243D"/>
    <w:rsid w:val="009727CF"/>
    <w:rsid w:val="00972B11"/>
    <w:rsid w:val="00972D1A"/>
    <w:rsid w:val="00975C2C"/>
    <w:rsid w:val="009772E8"/>
    <w:rsid w:val="00977F6A"/>
    <w:rsid w:val="009836A3"/>
    <w:rsid w:val="009849ED"/>
    <w:rsid w:val="009852D1"/>
    <w:rsid w:val="00985C0F"/>
    <w:rsid w:val="00985DB1"/>
    <w:rsid w:val="00985DD4"/>
    <w:rsid w:val="00990656"/>
    <w:rsid w:val="0099122C"/>
    <w:rsid w:val="00992D2F"/>
    <w:rsid w:val="00993FAB"/>
    <w:rsid w:val="0099412C"/>
    <w:rsid w:val="00994BFF"/>
    <w:rsid w:val="00996D1A"/>
    <w:rsid w:val="009978DF"/>
    <w:rsid w:val="00997B9F"/>
    <w:rsid w:val="009A0F85"/>
    <w:rsid w:val="009A3EBE"/>
    <w:rsid w:val="009A41C7"/>
    <w:rsid w:val="009A52DC"/>
    <w:rsid w:val="009A5AF0"/>
    <w:rsid w:val="009A691D"/>
    <w:rsid w:val="009A6953"/>
    <w:rsid w:val="009A7E8D"/>
    <w:rsid w:val="009B0CC0"/>
    <w:rsid w:val="009B11DA"/>
    <w:rsid w:val="009B1A6D"/>
    <w:rsid w:val="009B5060"/>
    <w:rsid w:val="009B5DB6"/>
    <w:rsid w:val="009B63D2"/>
    <w:rsid w:val="009B796B"/>
    <w:rsid w:val="009C11A3"/>
    <w:rsid w:val="009C1215"/>
    <w:rsid w:val="009C2774"/>
    <w:rsid w:val="009C46B0"/>
    <w:rsid w:val="009C4ADE"/>
    <w:rsid w:val="009C5B02"/>
    <w:rsid w:val="009C7DD1"/>
    <w:rsid w:val="009D1670"/>
    <w:rsid w:val="009D2B04"/>
    <w:rsid w:val="009D2E69"/>
    <w:rsid w:val="009D47CD"/>
    <w:rsid w:val="009D5C55"/>
    <w:rsid w:val="009D7D82"/>
    <w:rsid w:val="009E12AD"/>
    <w:rsid w:val="009E3A18"/>
    <w:rsid w:val="009E41F2"/>
    <w:rsid w:val="009E49C4"/>
    <w:rsid w:val="009E56F7"/>
    <w:rsid w:val="009E5930"/>
    <w:rsid w:val="009E7FBC"/>
    <w:rsid w:val="009F1DDB"/>
    <w:rsid w:val="009F209B"/>
    <w:rsid w:val="009F496B"/>
    <w:rsid w:val="009F595B"/>
    <w:rsid w:val="009F633C"/>
    <w:rsid w:val="00A00C08"/>
    <w:rsid w:val="00A00C5B"/>
    <w:rsid w:val="00A01E62"/>
    <w:rsid w:val="00A02326"/>
    <w:rsid w:val="00A025B9"/>
    <w:rsid w:val="00A04682"/>
    <w:rsid w:val="00A049EA"/>
    <w:rsid w:val="00A05879"/>
    <w:rsid w:val="00A061D2"/>
    <w:rsid w:val="00A104EB"/>
    <w:rsid w:val="00A10F14"/>
    <w:rsid w:val="00A11469"/>
    <w:rsid w:val="00A11795"/>
    <w:rsid w:val="00A125B7"/>
    <w:rsid w:val="00A126FF"/>
    <w:rsid w:val="00A1474B"/>
    <w:rsid w:val="00A15D26"/>
    <w:rsid w:val="00A17542"/>
    <w:rsid w:val="00A200A0"/>
    <w:rsid w:val="00A202DC"/>
    <w:rsid w:val="00A20396"/>
    <w:rsid w:val="00A211D9"/>
    <w:rsid w:val="00A2155E"/>
    <w:rsid w:val="00A22023"/>
    <w:rsid w:val="00A22252"/>
    <w:rsid w:val="00A225E1"/>
    <w:rsid w:val="00A22A84"/>
    <w:rsid w:val="00A231DA"/>
    <w:rsid w:val="00A23D0F"/>
    <w:rsid w:val="00A243BE"/>
    <w:rsid w:val="00A24B44"/>
    <w:rsid w:val="00A25163"/>
    <w:rsid w:val="00A30AF2"/>
    <w:rsid w:val="00A30FB2"/>
    <w:rsid w:val="00A312CC"/>
    <w:rsid w:val="00A3156A"/>
    <w:rsid w:val="00A31A44"/>
    <w:rsid w:val="00A33792"/>
    <w:rsid w:val="00A342CB"/>
    <w:rsid w:val="00A343B8"/>
    <w:rsid w:val="00A3518B"/>
    <w:rsid w:val="00A35B29"/>
    <w:rsid w:val="00A36291"/>
    <w:rsid w:val="00A36A41"/>
    <w:rsid w:val="00A37785"/>
    <w:rsid w:val="00A37EB6"/>
    <w:rsid w:val="00A37FE9"/>
    <w:rsid w:val="00A40C12"/>
    <w:rsid w:val="00A4288A"/>
    <w:rsid w:val="00A42B33"/>
    <w:rsid w:val="00A43223"/>
    <w:rsid w:val="00A433C5"/>
    <w:rsid w:val="00A43AC4"/>
    <w:rsid w:val="00A43FF1"/>
    <w:rsid w:val="00A448B0"/>
    <w:rsid w:val="00A4776B"/>
    <w:rsid w:val="00A5115A"/>
    <w:rsid w:val="00A512CA"/>
    <w:rsid w:val="00A519D5"/>
    <w:rsid w:val="00A5500D"/>
    <w:rsid w:val="00A5659E"/>
    <w:rsid w:val="00A565F8"/>
    <w:rsid w:val="00A57333"/>
    <w:rsid w:val="00A57825"/>
    <w:rsid w:val="00A579A8"/>
    <w:rsid w:val="00A60E11"/>
    <w:rsid w:val="00A614AF"/>
    <w:rsid w:val="00A61D0D"/>
    <w:rsid w:val="00A623EA"/>
    <w:rsid w:val="00A62E2B"/>
    <w:rsid w:val="00A641F7"/>
    <w:rsid w:val="00A650E7"/>
    <w:rsid w:val="00A652BB"/>
    <w:rsid w:val="00A66D39"/>
    <w:rsid w:val="00A67199"/>
    <w:rsid w:val="00A673B8"/>
    <w:rsid w:val="00A67620"/>
    <w:rsid w:val="00A70678"/>
    <w:rsid w:val="00A708DD"/>
    <w:rsid w:val="00A7093A"/>
    <w:rsid w:val="00A70AE0"/>
    <w:rsid w:val="00A71448"/>
    <w:rsid w:val="00A72BB6"/>
    <w:rsid w:val="00A72EAB"/>
    <w:rsid w:val="00A73766"/>
    <w:rsid w:val="00A75473"/>
    <w:rsid w:val="00A7729E"/>
    <w:rsid w:val="00A7764E"/>
    <w:rsid w:val="00A77D5B"/>
    <w:rsid w:val="00A820F1"/>
    <w:rsid w:val="00A8266B"/>
    <w:rsid w:val="00A82FD3"/>
    <w:rsid w:val="00A834F2"/>
    <w:rsid w:val="00A8510C"/>
    <w:rsid w:val="00A85D5A"/>
    <w:rsid w:val="00A86FFE"/>
    <w:rsid w:val="00A87C1B"/>
    <w:rsid w:val="00A90FA2"/>
    <w:rsid w:val="00A91FCE"/>
    <w:rsid w:val="00A94765"/>
    <w:rsid w:val="00A94E1D"/>
    <w:rsid w:val="00A95362"/>
    <w:rsid w:val="00A95730"/>
    <w:rsid w:val="00A95F59"/>
    <w:rsid w:val="00A96139"/>
    <w:rsid w:val="00A96534"/>
    <w:rsid w:val="00A9657E"/>
    <w:rsid w:val="00AA0983"/>
    <w:rsid w:val="00AA133E"/>
    <w:rsid w:val="00AA180C"/>
    <w:rsid w:val="00AA1B5E"/>
    <w:rsid w:val="00AA6866"/>
    <w:rsid w:val="00AA7D8A"/>
    <w:rsid w:val="00AB0C6C"/>
    <w:rsid w:val="00AB1DFF"/>
    <w:rsid w:val="00AB3342"/>
    <w:rsid w:val="00AB3F3C"/>
    <w:rsid w:val="00AB4971"/>
    <w:rsid w:val="00AB5115"/>
    <w:rsid w:val="00AB713F"/>
    <w:rsid w:val="00AC0112"/>
    <w:rsid w:val="00AC02E2"/>
    <w:rsid w:val="00AC040B"/>
    <w:rsid w:val="00AC0895"/>
    <w:rsid w:val="00AC0DF3"/>
    <w:rsid w:val="00AC1EA5"/>
    <w:rsid w:val="00AC2839"/>
    <w:rsid w:val="00AC3498"/>
    <w:rsid w:val="00AC36E5"/>
    <w:rsid w:val="00AC38EC"/>
    <w:rsid w:val="00AC3B8B"/>
    <w:rsid w:val="00AC6DB2"/>
    <w:rsid w:val="00AC7CB6"/>
    <w:rsid w:val="00AC7D33"/>
    <w:rsid w:val="00AD1F71"/>
    <w:rsid w:val="00AD4D3C"/>
    <w:rsid w:val="00AD4E53"/>
    <w:rsid w:val="00AD7EBA"/>
    <w:rsid w:val="00AE0C77"/>
    <w:rsid w:val="00AE0E47"/>
    <w:rsid w:val="00AE2A6C"/>
    <w:rsid w:val="00AE4591"/>
    <w:rsid w:val="00AE4A57"/>
    <w:rsid w:val="00AE5ECD"/>
    <w:rsid w:val="00AE61AC"/>
    <w:rsid w:val="00AE75B4"/>
    <w:rsid w:val="00AE7E14"/>
    <w:rsid w:val="00AF131A"/>
    <w:rsid w:val="00AF1CE1"/>
    <w:rsid w:val="00AF2B91"/>
    <w:rsid w:val="00AF3EBA"/>
    <w:rsid w:val="00AF43B1"/>
    <w:rsid w:val="00AF4A46"/>
    <w:rsid w:val="00AF6CF7"/>
    <w:rsid w:val="00B01BD6"/>
    <w:rsid w:val="00B0277B"/>
    <w:rsid w:val="00B03D48"/>
    <w:rsid w:val="00B047EC"/>
    <w:rsid w:val="00B057FB"/>
    <w:rsid w:val="00B06868"/>
    <w:rsid w:val="00B07E4A"/>
    <w:rsid w:val="00B10CA5"/>
    <w:rsid w:val="00B116E3"/>
    <w:rsid w:val="00B11867"/>
    <w:rsid w:val="00B124A7"/>
    <w:rsid w:val="00B130D6"/>
    <w:rsid w:val="00B13D79"/>
    <w:rsid w:val="00B13E5D"/>
    <w:rsid w:val="00B153EE"/>
    <w:rsid w:val="00B1581A"/>
    <w:rsid w:val="00B16403"/>
    <w:rsid w:val="00B201F1"/>
    <w:rsid w:val="00B20B87"/>
    <w:rsid w:val="00B216FF"/>
    <w:rsid w:val="00B21DF0"/>
    <w:rsid w:val="00B22C78"/>
    <w:rsid w:val="00B241A0"/>
    <w:rsid w:val="00B2454F"/>
    <w:rsid w:val="00B25A2F"/>
    <w:rsid w:val="00B26232"/>
    <w:rsid w:val="00B27B19"/>
    <w:rsid w:val="00B27FE8"/>
    <w:rsid w:val="00B30091"/>
    <w:rsid w:val="00B30B7C"/>
    <w:rsid w:val="00B30FDE"/>
    <w:rsid w:val="00B31779"/>
    <w:rsid w:val="00B3256A"/>
    <w:rsid w:val="00B33D05"/>
    <w:rsid w:val="00B343CC"/>
    <w:rsid w:val="00B35C28"/>
    <w:rsid w:val="00B36AF8"/>
    <w:rsid w:val="00B37A95"/>
    <w:rsid w:val="00B41B41"/>
    <w:rsid w:val="00B41DF3"/>
    <w:rsid w:val="00B46641"/>
    <w:rsid w:val="00B46822"/>
    <w:rsid w:val="00B47E84"/>
    <w:rsid w:val="00B50680"/>
    <w:rsid w:val="00B50C12"/>
    <w:rsid w:val="00B5142F"/>
    <w:rsid w:val="00B51805"/>
    <w:rsid w:val="00B518C6"/>
    <w:rsid w:val="00B51A6D"/>
    <w:rsid w:val="00B521D1"/>
    <w:rsid w:val="00B531B6"/>
    <w:rsid w:val="00B55012"/>
    <w:rsid w:val="00B5580E"/>
    <w:rsid w:val="00B56FCC"/>
    <w:rsid w:val="00B616B4"/>
    <w:rsid w:val="00B621FD"/>
    <w:rsid w:val="00B644A7"/>
    <w:rsid w:val="00B67032"/>
    <w:rsid w:val="00B67D47"/>
    <w:rsid w:val="00B70630"/>
    <w:rsid w:val="00B710A8"/>
    <w:rsid w:val="00B719C3"/>
    <w:rsid w:val="00B71E1C"/>
    <w:rsid w:val="00B73282"/>
    <w:rsid w:val="00B73EE1"/>
    <w:rsid w:val="00B75F59"/>
    <w:rsid w:val="00B76443"/>
    <w:rsid w:val="00B77830"/>
    <w:rsid w:val="00B81498"/>
    <w:rsid w:val="00B8258E"/>
    <w:rsid w:val="00B85693"/>
    <w:rsid w:val="00B85C36"/>
    <w:rsid w:val="00B85DA6"/>
    <w:rsid w:val="00B91C93"/>
    <w:rsid w:val="00B920AD"/>
    <w:rsid w:val="00B94128"/>
    <w:rsid w:val="00B94BDC"/>
    <w:rsid w:val="00B96042"/>
    <w:rsid w:val="00B962B5"/>
    <w:rsid w:val="00BA0419"/>
    <w:rsid w:val="00BA2212"/>
    <w:rsid w:val="00BA41F5"/>
    <w:rsid w:val="00BA53B6"/>
    <w:rsid w:val="00BA64C0"/>
    <w:rsid w:val="00BA6AC8"/>
    <w:rsid w:val="00BA7E69"/>
    <w:rsid w:val="00BB0E3F"/>
    <w:rsid w:val="00BB1032"/>
    <w:rsid w:val="00BB1D69"/>
    <w:rsid w:val="00BB2E02"/>
    <w:rsid w:val="00BB5BB3"/>
    <w:rsid w:val="00BB5E28"/>
    <w:rsid w:val="00BB748D"/>
    <w:rsid w:val="00BB798C"/>
    <w:rsid w:val="00BB7B99"/>
    <w:rsid w:val="00BC06F9"/>
    <w:rsid w:val="00BC29E1"/>
    <w:rsid w:val="00BC3BF2"/>
    <w:rsid w:val="00BC423C"/>
    <w:rsid w:val="00BC4893"/>
    <w:rsid w:val="00BC71E4"/>
    <w:rsid w:val="00BD007F"/>
    <w:rsid w:val="00BD01AC"/>
    <w:rsid w:val="00BD124E"/>
    <w:rsid w:val="00BD3C01"/>
    <w:rsid w:val="00BD47F3"/>
    <w:rsid w:val="00BD5772"/>
    <w:rsid w:val="00BD5A4B"/>
    <w:rsid w:val="00BD5E2B"/>
    <w:rsid w:val="00BD6089"/>
    <w:rsid w:val="00BD626B"/>
    <w:rsid w:val="00BD79EF"/>
    <w:rsid w:val="00BE159E"/>
    <w:rsid w:val="00BE1651"/>
    <w:rsid w:val="00BE28DD"/>
    <w:rsid w:val="00BE48D1"/>
    <w:rsid w:val="00BE494F"/>
    <w:rsid w:val="00BE5890"/>
    <w:rsid w:val="00BE5D61"/>
    <w:rsid w:val="00BF1CD4"/>
    <w:rsid w:val="00BF2073"/>
    <w:rsid w:val="00BF2219"/>
    <w:rsid w:val="00BF283B"/>
    <w:rsid w:val="00BF4355"/>
    <w:rsid w:val="00BF6630"/>
    <w:rsid w:val="00BF7FC6"/>
    <w:rsid w:val="00C0054A"/>
    <w:rsid w:val="00C009F5"/>
    <w:rsid w:val="00C01CB3"/>
    <w:rsid w:val="00C04834"/>
    <w:rsid w:val="00C05131"/>
    <w:rsid w:val="00C05A7C"/>
    <w:rsid w:val="00C06622"/>
    <w:rsid w:val="00C073A3"/>
    <w:rsid w:val="00C07F79"/>
    <w:rsid w:val="00C07FB3"/>
    <w:rsid w:val="00C10A45"/>
    <w:rsid w:val="00C11930"/>
    <w:rsid w:val="00C11BC0"/>
    <w:rsid w:val="00C11D06"/>
    <w:rsid w:val="00C11FB9"/>
    <w:rsid w:val="00C12EA8"/>
    <w:rsid w:val="00C130A4"/>
    <w:rsid w:val="00C15059"/>
    <w:rsid w:val="00C15686"/>
    <w:rsid w:val="00C1663C"/>
    <w:rsid w:val="00C17A82"/>
    <w:rsid w:val="00C17D29"/>
    <w:rsid w:val="00C215D7"/>
    <w:rsid w:val="00C21940"/>
    <w:rsid w:val="00C219E9"/>
    <w:rsid w:val="00C2304A"/>
    <w:rsid w:val="00C2325F"/>
    <w:rsid w:val="00C23C5F"/>
    <w:rsid w:val="00C248D7"/>
    <w:rsid w:val="00C27440"/>
    <w:rsid w:val="00C306AC"/>
    <w:rsid w:val="00C30814"/>
    <w:rsid w:val="00C30E08"/>
    <w:rsid w:val="00C31686"/>
    <w:rsid w:val="00C31B63"/>
    <w:rsid w:val="00C31C11"/>
    <w:rsid w:val="00C3486C"/>
    <w:rsid w:val="00C34ABB"/>
    <w:rsid w:val="00C34B2C"/>
    <w:rsid w:val="00C35175"/>
    <w:rsid w:val="00C35AD1"/>
    <w:rsid w:val="00C3657D"/>
    <w:rsid w:val="00C36D7A"/>
    <w:rsid w:val="00C36FA7"/>
    <w:rsid w:val="00C40527"/>
    <w:rsid w:val="00C409D7"/>
    <w:rsid w:val="00C40ADF"/>
    <w:rsid w:val="00C41F57"/>
    <w:rsid w:val="00C43A22"/>
    <w:rsid w:val="00C440EB"/>
    <w:rsid w:val="00C44C02"/>
    <w:rsid w:val="00C5038A"/>
    <w:rsid w:val="00C50A88"/>
    <w:rsid w:val="00C50D6E"/>
    <w:rsid w:val="00C5288D"/>
    <w:rsid w:val="00C552EB"/>
    <w:rsid w:val="00C57446"/>
    <w:rsid w:val="00C577E8"/>
    <w:rsid w:val="00C60233"/>
    <w:rsid w:val="00C618EE"/>
    <w:rsid w:val="00C63B13"/>
    <w:rsid w:val="00C642D8"/>
    <w:rsid w:val="00C65A60"/>
    <w:rsid w:val="00C65F1D"/>
    <w:rsid w:val="00C661EB"/>
    <w:rsid w:val="00C679F4"/>
    <w:rsid w:val="00C67FD6"/>
    <w:rsid w:val="00C70727"/>
    <w:rsid w:val="00C7219D"/>
    <w:rsid w:val="00C72577"/>
    <w:rsid w:val="00C72B12"/>
    <w:rsid w:val="00C73533"/>
    <w:rsid w:val="00C73EC4"/>
    <w:rsid w:val="00C742A8"/>
    <w:rsid w:val="00C74606"/>
    <w:rsid w:val="00C76A62"/>
    <w:rsid w:val="00C77581"/>
    <w:rsid w:val="00C80353"/>
    <w:rsid w:val="00C81E0C"/>
    <w:rsid w:val="00C821EA"/>
    <w:rsid w:val="00C83B4E"/>
    <w:rsid w:val="00C84030"/>
    <w:rsid w:val="00C84C47"/>
    <w:rsid w:val="00C85190"/>
    <w:rsid w:val="00C85AEA"/>
    <w:rsid w:val="00C85FEA"/>
    <w:rsid w:val="00C91918"/>
    <w:rsid w:val="00C92118"/>
    <w:rsid w:val="00C92616"/>
    <w:rsid w:val="00C92CC5"/>
    <w:rsid w:val="00C92FFB"/>
    <w:rsid w:val="00C93166"/>
    <w:rsid w:val="00C9357A"/>
    <w:rsid w:val="00C94C80"/>
    <w:rsid w:val="00C95F1D"/>
    <w:rsid w:val="00C9747A"/>
    <w:rsid w:val="00C97C0A"/>
    <w:rsid w:val="00CA057C"/>
    <w:rsid w:val="00CA27AC"/>
    <w:rsid w:val="00CA3AB1"/>
    <w:rsid w:val="00CA48F7"/>
    <w:rsid w:val="00CA6664"/>
    <w:rsid w:val="00CA7C04"/>
    <w:rsid w:val="00CA7CF0"/>
    <w:rsid w:val="00CB0A6E"/>
    <w:rsid w:val="00CB1179"/>
    <w:rsid w:val="00CB158A"/>
    <w:rsid w:val="00CB3812"/>
    <w:rsid w:val="00CB3A90"/>
    <w:rsid w:val="00CB57D1"/>
    <w:rsid w:val="00CB5F19"/>
    <w:rsid w:val="00CB660C"/>
    <w:rsid w:val="00CB7176"/>
    <w:rsid w:val="00CB76D2"/>
    <w:rsid w:val="00CC0B6F"/>
    <w:rsid w:val="00CC3EB0"/>
    <w:rsid w:val="00CD0289"/>
    <w:rsid w:val="00CD1BF8"/>
    <w:rsid w:val="00CD253C"/>
    <w:rsid w:val="00CD27BA"/>
    <w:rsid w:val="00CD2950"/>
    <w:rsid w:val="00CD3C52"/>
    <w:rsid w:val="00CD3E42"/>
    <w:rsid w:val="00CD3EC7"/>
    <w:rsid w:val="00CD5C25"/>
    <w:rsid w:val="00CD708F"/>
    <w:rsid w:val="00CE17E5"/>
    <w:rsid w:val="00CE44D7"/>
    <w:rsid w:val="00CE56FF"/>
    <w:rsid w:val="00CE670B"/>
    <w:rsid w:val="00CE674A"/>
    <w:rsid w:val="00CF0E38"/>
    <w:rsid w:val="00CF1018"/>
    <w:rsid w:val="00CF12B7"/>
    <w:rsid w:val="00CF1EAF"/>
    <w:rsid w:val="00CF3443"/>
    <w:rsid w:val="00CF4D2F"/>
    <w:rsid w:val="00CF5B08"/>
    <w:rsid w:val="00CF5B0D"/>
    <w:rsid w:val="00CF6447"/>
    <w:rsid w:val="00CF68E7"/>
    <w:rsid w:val="00D002D2"/>
    <w:rsid w:val="00D024C3"/>
    <w:rsid w:val="00D029DE"/>
    <w:rsid w:val="00D03302"/>
    <w:rsid w:val="00D0344C"/>
    <w:rsid w:val="00D03768"/>
    <w:rsid w:val="00D04928"/>
    <w:rsid w:val="00D05878"/>
    <w:rsid w:val="00D10B26"/>
    <w:rsid w:val="00D10C47"/>
    <w:rsid w:val="00D1706A"/>
    <w:rsid w:val="00D17C93"/>
    <w:rsid w:val="00D2102C"/>
    <w:rsid w:val="00D21406"/>
    <w:rsid w:val="00D23868"/>
    <w:rsid w:val="00D25DE8"/>
    <w:rsid w:val="00D26DC4"/>
    <w:rsid w:val="00D27227"/>
    <w:rsid w:val="00D2762E"/>
    <w:rsid w:val="00D27BE6"/>
    <w:rsid w:val="00D347B8"/>
    <w:rsid w:val="00D349B5"/>
    <w:rsid w:val="00D361E9"/>
    <w:rsid w:val="00D363B0"/>
    <w:rsid w:val="00D36792"/>
    <w:rsid w:val="00D404F0"/>
    <w:rsid w:val="00D4096D"/>
    <w:rsid w:val="00D41753"/>
    <w:rsid w:val="00D42A78"/>
    <w:rsid w:val="00D435EF"/>
    <w:rsid w:val="00D4660C"/>
    <w:rsid w:val="00D469AA"/>
    <w:rsid w:val="00D477AF"/>
    <w:rsid w:val="00D501D3"/>
    <w:rsid w:val="00D50EFF"/>
    <w:rsid w:val="00D524A9"/>
    <w:rsid w:val="00D526F0"/>
    <w:rsid w:val="00D5277C"/>
    <w:rsid w:val="00D52BF1"/>
    <w:rsid w:val="00D531F0"/>
    <w:rsid w:val="00D548F3"/>
    <w:rsid w:val="00D56129"/>
    <w:rsid w:val="00D56EE3"/>
    <w:rsid w:val="00D60EA6"/>
    <w:rsid w:val="00D60F20"/>
    <w:rsid w:val="00D61A89"/>
    <w:rsid w:val="00D626EF"/>
    <w:rsid w:val="00D628E1"/>
    <w:rsid w:val="00D629E2"/>
    <w:rsid w:val="00D62C94"/>
    <w:rsid w:val="00D62C98"/>
    <w:rsid w:val="00D62D2C"/>
    <w:rsid w:val="00D62E28"/>
    <w:rsid w:val="00D63F20"/>
    <w:rsid w:val="00D65867"/>
    <w:rsid w:val="00D6717D"/>
    <w:rsid w:val="00D671C6"/>
    <w:rsid w:val="00D67F6F"/>
    <w:rsid w:val="00D702BA"/>
    <w:rsid w:val="00D709DF"/>
    <w:rsid w:val="00D711AC"/>
    <w:rsid w:val="00D7184F"/>
    <w:rsid w:val="00D73E82"/>
    <w:rsid w:val="00D76E9F"/>
    <w:rsid w:val="00D77809"/>
    <w:rsid w:val="00D7796A"/>
    <w:rsid w:val="00D77F16"/>
    <w:rsid w:val="00D77FBF"/>
    <w:rsid w:val="00D8064F"/>
    <w:rsid w:val="00D8096D"/>
    <w:rsid w:val="00D80EBE"/>
    <w:rsid w:val="00D8122D"/>
    <w:rsid w:val="00D827B3"/>
    <w:rsid w:val="00D83071"/>
    <w:rsid w:val="00D83234"/>
    <w:rsid w:val="00D83514"/>
    <w:rsid w:val="00D83B9A"/>
    <w:rsid w:val="00D8486A"/>
    <w:rsid w:val="00D84CC5"/>
    <w:rsid w:val="00D85432"/>
    <w:rsid w:val="00D87832"/>
    <w:rsid w:val="00D90491"/>
    <w:rsid w:val="00D90CA6"/>
    <w:rsid w:val="00D91618"/>
    <w:rsid w:val="00D93E46"/>
    <w:rsid w:val="00D93FBA"/>
    <w:rsid w:val="00D94C40"/>
    <w:rsid w:val="00D95126"/>
    <w:rsid w:val="00D9557A"/>
    <w:rsid w:val="00D955FF"/>
    <w:rsid w:val="00D95D62"/>
    <w:rsid w:val="00D96966"/>
    <w:rsid w:val="00D97626"/>
    <w:rsid w:val="00DA1760"/>
    <w:rsid w:val="00DA36FD"/>
    <w:rsid w:val="00DA3E4A"/>
    <w:rsid w:val="00DA4836"/>
    <w:rsid w:val="00DA4A7A"/>
    <w:rsid w:val="00DA55CC"/>
    <w:rsid w:val="00DA6397"/>
    <w:rsid w:val="00DA649A"/>
    <w:rsid w:val="00DA77D0"/>
    <w:rsid w:val="00DB006C"/>
    <w:rsid w:val="00DB1978"/>
    <w:rsid w:val="00DB32D6"/>
    <w:rsid w:val="00DB3466"/>
    <w:rsid w:val="00DB5FC4"/>
    <w:rsid w:val="00DB7ACD"/>
    <w:rsid w:val="00DC1EB8"/>
    <w:rsid w:val="00DC2175"/>
    <w:rsid w:val="00DC286A"/>
    <w:rsid w:val="00DC3226"/>
    <w:rsid w:val="00DC34DE"/>
    <w:rsid w:val="00DC4A6D"/>
    <w:rsid w:val="00DC6F74"/>
    <w:rsid w:val="00DC78FD"/>
    <w:rsid w:val="00DD2459"/>
    <w:rsid w:val="00DD2F72"/>
    <w:rsid w:val="00DD3918"/>
    <w:rsid w:val="00DD3AC9"/>
    <w:rsid w:val="00DD4BB7"/>
    <w:rsid w:val="00DD51B8"/>
    <w:rsid w:val="00DD567A"/>
    <w:rsid w:val="00DD6251"/>
    <w:rsid w:val="00DD6994"/>
    <w:rsid w:val="00DE001B"/>
    <w:rsid w:val="00DE2A5C"/>
    <w:rsid w:val="00DE402C"/>
    <w:rsid w:val="00DE42D0"/>
    <w:rsid w:val="00DE51E1"/>
    <w:rsid w:val="00DE6411"/>
    <w:rsid w:val="00DF0A27"/>
    <w:rsid w:val="00DF1AD6"/>
    <w:rsid w:val="00DF1BB7"/>
    <w:rsid w:val="00DF2311"/>
    <w:rsid w:val="00DF3141"/>
    <w:rsid w:val="00DF395A"/>
    <w:rsid w:val="00DF572E"/>
    <w:rsid w:val="00E00014"/>
    <w:rsid w:val="00E03776"/>
    <w:rsid w:val="00E04500"/>
    <w:rsid w:val="00E04708"/>
    <w:rsid w:val="00E05F37"/>
    <w:rsid w:val="00E071A0"/>
    <w:rsid w:val="00E07995"/>
    <w:rsid w:val="00E079E6"/>
    <w:rsid w:val="00E104F7"/>
    <w:rsid w:val="00E10845"/>
    <w:rsid w:val="00E114CC"/>
    <w:rsid w:val="00E129A4"/>
    <w:rsid w:val="00E13164"/>
    <w:rsid w:val="00E13B78"/>
    <w:rsid w:val="00E14015"/>
    <w:rsid w:val="00E1482A"/>
    <w:rsid w:val="00E15C10"/>
    <w:rsid w:val="00E15F11"/>
    <w:rsid w:val="00E17424"/>
    <w:rsid w:val="00E17DD2"/>
    <w:rsid w:val="00E200B6"/>
    <w:rsid w:val="00E20975"/>
    <w:rsid w:val="00E21497"/>
    <w:rsid w:val="00E214D5"/>
    <w:rsid w:val="00E2165C"/>
    <w:rsid w:val="00E22D75"/>
    <w:rsid w:val="00E23E46"/>
    <w:rsid w:val="00E24713"/>
    <w:rsid w:val="00E25672"/>
    <w:rsid w:val="00E26A78"/>
    <w:rsid w:val="00E26AA6"/>
    <w:rsid w:val="00E27960"/>
    <w:rsid w:val="00E30BB8"/>
    <w:rsid w:val="00E32BD5"/>
    <w:rsid w:val="00E36C7C"/>
    <w:rsid w:val="00E42686"/>
    <w:rsid w:val="00E431EA"/>
    <w:rsid w:val="00E458AB"/>
    <w:rsid w:val="00E516A9"/>
    <w:rsid w:val="00E519B3"/>
    <w:rsid w:val="00E51F33"/>
    <w:rsid w:val="00E528DB"/>
    <w:rsid w:val="00E52B0F"/>
    <w:rsid w:val="00E52E7B"/>
    <w:rsid w:val="00E5311D"/>
    <w:rsid w:val="00E54BD9"/>
    <w:rsid w:val="00E54EBA"/>
    <w:rsid w:val="00E56100"/>
    <w:rsid w:val="00E57528"/>
    <w:rsid w:val="00E575B2"/>
    <w:rsid w:val="00E60081"/>
    <w:rsid w:val="00E60625"/>
    <w:rsid w:val="00E608E7"/>
    <w:rsid w:val="00E621D4"/>
    <w:rsid w:val="00E634DD"/>
    <w:rsid w:val="00E65793"/>
    <w:rsid w:val="00E662BD"/>
    <w:rsid w:val="00E66865"/>
    <w:rsid w:val="00E70545"/>
    <w:rsid w:val="00E7069D"/>
    <w:rsid w:val="00E70BF7"/>
    <w:rsid w:val="00E72D3E"/>
    <w:rsid w:val="00E73FBA"/>
    <w:rsid w:val="00E75EFA"/>
    <w:rsid w:val="00E776DA"/>
    <w:rsid w:val="00E80D51"/>
    <w:rsid w:val="00E81645"/>
    <w:rsid w:val="00E81674"/>
    <w:rsid w:val="00E81F73"/>
    <w:rsid w:val="00E82291"/>
    <w:rsid w:val="00E8282B"/>
    <w:rsid w:val="00E82EB3"/>
    <w:rsid w:val="00E83B8C"/>
    <w:rsid w:val="00E84F1B"/>
    <w:rsid w:val="00E84F49"/>
    <w:rsid w:val="00E852C5"/>
    <w:rsid w:val="00E8611D"/>
    <w:rsid w:val="00E87BF3"/>
    <w:rsid w:val="00E87D41"/>
    <w:rsid w:val="00E90D01"/>
    <w:rsid w:val="00E90D49"/>
    <w:rsid w:val="00E914B0"/>
    <w:rsid w:val="00E914C0"/>
    <w:rsid w:val="00E91588"/>
    <w:rsid w:val="00E91E1C"/>
    <w:rsid w:val="00E9287A"/>
    <w:rsid w:val="00E92A5B"/>
    <w:rsid w:val="00E932D9"/>
    <w:rsid w:val="00E93AAD"/>
    <w:rsid w:val="00E94652"/>
    <w:rsid w:val="00EA02EF"/>
    <w:rsid w:val="00EA0B5E"/>
    <w:rsid w:val="00EA24F9"/>
    <w:rsid w:val="00EA2760"/>
    <w:rsid w:val="00EA29BC"/>
    <w:rsid w:val="00EA3306"/>
    <w:rsid w:val="00EA375F"/>
    <w:rsid w:val="00EA408D"/>
    <w:rsid w:val="00EA4C3F"/>
    <w:rsid w:val="00EA6F40"/>
    <w:rsid w:val="00EA74B8"/>
    <w:rsid w:val="00EA78F7"/>
    <w:rsid w:val="00EA7DA3"/>
    <w:rsid w:val="00EB1D84"/>
    <w:rsid w:val="00EB355A"/>
    <w:rsid w:val="00EB42CF"/>
    <w:rsid w:val="00EB45FB"/>
    <w:rsid w:val="00EB5211"/>
    <w:rsid w:val="00EB5918"/>
    <w:rsid w:val="00EB5D41"/>
    <w:rsid w:val="00EB6157"/>
    <w:rsid w:val="00EB6788"/>
    <w:rsid w:val="00EB6D60"/>
    <w:rsid w:val="00EB71E4"/>
    <w:rsid w:val="00EB79F2"/>
    <w:rsid w:val="00EC088E"/>
    <w:rsid w:val="00EC1683"/>
    <w:rsid w:val="00EC1EC7"/>
    <w:rsid w:val="00EC2BC2"/>
    <w:rsid w:val="00EC3910"/>
    <w:rsid w:val="00EC58AE"/>
    <w:rsid w:val="00EC7DD2"/>
    <w:rsid w:val="00ED00AE"/>
    <w:rsid w:val="00ED338F"/>
    <w:rsid w:val="00ED38D7"/>
    <w:rsid w:val="00ED3DEB"/>
    <w:rsid w:val="00ED44EC"/>
    <w:rsid w:val="00ED4755"/>
    <w:rsid w:val="00ED4E17"/>
    <w:rsid w:val="00ED7183"/>
    <w:rsid w:val="00ED74C7"/>
    <w:rsid w:val="00EE0E89"/>
    <w:rsid w:val="00EE0F2A"/>
    <w:rsid w:val="00EE1BFA"/>
    <w:rsid w:val="00EE1C2F"/>
    <w:rsid w:val="00EE2B5B"/>
    <w:rsid w:val="00EF0081"/>
    <w:rsid w:val="00EF2B7D"/>
    <w:rsid w:val="00EF35DA"/>
    <w:rsid w:val="00EF39AE"/>
    <w:rsid w:val="00EF43B8"/>
    <w:rsid w:val="00EF4429"/>
    <w:rsid w:val="00EF7025"/>
    <w:rsid w:val="00EF76DF"/>
    <w:rsid w:val="00F00838"/>
    <w:rsid w:val="00F00A83"/>
    <w:rsid w:val="00F00E97"/>
    <w:rsid w:val="00F01C93"/>
    <w:rsid w:val="00F02A5B"/>
    <w:rsid w:val="00F06018"/>
    <w:rsid w:val="00F06185"/>
    <w:rsid w:val="00F061F7"/>
    <w:rsid w:val="00F1550F"/>
    <w:rsid w:val="00F1554C"/>
    <w:rsid w:val="00F15637"/>
    <w:rsid w:val="00F162C7"/>
    <w:rsid w:val="00F1635F"/>
    <w:rsid w:val="00F17442"/>
    <w:rsid w:val="00F17B96"/>
    <w:rsid w:val="00F208A4"/>
    <w:rsid w:val="00F21B90"/>
    <w:rsid w:val="00F22D48"/>
    <w:rsid w:val="00F23128"/>
    <w:rsid w:val="00F231E0"/>
    <w:rsid w:val="00F24608"/>
    <w:rsid w:val="00F252B9"/>
    <w:rsid w:val="00F263C2"/>
    <w:rsid w:val="00F269D5"/>
    <w:rsid w:val="00F31A19"/>
    <w:rsid w:val="00F3249A"/>
    <w:rsid w:val="00F327C4"/>
    <w:rsid w:val="00F32C68"/>
    <w:rsid w:val="00F34324"/>
    <w:rsid w:val="00F34655"/>
    <w:rsid w:val="00F34FF1"/>
    <w:rsid w:val="00F351B5"/>
    <w:rsid w:val="00F36DAB"/>
    <w:rsid w:val="00F36E38"/>
    <w:rsid w:val="00F40884"/>
    <w:rsid w:val="00F42EAC"/>
    <w:rsid w:val="00F4390B"/>
    <w:rsid w:val="00F44613"/>
    <w:rsid w:val="00F4678E"/>
    <w:rsid w:val="00F47B8E"/>
    <w:rsid w:val="00F504EA"/>
    <w:rsid w:val="00F5092B"/>
    <w:rsid w:val="00F50C32"/>
    <w:rsid w:val="00F51EBB"/>
    <w:rsid w:val="00F52A7B"/>
    <w:rsid w:val="00F52C3F"/>
    <w:rsid w:val="00F52FC1"/>
    <w:rsid w:val="00F5310D"/>
    <w:rsid w:val="00F53E47"/>
    <w:rsid w:val="00F54ABC"/>
    <w:rsid w:val="00F5593A"/>
    <w:rsid w:val="00F5594F"/>
    <w:rsid w:val="00F55CD7"/>
    <w:rsid w:val="00F55FFF"/>
    <w:rsid w:val="00F5641B"/>
    <w:rsid w:val="00F5709C"/>
    <w:rsid w:val="00F574C4"/>
    <w:rsid w:val="00F6174E"/>
    <w:rsid w:val="00F618C6"/>
    <w:rsid w:val="00F61910"/>
    <w:rsid w:val="00F61BA8"/>
    <w:rsid w:val="00F640DD"/>
    <w:rsid w:val="00F64936"/>
    <w:rsid w:val="00F64D10"/>
    <w:rsid w:val="00F64DB6"/>
    <w:rsid w:val="00F66A79"/>
    <w:rsid w:val="00F66EFF"/>
    <w:rsid w:val="00F66FDF"/>
    <w:rsid w:val="00F6784A"/>
    <w:rsid w:val="00F70213"/>
    <w:rsid w:val="00F7050C"/>
    <w:rsid w:val="00F71FF2"/>
    <w:rsid w:val="00F72564"/>
    <w:rsid w:val="00F73958"/>
    <w:rsid w:val="00F73B3C"/>
    <w:rsid w:val="00F74715"/>
    <w:rsid w:val="00F75839"/>
    <w:rsid w:val="00F764F8"/>
    <w:rsid w:val="00F768C9"/>
    <w:rsid w:val="00F779F8"/>
    <w:rsid w:val="00F81A4A"/>
    <w:rsid w:val="00F81AF3"/>
    <w:rsid w:val="00F81D3B"/>
    <w:rsid w:val="00F82737"/>
    <w:rsid w:val="00F82CFC"/>
    <w:rsid w:val="00F83BA2"/>
    <w:rsid w:val="00F85D8A"/>
    <w:rsid w:val="00F87FF6"/>
    <w:rsid w:val="00F90B54"/>
    <w:rsid w:val="00F91AB5"/>
    <w:rsid w:val="00F92F9B"/>
    <w:rsid w:val="00F95B8E"/>
    <w:rsid w:val="00F95D29"/>
    <w:rsid w:val="00F97EF9"/>
    <w:rsid w:val="00FA0035"/>
    <w:rsid w:val="00FA0129"/>
    <w:rsid w:val="00FA0EEA"/>
    <w:rsid w:val="00FA19D9"/>
    <w:rsid w:val="00FA4046"/>
    <w:rsid w:val="00FA542A"/>
    <w:rsid w:val="00FA5979"/>
    <w:rsid w:val="00FA6CB3"/>
    <w:rsid w:val="00FA6CD8"/>
    <w:rsid w:val="00FA700F"/>
    <w:rsid w:val="00FA7788"/>
    <w:rsid w:val="00FB17D3"/>
    <w:rsid w:val="00FB18A5"/>
    <w:rsid w:val="00FB2633"/>
    <w:rsid w:val="00FB36B7"/>
    <w:rsid w:val="00FB3CC3"/>
    <w:rsid w:val="00FB4293"/>
    <w:rsid w:val="00FB6004"/>
    <w:rsid w:val="00FB7C43"/>
    <w:rsid w:val="00FC049F"/>
    <w:rsid w:val="00FC0E34"/>
    <w:rsid w:val="00FC174E"/>
    <w:rsid w:val="00FC39E6"/>
    <w:rsid w:val="00FC7567"/>
    <w:rsid w:val="00FD0CB9"/>
    <w:rsid w:val="00FD0FC8"/>
    <w:rsid w:val="00FD2986"/>
    <w:rsid w:val="00FD2C3C"/>
    <w:rsid w:val="00FD5D0B"/>
    <w:rsid w:val="00FD60F2"/>
    <w:rsid w:val="00FD62F6"/>
    <w:rsid w:val="00FD63DC"/>
    <w:rsid w:val="00FD7241"/>
    <w:rsid w:val="00FD725A"/>
    <w:rsid w:val="00FE0896"/>
    <w:rsid w:val="00FE0FC4"/>
    <w:rsid w:val="00FE12F7"/>
    <w:rsid w:val="00FE171E"/>
    <w:rsid w:val="00FE1AAB"/>
    <w:rsid w:val="00FE1CE2"/>
    <w:rsid w:val="00FE311B"/>
    <w:rsid w:val="00FE4CFE"/>
    <w:rsid w:val="00FE5103"/>
    <w:rsid w:val="00FE52BB"/>
    <w:rsid w:val="00FE5FF0"/>
    <w:rsid w:val="00FE6A3E"/>
    <w:rsid w:val="00FF12F0"/>
    <w:rsid w:val="00FF25CC"/>
    <w:rsid w:val="00FF44B1"/>
    <w:rsid w:val="00FF49AC"/>
    <w:rsid w:val="00FF4D3F"/>
    <w:rsid w:val="00FF5368"/>
    <w:rsid w:val="00FF6384"/>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D7AABB7"/>
  <w15:chartTrackingRefBased/>
  <w15:docId w15:val="{47948DA1-3135-4730-B7CE-C31ED1C67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2"/>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2"/>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2"/>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2"/>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2"/>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2"/>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2"/>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2"/>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2"/>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BF1CD4"/>
    <w:pPr>
      <w:tabs>
        <w:tab w:val="right" w:leader="dot" w:pos="9016"/>
      </w:tabs>
      <w:spacing w:before="120" w:after="120"/>
    </w:pPr>
    <w:rPr>
      <w:b/>
      <w:bCs/>
      <w:caps/>
      <w:sz w:val="20"/>
      <w:szCs w:val="20"/>
    </w:rPr>
  </w:style>
  <w:style w:type="paragraph" w:styleId="TOC2">
    <w:name w:val="toc 2"/>
    <w:basedOn w:val="Normal"/>
    <w:next w:val="Normal"/>
    <w:autoRedefine/>
    <w:uiPriority w:val="39"/>
    <w:unhideWhenUsed/>
    <w:rsid w:val="00BF1CD4"/>
    <w:pPr>
      <w:tabs>
        <w:tab w:val="left" w:pos="880"/>
        <w:tab w:val="right" w:leader="dot" w:pos="9016"/>
      </w:tabs>
      <w:spacing w:after="0"/>
      <w:ind w:left="220"/>
      <w:jc w:val="both"/>
    </w:pPr>
    <w:rPr>
      <w:smallCaps/>
      <w:sz w:val="20"/>
      <w:szCs w:val="20"/>
    </w:rPr>
  </w:style>
  <w:style w:type="paragraph" w:styleId="TOC3">
    <w:name w:val="toc 3"/>
    <w:basedOn w:val="Normal"/>
    <w:next w:val="Normal"/>
    <w:autoRedefine/>
    <w:uiPriority w:val="39"/>
    <w:unhideWhenUsed/>
    <w:rsid w:val="00BF1CD4"/>
    <w:pPr>
      <w:tabs>
        <w:tab w:val="left" w:pos="1100"/>
        <w:tab w:val="right" w:leader="dot" w:pos="9016"/>
      </w:tabs>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paragraph" w:styleId="Title">
    <w:name w:val="Title"/>
    <w:basedOn w:val="Normal"/>
    <w:next w:val="Normal"/>
    <w:link w:val="TitleChar"/>
    <w:uiPriority w:val="10"/>
    <w:qFormat/>
    <w:rsid w:val="00C230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04A"/>
    <w:rPr>
      <w:rFonts w:asciiTheme="majorHAnsi" w:eastAsiaTheme="majorEastAsia" w:hAnsiTheme="majorHAnsi" w:cstheme="majorBidi"/>
      <w:spacing w:val="-10"/>
      <w:kern w:val="28"/>
      <w:sz w:val="56"/>
      <w:szCs w:val="56"/>
    </w:rPr>
  </w:style>
  <w:style w:type="paragraph" w:customStyle="1" w:styleId="Default">
    <w:name w:val="Default"/>
    <w:rsid w:val="00552CC2"/>
    <w:pPr>
      <w:autoSpaceDE w:val="0"/>
      <w:autoSpaceDN w:val="0"/>
      <w:adjustRightInd w:val="0"/>
      <w:spacing w:after="0" w:line="240" w:lineRule="auto"/>
    </w:pPr>
    <w:rPr>
      <w:rFonts w:ascii="IJIKHD+TimesNewRoman,BoldItalic" w:hAnsi="IJIKHD+TimesNewRoman,BoldItalic" w:cs="IJIKHD+TimesNewRoman,BoldItalic"/>
      <w:color w:val="000000"/>
      <w:sz w:val="24"/>
      <w:szCs w:val="24"/>
    </w:rPr>
  </w:style>
  <w:style w:type="paragraph" w:styleId="Bibliography">
    <w:name w:val="Bibliography"/>
    <w:basedOn w:val="Normal"/>
    <w:next w:val="Normal"/>
    <w:uiPriority w:val="37"/>
    <w:unhideWhenUsed/>
    <w:rsid w:val="00B153EE"/>
  </w:style>
  <w:style w:type="paragraph" w:styleId="TableofFigures">
    <w:name w:val="table of figures"/>
    <w:basedOn w:val="Normal"/>
    <w:next w:val="Normal"/>
    <w:uiPriority w:val="99"/>
    <w:unhideWhenUsed/>
    <w:rsid w:val="00716831"/>
    <w:pPr>
      <w:spacing w:after="0"/>
    </w:pPr>
  </w:style>
  <w:style w:type="table" w:customStyle="1" w:styleId="TableGridLight1">
    <w:name w:val="Table Grid Light1"/>
    <w:basedOn w:val="TableNormal"/>
    <w:uiPriority w:val="40"/>
    <w:rsid w:val="006365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47249">
      <w:bodyDiv w:val="1"/>
      <w:marLeft w:val="0"/>
      <w:marRight w:val="0"/>
      <w:marTop w:val="0"/>
      <w:marBottom w:val="0"/>
      <w:divBdr>
        <w:top w:val="none" w:sz="0" w:space="0" w:color="auto"/>
        <w:left w:val="none" w:sz="0" w:space="0" w:color="auto"/>
        <w:bottom w:val="none" w:sz="0" w:space="0" w:color="auto"/>
        <w:right w:val="none" w:sz="0" w:space="0" w:color="auto"/>
      </w:divBdr>
    </w:div>
    <w:div w:id="48234853">
      <w:bodyDiv w:val="1"/>
      <w:marLeft w:val="0"/>
      <w:marRight w:val="0"/>
      <w:marTop w:val="0"/>
      <w:marBottom w:val="0"/>
      <w:divBdr>
        <w:top w:val="none" w:sz="0" w:space="0" w:color="auto"/>
        <w:left w:val="none" w:sz="0" w:space="0" w:color="auto"/>
        <w:bottom w:val="none" w:sz="0" w:space="0" w:color="auto"/>
        <w:right w:val="none" w:sz="0" w:space="0" w:color="auto"/>
      </w:divBdr>
    </w:div>
    <w:div w:id="122428787">
      <w:bodyDiv w:val="1"/>
      <w:marLeft w:val="0"/>
      <w:marRight w:val="0"/>
      <w:marTop w:val="0"/>
      <w:marBottom w:val="0"/>
      <w:divBdr>
        <w:top w:val="none" w:sz="0" w:space="0" w:color="auto"/>
        <w:left w:val="none" w:sz="0" w:space="0" w:color="auto"/>
        <w:bottom w:val="none" w:sz="0" w:space="0" w:color="auto"/>
        <w:right w:val="none" w:sz="0" w:space="0" w:color="auto"/>
      </w:divBdr>
    </w:div>
    <w:div w:id="201020479">
      <w:bodyDiv w:val="1"/>
      <w:marLeft w:val="0"/>
      <w:marRight w:val="0"/>
      <w:marTop w:val="0"/>
      <w:marBottom w:val="0"/>
      <w:divBdr>
        <w:top w:val="none" w:sz="0" w:space="0" w:color="auto"/>
        <w:left w:val="none" w:sz="0" w:space="0" w:color="auto"/>
        <w:bottom w:val="none" w:sz="0" w:space="0" w:color="auto"/>
        <w:right w:val="none" w:sz="0" w:space="0" w:color="auto"/>
      </w:divBdr>
    </w:div>
    <w:div w:id="258221472">
      <w:bodyDiv w:val="1"/>
      <w:marLeft w:val="0"/>
      <w:marRight w:val="0"/>
      <w:marTop w:val="0"/>
      <w:marBottom w:val="0"/>
      <w:divBdr>
        <w:top w:val="none" w:sz="0" w:space="0" w:color="auto"/>
        <w:left w:val="none" w:sz="0" w:space="0" w:color="auto"/>
        <w:bottom w:val="none" w:sz="0" w:space="0" w:color="auto"/>
        <w:right w:val="none" w:sz="0" w:space="0" w:color="auto"/>
      </w:divBdr>
    </w:div>
    <w:div w:id="261228216">
      <w:bodyDiv w:val="1"/>
      <w:marLeft w:val="0"/>
      <w:marRight w:val="0"/>
      <w:marTop w:val="0"/>
      <w:marBottom w:val="0"/>
      <w:divBdr>
        <w:top w:val="none" w:sz="0" w:space="0" w:color="auto"/>
        <w:left w:val="none" w:sz="0" w:space="0" w:color="auto"/>
        <w:bottom w:val="none" w:sz="0" w:space="0" w:color="auto"/>
        <w:right w:val="none" w:sz="0" w:space="0" w:color="auto"/>
      </w:divBdr>
    </w:div>
    <w:div w:id="271596940">
      <w:bodyDiv w:val="1"/>
      <w:marLeft w:val="0"/>
      <w:marRight w:val="0"/>
      <w:marTop w:val="0"/>
      <w:marBottom w:val="0"/>
      <w:divBdr>
        <w:top w:val="none" w:sz="0" w:space="0" w:color="auto"/>
        <w:left w:val="none" w:sz="0" w:space="0" w:color="auto"/>
        <w:bottom w:val="none" w:sz="0" w:space="0" w:color="auto"/>
        <w:right w:val="none" w:sz="0" w:space="0" w:color="auto"/>
      </w:divBdr>
    </w:div>
    <w:div w:id="310646904">
      <w:bodyDiv w:val="1"/>
      <w:marLeft w:val="0"/>
      <w:marRight w:val="0"/>
      <w:marTop w:val="0"/>
      <w:marBottom w:val="0"/>
      <w:divBdr>
        <w:top w:val="none" w:sz="0" w:space="0" w:color="auto"/>
        <w:left w:val="none" w:sz="0" w:space="0" w:color="auto"/>
        <w:bottom w:val="none" w:sz="0" w:space="0" w:color="auto"/>
        <w:right w:val="none" w:sz="0" w:space="0" w:color="auto"/>
      </w:divBdr>
    </w:div>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349642994">
      <w:bodyDiv w:val="1"/>
      <w:marLeft w:val="0"/>
      <w:marRight w:val="0"/>
      <w:marTop w:val="0"/>
      <w:marBottom w:val="0"/>
      <w:divBdr>
        <w:top w:val="none" w:sz="0" w:space="0" w:color="auto"/>
        <w:left w:val="none" w:sz="0" w:space="0" w:color="auto"/>
        <w:bottom w:val="none" w:sz="0" w:space="0" w:color="auto"/>
        <w:right w:val="none" w:sz="0" w:space="0" w:color="auto"/>
      </w:divBdr>
    </w:div>
    <w:div w:id="407075797">
      <w:bodyDiv w:val="1"/>
      <w:marLeft w:val="0"/>
      <w:marRight w:val="0"/>
      <w:marTop w:val="0"/>
      <w:marBottom w:val="0"/>
      <w:divBdr>
        <w:top w:val="none" w:sz="0" w:space="0" w:color="auto"/>
        <w:left w:val="none" w:sz="0" w:space="0" w:color="auto"/>
        <w:bottom w:val="none" w:sz="0" w:space="0" w:color="auto"/>
        <w:right w:val="none" w:sz="0" w:space="0" w:color="auto"/>
      </w:divBdr>
    </w:div>
    <w:div w:id="453911980">
      <w:bodyDiv w:val="1"/>
      <w:marLeft w:val="0"/>
      <w:marRight w:val="0"/>
      <w:marTop w:val="0"/>
      <w:marBottom w:val="0"/>
      <w:divBdr>
        <w:top w:val="none" w:sz="0" w:space="0" w:color="auto"/>
        <w:left w:val="none" w:sz="0" w:space="0" w:color="auto"/>
        <w:bottom w:val="none" w:sz="0" w:space="0" w:color="auto"/>
        <w:right w:val="none" w:sz="0" w:space="0" w:color="auto"/>
      </w:divBdr>
    </w:div>
    <w:div w:id="508713045">
      <w:bodyDiv w:val="1"/>
      <w:marLeft w:val="0"/>
      <w:marRight w:val="0"/>
      <w:marTop w:val="0"/>
      <w:marBottom w:val="0"/>
      <w:divBdr>
        <w:top w:val="none" w:sz="0" w:space="0" w:color="auto"/>
        <w:left w:val="none" w:sz="0" w:space="0" w:color="auto"/>
        <w:bottom w:val="none" w:sz="0" w:space="0" w:color="auto"/>
        <w:right w:val="none" w:sz="0" w:space="0" w:color="auto"/>
      </w:divBdr>
    </w:div>
    <w:div w:id="510681406">
      <w:bodyDiv w:val="1"/>
      <w:marLeft w:val="0"/>
      <w:marRight w:val="0"/>
      <w:marTop w:val="0"/>
      <w:marBottom w:val="0"/>
      <w:divBdr>
        <w:top w:val="none" w:sz="0" w:space="0" w:color="auto"/>
        <w:left w:val="none" w:sz="0" w:space="0" w:color="auto"/>
        <w:bottom w:val="none" w:sz="0" w:space="0" w:color="auto"/>
        <w:right w:val="none" w:sz="0" w:space="0" w:color="auto"/>
      </w:divBdr>
    </w:div>
    <w:div w:id="541479281">
      <w:bodyDiv w:val="1"/>
      <w:marLeft w:val="0"/>
      <w:marRight w:val="0"/>
      <w:marTop w:val="0"/>
      <w:marBottom w:val="0"/>
      <w:divBdr>
        <w:top w:val="none" w:sz="0" w:space="0" w:color="auto"/>
        <w:left w:val="none" w:sz="0" w:space="0" w:color="auto"/>
        <w:bottom w:val="none" w:sz="0" w:space="0" w:color="auto"/>
        <w:right w:val="none" w:sz="0" w:space="0" w:color="auto"/>
      </w:divBdr>
    </w:div>
    <w:div w:id="551573137">
      <w:bodyDiv w:val="1"/>
      <w:marLeft w:val="0"/>
      <w:marRight w:val="0"/>
      <w:marTop w:val="0"/>
      <w:marBottom w:val="0"/>
      <w:divBdr>
        <w:top w:val="none" w:sz="0" w:space="0" w:color="auto"/>
        <w:left w:val="none" w:sz="0" w:space="0" w:color="auto"/>
        <w:bottom w:val="none" w:sz="0" w:space="0" w:color="auto"/>
        <w:right w:val="none" w:sz="0" w:space="0" w:color="auto"/>
      </w:divBdr>
    </w:div>
    <w:div w:id="583876499">
      <w:bodyDiv w:val="1"/>
      <w:marLeft w:val="0"/>
      <w:marRight w:val="0"/>
      <w:marTop w:val="0"/>
      <w:marBottom w:val="0"/>
      <w:divBdr>
        <w:top w:val="none" w:sz="0" w:space="0" w:color="auto"/>
        <w:left w:val="none" w:sz="0" w:space="0" w:color="auto"/>
        <w:bottom w:val="none" w:sz="0" w:space="0" w:color="auto"/>
        <w:right w:val="none" w:sz="0" w:space="0" w:color="auto"/>
      </w:divBdr>
    </w:div>
    <w:div w:id="588735330">
      <w:bodyDiv w:val="1"/>
      <w:marLeft w:val="0"/>
      <w:marRight w:val="0"/>
      <w:marTop w:val="0"/>
      <w:marBottom w:val="0"/>
      <w:divBdr>
        <w:top w:val="none" w:sz="0" w:space="0" w:color="auto"/>
        <w:left w:val="none" w:sz="0" w:space="0" w:color="auto"/>
        <w:bottom w:val="none" w:sz="0" w:space="0" w:color="auto"/>
        <w:right w:val="none" w:sz="0" w:space="0" w:color="auto"/>
      </w:divBdr>
    </w:div>
    <w:div w:id="603617055">
      <w:bodyDiv w:val="1"/>
      <w:marLeft w:val="0"/>
      <w:marRight w:val="0"/>
      <w:marTop w:val="0"/>
      <w:marBottom w:val="0"/>
      <w:divBdr>
        <w:top w:val="none" w:sz="0" w:space="0" w:color="auto"/>
        <w:left w:val="none" w:sz="0" w:space="0" w:color="auto"/>
        <w:bottom w:val="none" w:sz="0" w:space="0" w:color="auto"/>
        <w:right w:val="none" w:sz="0" w:space="0" w:color="auto"/>
      </w:divBdr>
    </w:div>
    <w:div w:id="642737069">
      <w:bodyDiv w:val="1"/>
      <w:marLeft w:val="0"/>
      <w:marRight w:val="0"/>
      <w:marTop w:val="0"/>
      <w:marBottom w:val="0"/>
      <w:divBdr>
        <w:top w:val="none" w:sz="0" w:space="0" w:color="auto"/>
        <w:left w:val="none" w:sz="0" w:space="0" w:color="auto"/>
        <w:bottom w:val="none" w:sz="0" w:space="0" w:color="auto"/>
        <w:right w:val="none" w:sz="0" w:space="0" w:color="auto"/>
      </w:divBdr>
    </w:div>
    <w:div w:id="683673380">
      <w:bodyDiv w:val="1"/>
      <w:marLeft w:val="0"/>
      <w:marRight w:val="0"/>
      <w:marTop w:val="0"/>
      <w:marBottom w:val="0"/>
      <w:divBdr>
        <w:top w:val="none" w:sz="0" w:space="0" w:color="auto"/>
        <w:left w:val="none" w:sz="0" w:space="0" w:color="auto"/>
        <w:bottom w:val="none" w:sz="0" w:space="0" w:color="auto"/>
        <w:right w:val="none" w:sz="0" w:space="0" w:color="auto"/>
      </w:divBdr>
    </w:div>
    <w:div w:id="704599283">
      <w:bodyDiv w:val="1"/>
      <w:marLeft w:val="0"/>
      <w:marRight w:val="0"/>
      <w:marTop w:val="0"/>
      <w:marBottom w:val="0"/>
      <w:divBdr>
        <w:top w:val="none" w:sz="0" w:space="0" w:color="auto"/>
        <w:left w:val="none" w:sz="0" w:space="0" w:color="auto"/>
        <w:bottom w:val="none" w:sz="0" w:space="0" w:color="auto"/>
        <w:right w:val="none" w:sz="0" w:space="0" w:color="auto"/>
      </w:divBdr>
    </w:div>
    <w:div w:id="728654088">
      <w:bodyDiv w:val="1"/>
      <w:marLeft w:val="0"/>
      <w:marRight w:val="0"/>
      <w:marTop w:val="0"/>
      <w:marBottom w:val="0"/>
      <w:divBdr>
        <w:top w:val="none" w:sz="0" w:space="0" w:color="auto"/>
        <w:left w:val="none" w:sz="0" w:space="0" w:color="auto"/>
        <w:bottom w:val="none" w:sz="0" w:space="0" w:color="auto"/>
        <w:right w:val="none" w:sz="0" w:space="0" w:color="auto"/>
      </w:divBdr>
    </w:div>
    <w:div w:id="753210274">
      <w:bodyDiv w:val="1"/>
      <w:marLeft w:val="0"/>
      <w:marRight w:val="0"/>
      <w:marTop w:val="0"/>
      <w:marBottom w:val="0"/>
      <w:divBdr>
        <w:top w:val="none" w:sz="0" w:space="0" w:color="auto"/>
        <w:left w:val="none" w:sz="0" w:space="0" w:color="auto"/>
        <w:bottom w:val="none" w:sz="0" w:space="0" w:color="auto"/>
        <w:right w:val="none" w:sz="0" w:space="0" w:color="auto"/>
      </w:divBdr>
    </w:div>
    <w:div w:id="853151012">
      <w:bodyDiv w:val="1"/>
      <w:marLeft w:val="0"/>
      <w:marRight w:val="0"/>
      <w:marTop w:val="0"/>
      <w:marBottom w:val="0"/>
      <w:divBdr>
        <w:top w:val="none" w:sz="0" w:space="0" w:color="auto"/>
        <w:left w:val="none" w:sz="0" w:space="0" w:color="auto"/>
        <w:bottom w:val="none" w:sz="0" w:space="0" w:color="auto"/>
        <w:right w:val="none" w:sz="0" w:space="0" w:color="auto"/>
      </w:divBdr>
    </w:div>
    <w:div w:id="935480540">
      <w:bodyDiv w:val="1"/>
      <w:marLeft w:val="0"/>
      <w:marRight w:val="0"/>
      <w:marTop w:val="0"/>
      <w:marBottom w:val="0"/>
      <w:divBdr>
        <w:top w:val="none" w:sz="0" w:space="0" w:color="auto"/>
        <w:left w:val="none" w:sz="0" w:space="0" w:color="auto"/>
        <w:bottom w:val="none" w:sz="0" w:space="0" w:color="auto"/>
        <w:right w:val="none" w:sz="0" w:space="0" w:color="auto"/>
      </w:divBdr>
    </w:div>
    <w:div w:id="942103673">
      <w:bodyDiv w:val="1"/>
      <w:marLeft w:val="0"/>
      <w:marRight w:val="0"/>
      <w:marTop w:val="0"/>
      <w:marBottom w:val="0"/>
      <w:divBdr>
        <w:top w:val="none" w:sz="0" w:space="0" w:color="auto"/>
        <w:left w:val="none" w:sz="0" w:space="0" w:color="auto"/>
        <w:bottom w:val="none" w:sz="0" w:space="0" w:color="auto"/>
        <w:right w:val="none" w:sz="0" w:space="0" w:color="auto"/>
      </w:divBdr>
    </w:div>
    <w:div w:id="977370563">
      <w:bodyDiv w:val="1"/>
      <w:marLeft w:val="0"/>
      <w:marRight w:val="0"/>
      <w:marTop w:val="0"/>
      <w:marBottom w:val="0"/>
      <w:divBdr>
        <w:top w:val="none" w:sz="0" w:space="0" w:color="auto"/>
        <w:left w:val="none" w:sz="0" w:space="0" w:color="auto"/>
        <w:bottom w:val="none" w:sz="0" w:space="0" w:color="auto"/>
        <w:right w:val="none" w:sz="0" w:space="0" w:color="auto"/>
      </w:divBdr>
    </w:div>
    <w:div w:id="1026717195">
      <w:bodyDiv w:val="1"/>
      <w:marLeft w:val="0"/>
      <w:marRight w:val="0"/>
      <w:marTop w:val="0"/>
      <w:marBottom w:val="0"/>
      <w:divBdr>
        <w:top w:val="none" w:sz="0" w:space="0" w:color="auto"/>
        <w:left w:val="none" w:sz="0" w:space="0" w:color="auto"/>
        <w:bottom w:val="none" w:sz="0" w:space="0" w:color="auto"/>
        <w:right w:val="none" w:sz="0" w:space="0" w:color="auto"/>
      </w:divBdr>
    </w:div>
    <w:div w:id="1034690362">
      <w:bodyDiv w:val="1"/>
      <w:marLeft w:val="0"/>
      <w:marRight w:val="0"/>
      <w:marTop w:val="0"/>
      <w:marBottom w:val="0"/>
      <w:divBdr>
        <w:top w:val="none" w:sz="0" w:space="0" w:color="auto"/>
        <w:left w:val="none" w:sz="0" w:space="0" w:color="auto"/>
        <w:bottom w:val="none" w:sz="0" w:space="0" w:color="auto"/>
        <w:right w:val="none" w:sz="0" w:space="0" w:color="auto"/>
      </w:divBdr>
    </w:div>
    <w:div w:id="1041980141">
      <w:bodyDiv w:val="1"/>
      <w:marLeft w:val="0"/>
      <w:marRight w:val="0"/>
      <w:marTop w:val="0"/>
      <w:marBottom w:val="0"/>
      <w:divBdr>
        <w:top w:val="none" w:sz="0" w:space="0" w:color="auto"/>
        <w:left w:val="none" w:sz="0" w:space="0" w:color="auto"/>
        <w:bottom w:val="none" w:sz="0" w:space="0" w:color="auto"/>
        <w:right w:val="none" w:sz="0" w:space="0" w:color="auto"/>
      </w:divBdr>
    </w:div>
    <w:div w:id="1066688514">
      <w:bodyDiv w:val="1"/>
      <w:marLeft w:val="0"/>
      <w:marRight w:val="0"/>
      <w:marTop w:val="0"/>
      <w:marBottom w:val="0"/>
      <w:divBdr>
        <w:top w:val="none" w:sz="0" w:space="0" w:color="auto"/>
        <w:left w:val="none" w:sz="0" w:space="0" w:color="auto"/>
        <w:bottom w:val="none" w:sz="0" w:space="0" w:color="auto"/>
        <w:right w:val="none" w:sz="0" w:space="0" w:color="auto"/>
      </w:divBdr>
    </w:div>
    <w:div w:id="1078477501">
      <w:bodyDiv w:val="1"/>
      <w:marLeft w:val="0"/>
      <w:marRight w:val="0"/>
      <w:marTop w:val="0"/>
      <w:marBottom w:val="0"/>
      <w:divBdr>
        <w:top w:val="none" w:sz="0" w:space="0" w:color="auto"/>
        <w:left w:val="none" w:sz="0" w:space="0" w:color="auto"/>
        <w:bottom w:val="none" w:sz="0" w:space="0" w:color="auto"/>
        <w:right w:val="none" w:sz="0" w:space="0" w:color="auto"/>
      </w:divBdr>
    </w:div>
    <w:div w:id="1091048552">
      <w:bodyDiv w:val="1"/>
      <w:marLeft w:val="0"/>
      <w:marRight w:val="0"/>
      <w:marTop w:val="0"/>
      <w:marBottom w:val="0"/>
      <w:divBdr>
        <w:top w:val="none" w:sz="0" w:space="0" w:color="auto"/>
        <w:left w:val="none" w:sz="0" w:space="0" w:color="auto"/>
        <w:bottom w:val="none" w:sz="0" w:space="0" w:color="auto"/>
        <w:right w:val="none" w:sz="0" w:space="0" w:color="auto"/>
      </w:divBdr>
    </w:div>
    <w:div w:id="1099325895">
      <w:bodyDiv w:val="1"/>
      <w:marLeft w:val="0"/>
      <w:marRight w:val="0"/>
      <w:marTop w:val="0"/>
      <w:marBottom w:val="0"/>
      <w:divBdr>
        <w:top w:val="none" w:sz="0" w:space="0" w:color="auto"/>
        <w:left w:val="none" w:sz="0" w:space="0" w:color="auto"/>
        <w:bottom w:val="none" w:sz="0" w:space="0" w:color="auto"/>
        <w:right w:val="none" w:sz="0" w:space="0" w:color="auto"/>
      </w:divBdr>
    </w:div>
    <w:div w:id="1113326434">
      <w:bodyDiv w:val="1"/>
      <w:marLeft w:val="0"/>
      <w:marRight w:val="0"/>
      <w:marTop w:val="0"/>
      <w:marBottom w:val="0"/>
      <w:divBdr>
        <w:top w:val="none" w:sz="0" w:space="0" w:color="auto"/>
        <w:left w:val="none" w:sz="0" w:space="0" w:color="auto"/>
        <w:bottom w:val="none" w:sz="0" w:space="0" w:color="auto"/>
        <w:right w:val="none" w:sz="0" w:space="0" w:color="auto"/>
      </w:divBdr>
    </w:div>
    <w:div w:id="1143080167">
      <w:bodyDiv w:val="1"/>
      <w:marLeft w:val="0"/>
      <w:marRight w:val="0"/>
      <w:marTop w:val="0"/>
      <w:marBottom w:val="0"/>
      <w:divBdr>
        <w:top w:val="none" w:sz="0" w:space="0" w:color="auto"/>
        <w:left w:val="none" w:sz="0" w:space="0" w:color="auto"/>
        <w:bottom w:val="none" w:sz="0" w:space="0" w:color="auto"/>
        <w:right w:val="none" w:sz="0" w:space="0" w:color="auto"/>
      </w:divBdr>
    </w:div>
    <w:div w:id="1146825438">
      <w:bodyDiv w:val="1"/>
      <w:marLeft w:val="0"/>
      <w:marRight w:val="0"/>
      <w:marTop w:val="0"/>
      <w:marBottom w:val="0"/>
      <w:divBdr>
        <w:top w:val="none" w:sz="0" w:space="0" w:color="auto"/>
        <w:left w:val="none" w:sz="0" w:space="0" w:color="auto"/>
        <w:bottom w:val="none" w:sz="0" w:space="0" w:color="auto"/>
        <w:right w:val="none" w:sz="0" w:space="0" w:color="auto"/>
      </w:divBdr>
    </w:div>
    <w:div w:id="1155611324">
      <w:bodyDiv w:val="1"/>
      <w:marLeft w:val="0"/>
      <w:marRight w:val="0"/>
      <w:marTop w:val="0"/>
      <w:marBottom w:val="0"/>
      <w:divBdr>
        <w:top w:val="none" w:sz="0" w:space="0" w:color="auto"/>
        <w:left w:val="none" w:sz="0" w:space="0" w:color="auto"/>
        <w:bottom w:val="none" w:sz="0" w:space="0" w:color="auto"/>
        <w:right w:val="none" w:sz="0" w:space="0" w:color="auto"/>
      </w:divBdr>
    </w:div>
    <w:div w:id="1210873601">
      <w:bodyDiv w:val="1"/>
      <w:marLeft w:val="0"/>
      <w:marRight w:val="0"/>
      <w:marTop w:val="0"/>
      <w:marBottom w:val="0"/>
      <w:divBdr>
        <w:top w:val="none" w:sz="0" w:space="0" w:color="auto"/>
        <w:left w:val="none" w:sz="0" w:space="0" w:color="auto"/>
        <w:bottom w:val="none" w:sz="0" w:space="0" w:color="auto"/>
        <w:right w:val="none" w:sz="0" w:space="0" w:color="auto"/>
      </w:divBdr>
    </w:div>
    <w:div w:id="1293749475">
      <w:bodyDiv w:val="1"/>
      <w:marLeft w:val="0"/>
      <w:marRight w:val="0"/>
      <w:marTop w:val="0"/>
      <w:marBottom w:val="0"/>
      <w:divBdr>
        <w:top w:val="none" w:sz="0" w:space="0" w:color="auto"/>
        <w:left w:val="none" w:sz="0" w:space="0" w:color="auto"/>
        <w:bottom w:val="none" w:sz="0" w:space="0" w:color="auto"/>
        <w:right w:val="none" w:sz="0" w:space="0" w:color="auto"/>
      </w:divBdr>
    </w:div>
    <w:div w:id="1312979450">
      <w:bodyDiv w:val="1"/>
      <w:marLeft w:val="0"/>
      <w:marRight w:val="0"/>
      <w:marTop w:val="0"/>
      <w:marBottom w:val="0"/>
      <w:divBdr>
        <w:top w:val="none" w:sz="0" w:space="0" w:color="auto"/>
        <w:left w:val="none" w:sz="0" w:space="0" w:color="auto"/>
        <w:bottom w:val="none" w:sz="0" w:space="0" w:color="auto"/>
        <w:right w:val="none" w:sz="0" w:space="0" w:color="auto"/>
      </w:divBdr>
    </w:div>
    <w:div w:id="1321537621">
      <w:bodyDiv w:val="1"/>
      <w:marLeft w:val="0"/>
      <w:marRight w:val="0"/>
      <w:marTop w:val="0"/>
      <w:marBottom w:val="0"/>
      <w:divBdr>
        <w:top w:val="none" w:sz="0" w:space="0" w:color="auto"/>
        <w:left w:val="none" w:sz="0" w:space="0" w:color="auto"/>
        <w:bottom w:val="none" w:sz="0" w:space="0" w:color="auto"/>
        <w:right w:val="none" w:sz="0" w:space="0" w:color="auto"/>
      </w:divBdr>
    </w:div>
    <w:div w:id="1399939248">
      <w:bodyDiv w:val="1"/>
      <w:marLeft w:val="0"/>
      <w:marRight w:val="0"/>
      <w:marTop w:val="0"/>
      <w:marBottom w:val="0"/>
      <w:divBdr>
        <w:top w:val="none" w:sz="0" w:space="0" w:color="auto"/>
        <w:left w:val="none" w:sz="0" w:space="0" w:color="auto"/>
        <w:bottom w:val="none" w:sz="0" w:space="0" w:color="auto"/>
        <w:right w:val="none" w:sz="0" w:space="0" w:color="auto"/>
      </w:divBdr>
    </w:div>
    <w:div w:id="1415083121">
      <w:bodyDiv w:val="1"/>
      <w:marLeft w:val="0"/>
      <w:marRight w:val="0"/>
      <w:marTop w:val="0"/>
      <w:marBottom w:val="0"/>
      <w:divBdr>
        <w:top w:val="none" w:sz="0" w:space="0" w:color="auto"/>
        <w:left w:val="none" w:sz="0" w:space="0" w:color="auto"/>
        <w:bottom w:val="none" w:sz="0" w:space="0" w:color="auto"/>
        <w:right w:val="none" w:sz="0" w:space="0" w:color="auto"/>
      </w:divBdr>
    </w:div>
    <w:div w:id="1434206605">
      <w:bodyDiv w:val="1"/>
      <w:marLeft w:val="0"/>
      <w:marRight w:val="0"/>
      <w:marTop w:val="0"/>
      <w:marBottom w:val="0"/>
      <w:divBdr>
        <w:top w:val="none" w:sz="0" w:space="0" w:color="auto"/>
        <w:left w:val="none" w:sz="0" w:space="0" w:color="auto"/>
        <w:bottom w:val="none" w:sz="0" w:space="0" w:color="auto"/>
        <w:right w:val="none" w:sz="0" w:space="0" w:color="auto"/>
      </w:divBdr>
    </w:div>
    <w:div w:id="1439714568">
      <w:bodyDiv w:val="1"/>
      <w:marLeft w:val="0"/>
      <w:marRight w:val="0"/>
      <w:marTop w:val="0"/>
      <w:marBottom w:val="0"/>
      <w:divBdr>
        <w:top w:val="none" w:sz="0" w:space="0" w:color="auto"/>
        <w:left w:val="none" w:sz="0" w:space="0" w:color="auto"/>
        <w:bottom w:val="none" w:sz="0" w:space="0" w:color="auto"/>
        <w:right w:val="none" w:sz="0" w:space="0" w:color="auto"/>
      </w:divBdr>
    </w:div>
    <w:div w:id="1457020567">
      <w:bodyDiv w:val="1"/>
      <w:marLeft w:val="0"/>
      <w:marRight w:val="0"/>
      <w:marTop w:val="0"/>
      <w:marBottom w:val="0"/>
      <w:divBdr>
        <w:top w:val="none" w:sz="0" w:space="0" w:color="auto"/>
        <w:left w:val="none" w:sz="0" w:space="0" w:color="auto"/>
        <w:bottom w:val="none" w:sz="0" w:space="0" w:color="auto"/>
        <w:right w:val="none" w:sz="0" w:space="0" w:color="auto"/>
      </w:divBdr>
    </w:div>
    <w:div w:id="1566456289">
      <w:bodyDiv w:val="1"/>
      <w:marLeft w:val="0"/>
      <w:marRight w:val="0"/>
      <w:marTop w:val="0"/>
      <w:marBottom w:val="0"/>
      <w:divBdr>
        <w:top w:val="none" w:sz="0" w:space="0" w:color="auto"/>
        <w:left w:val="none" w:sz="0" w:space="0" w:color="auto"/>
        <w:bottom w:val="none" w:sz="0" w:space="0" w:color="auto"/>
        <w:right w:val="none" w:sz="0" w:space="0" w:color="auto"/>
      </w:divBdr>
    </w:div>
    <w:div w:id="1577132356">
      <w:bodyDiv w:val="1"/>
      <w:marLeft w:val="0"/>
      <w:marRight w:val="0"/>
      <w:marTop w:val="0"/>
      <w:marBottom w:val="0"/>
      <w:divBdr>
        <w:top w:val="none" w:sz="0" w:space="0" w:color="auto"/>
        <w:left w:val="none" w:sz="0" w:space="0" w:color="auto"/>
        <w:bottom w:val="none" w:sz="0" w:space="0" w:color="auto"/>
        <w:right w:val="none" w:sz="0" w:space="0" w:color="auto"/>
      </w:divBdr>
    </w:div>
    <w:div w:id="1600942945">
      <w:bodyDiv w:val="1"/>
      <w:marLeft w:val="0"/>
      <w:marRight w:val="0"/>
      <w:marTop w:val="0"/>
      <w:marBottom w:val="0"/>
      <w:divBdr>
        <w:top w:val="none" w:sz="0" w:space="0" w:color="auto"/>
        <w:left w:val="none" w:sz="0" w:space="0" w:color="auto"/>
        <w:bottom w:val="none" w:sz="0" w:space="0" w:color="auto"/>
        <w:right w:val="none" w:sz="0" w:space="0" w:color="auto"/>
      </w:divBdr>
    </w:div>
    <w:div w:id="1648388738">
      <w:bodyDiv w:val="1"/>
      <w:marLeft w:val="0"/>
      <w:marRight w:val="0"/>
      <w:marTop w:val="0"/>
      <w:marBottom w:val="0"/>
      <w:divBdr>
        <w:top w:val="none" w:sz="0" w:space="0" w:color="auto"/>
        <w:left w:val="none" w:sz="0" w:space="0" w:color="auto"/>
        <w:bottom w:val="none" w:sz="0" w:space="0" w:color="auto"/>
        <w:right w:val="none" w:sz="0" w:space="0" w:color="auto"/>
      </w:divBdr>
    </w:div>
    <w:div w:id="1660619344">
      <w:bodyDiv w:val="1"/>
      <w:marLeft w:val="0"/>
      <w:marRight w:val="0"/>
      <w:marTop w:val="0"/>
      <w:marBottom w:val="0"/>
      <w:divBdr>
        <w:top w:val="none" w:sz="0" w:space="0" w:color="auto"/>
        <w:left w:val="none" w:sz="0" w:space="0" w:color="auto"/>
        <w:bottom w:val="none" w:sz="0" w:space="0" w:color="auto"/>
        <w:right w:val="none" w:sz="0" w:space="0" w:color="auto"/>
      </w:divBdr>
    </w:div>
    <w:div w:id="1677492198">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 w:id="1822967057">
      <w:bodyDiv w:val="1"/>
      <w:marLeft w:val="0"/>
      <w:marRight w:val="0"/>
      <w:marTop w:val="0"/>
      <w:marBottom w:val="0"/>
      <w:divBdr>
        <w:top w:val="none" w:sz="0" w:space="0" w:color="auto"/>
        <w:left w:val="none" w:sz="0" w:space="0" w:color="auto"/>
        <w:bottom w:val="none" w:sz="0" w:space="0" w:color="auto"/>
        <w:right w:val="none" w:sz="0" w:space="0" w:color="auto"/>
      </w:divBdr>
    </w:div>
    <w:div w:id="1910920029">
      <w:bodyDiv w:val="1"/>
      <w:marLeft w:val="0"/>
      <w:marRight w:val="0"/>
      <w:marTop w:val="0"/>
      <w:marBottom w:val="0"/>
      <w:divBdr>
        <w:top w:val="none" w:sz="0" w:space="0" w:color="auto"/>
        <w:left w:val="none" w:sz="0" w:space="0" w:color="auto"/>
        <w:bottom w:val="none" w:sz="0" w:space="0" w:color="auto"/>
        <w:right w:val="none" w:sz="0" w:space="0" w:color="auto"/>
      </w:divBdr>
    </w:div>
    <w:div w:id="1968200157">
      <w:bodyDiv w:val="1"/>
      <w:marLeft w:val="0"/>
      <w:marRight w:val="0"/>
      <w:marTop w:val="0"/>
      <w:marBottom w:val="0"/>
      <w:divBdr>
        <w:top w:val="none" w:sz="0" w:space="0" w:color="auto"/>
        <w:left w:val="none" w:sz="0" w:space="0" w:color="auto"/>
        <w:bottom w:val="none" w:sz="0" w:space="0" w:color="auto"/>
        <w:right w:val="none" w:sz="0" w:space="0" w:color="auto"/>
      </w:divBdr>
    </w:div>
    <w:div w:id="1968968985">
      <w:bodyDiv w:val="1"/>
      <w:marLeft w:val="0"/>
      <w:marRight w:val="0"/>
      <w:marTop w:val="0"/>
      <w:marBottom w:val="0"/>
      <w:divBdr>
        <w:top w:val="none" w:sz="0" w:space="0" w:color="auto"/>
        <w:left w:val="none" w:sz="0" w:space="0" w:color="auto"/>
        <w:bottom w:val="none" w:sz="0" w:space="0" w:color="auto"/>
        <w:right w:val="none" w:sz="0" w:space="0" w:color="auto"/>
      </w:divBdr>
    </w:div>
    <w:div w:id="2006863110">
      <w:bodyDiv w:val="1"/>
      <w:marLeft w:val="0"/>
      <w:marRight w:val="0"/>
      <w:marTop w:val="0"/>
      <w:marBottom w:val="0"/>
      <w:divBdr>
        <w:top w:val="none" w:sz="0" w:space="0" w:color="auto"/>
        <w:left w:val="none" w:sz="0" w:space="0" w:color="auto"/>
        <w:bottom w:val="none" w:sz="0" w:space="0" w:color="auto"/>
        <w:right w:val="none" w:sz="0" w:space="0" w:color="auto"/>
      </w:divBdr>
    </w:div>
    <w:div w:id="2058629422">
      <w:bodyDiv w:val="1"/>
      <w:marLeft w:val="0"/>
      <w:marRight w:val="0"/>
      <w:marTop w:val="0"/>
      <w:marBottom w:val="0"/>
      <w:divBdr>
        <w:top w:val="none" w:sz="0" w:space="0" w:color="auto"/>
        <w:left w:val="none" w:sz="0" w:space="0" w:color="auto"/>
        <w:bottom w:val="none" w:sz="0" w:space="0" w:color="auto"/>
        <w:right w:val="none" w:sz="0" w:space="0" w:color="auto"/>
      </w:divBdr>
    </w:div>
    <w:div w:id="2075544386">
      <w:bodyDiv w:val="1"/>
      <w:marLeft w:val="0"/>
      <w:marRight w:val="0"/>
      <w:marTop w:val="0"/>
      <w:marBottom w:val="0"/>
      <w:divBdr>
        <w:top w:val="none" w:sz="0" w:space="0" w:color="auto"/>
        <w:left w:val="none" w:sz="0" w:space="0" w:color="auto"/>
        <w:bottom w:val="none" w:sz="0" w:space="0" w:color="auto"/>
        <w:right w:val="none" w:sz="0" w:space="0" w:color="auto"/>
      </w:divBdr>
    </w:div>
    <w:div w:id="2137796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79C1D38-F6B4-4064-A354-A3068A8DDC55}">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CEO18</b:Tag>
    <b:SourceType>Report</b:SourceType>
    <b:Guid>{1E6EB610-DBCC-4394-B342-DDD4029D685C}</b:Guid>
    <b:Title>Focus Area on Surface Radiation/Albedo Product Validation</b:Title>
    <b:Year>2018</b:Year>
    <b:Author>
      <b:Author>
        <b:NameList>
          <b:Person>
            <b:Last>CEOS</b:Last>
          </b:Person>
        </b:NameList>
      </b:Author>
    </b:Author>
    <b:RefOrder>6</b:RefOrder>
  </b:Source>
  <b:Source>
    <b:Tag>alA15</b:Tag>
    <b:SourceType>Report</b:SourceType>
    <b:Guid>{5E68E297-E702-46BD-86D6-7447DB456F45}</b:Guid>
    <b:Author>
      <b:Author>
        <b:NameList>
          <b:Person>
            <b:Last>Barker</b:Last>
            <b:First>Alexandra</b:First>
          </b:Person>
        </b:NameList>
      </b:Author>
    </b:Author>
    <b:Title>Quality Assurance for FOREST data products: Recommendations for Future Improvements</b:Title>
    <b:Year>2015</b:Year>
    <b:Publisher>NPL Report ENV 5</b:Publisher>
    <b:City>London</b:City>
    <b:Pages>10</b:Pages>
    <b:ThesisType>NPL Report ENV 5</b:ThesisType>
    <b:RefOrder>1</b:RefOrder>
  </b:Source>
  <b:Source>
    <b:Tag>Mal19</b:Tag>
    <b:SourceType>Book</b:SourceType>
    <b:Guid>{8A455FCF-DB2E-42E7-B6C0-A7F3590DCCE3}</b:Guid>
    <b:Title>A community approach to the standardised validation of surface reflectance data</b:Title>
    <b:Year>January 2019</b:Year>
    <b:Publisher>CSIRO Centre for Earth Observation</b:Publisher>
    <b:Author>
      <b:Author>
        <b:NameList>
          <b:Person>
            <b:Last>Malthus</b:Last>
            <b:First>Tim</b:First>
          </b:Person>
        </b:NameList>
      </b:Author>
    </b:Author>
    <b:RefOrder>7</b:RefOrder>
  </b:Source>
  <b:Source>
    <b:Tag>Ori20</b:Tag>
    <b:SourceType>Report</b:SourceType>
    <b:Guid>{61C0BECC-95B7-4578-8B0F-96FEAF97DBAB}</b:Guid>
    <b:Title>Fiducial Reference Measurements for validation of Sentinel-2 and Proba-V surface reflectance products</b:Title>
    <b:Year>2020</b:Year>
    <b:Publisher>Remote Sensing of Environment</b:Publisher>
    <b:Author>
      <b:Author>
        <b:NameList>
          <b:Person>
            <b:Last>Origo</b:Last>
            <b:First>Niall</b:First>
          </b:Person>
        </b:NameList>
      </b:Author>
    </b:Author>
    <b:Institution>NPL</b:Institution>
    <b:RefOrder>8</b:RefOrder>
  </b:Source>
  <b:Source>
    <b:Tag>JAC03</b:Tag>
    <b:SourceType>Report</b:SourceType>
    <b:Guid>{3FC0C921-CF0B-4881-A5CA-AFA76A6B9F3D}</b:Guid>
    <b:Author>
      <b:Author>
        <b:NameList>
          <b:Person>
            <b:Last>J.A.Coajkey</b:Last>
          </b:Person>
        </b:NameList>
      </b:Author>
    </b:Author>
    <b:Title>Reflectance and Albedo,Surface</b:Title>
    <b:Year>2003</b:Year>
    <b:Publisher>Elsevier Science</b:Publisher>
    <b:RefOrder>9</b:RefOrder>
  </b:Source>
  <b:Source>
    <b:Tag>JRS04</b:Tag>
    <b:SourceType>Book</b:SourceType>
    <b:Guid>{886AF6C8-E89A-4FDD-A8A0-3E9C59F98317}</b:Guid>
    <b:Title>Bidirectional Reflectance: an overview with remote sensing applications &amp; measurement recommendations</b:Title>
    <b:Year>2004</b:Year>
    <b:Author>
      <b:Author>
        <b:NameList>
          <b:Person>
            <b:Last>J.R.Shell</b:Last>
          </b:Person>
        </b:NameList>
      </b:Author>
    </b:Author>
    <b:RefOrder>10</b:RefOrder>
  </b:Source>
  <b:Source>
    <b:Tag>MBo19</b:Tag>
    <b:SourceType>Report</b:SourceType>
    <b:Guid>{82517A6B-6B12-4BD6-A3F9-9DD6A44CDD7A}</b:Guid>
    <b:Title>RadCalNet: A Radiometric calibration network for earth observing imagers operating in the visible to shortwave infrared spectral range</b:Title>
    <b:Year>2019</b:Year>
    <b:Publisher>Remote Sensing</b:Publisher>
    <b:Author>
      <b:Author>
        <b:NameList>
          <b:Person>
            <b:Last>Bouvet</b:Last>
            <b:First>M.</b:First>
          </b:Person>
        </b:NameList>
      </b:Author>
    </b:Author>
    <b:RefOrder>11</b:RefOrder>
  </b:Source>
  <b:Source>
    <b:Tag>Mai17</b:Tag>
    <b:SourceType>ConferenceProceedings</b:SourceType>
    <b:Guid>{EEC0D6AF-7F25-4B1E-9066-417F98B8F1B5}</b:Guid>
    <b:Title>Sen2Cor for Sentinel-2</b:Title>
    <b:Year>2017</b:Year>
    <b:Author>
      <b:Author>
        <b:NameList>
          <b:Person>
            <b:Last>Main-Knorn</b:Last>
            <b:First>Magdalena</b:First>
          </b:Person>
        </b:NameList>
      </b:Author>
    </b:Author>
    <b:ConferenceName>Image and Signal Processing for Remote Sensing</b:ConferenceName>
    <b:RefOrder>2</b:RefOrder>
  </b:Source>
  <b:Source>
    <b:Tag>ACP15</b:Tag>
    <b:SourceType>Report</b:SourceType>
    <b:Guid>{4FA342EC-312B-4E4E-9140-3C14C72B895C}</b:Guid>
    <b:Title>Known and unknown unknowns: uncertainty estimation in satellite remote sensing</b:Title>
    <b:Year>2015</b:Year>
    <b:Publisher>Atmospheric measurement techniques</b:Publisher>
    <b:Author>
      <b:Author>
        <b:NameList>
          <b:Person>
            <b:Last>Grainger</b:Last>
            <b:First>A.C.Povey</b:First>
            <b:Middle>and R.G.</b:Middle>
          </b:Person>
        </b:NameList>
      </b:Author>
    </b:Author>
    <b:RefOrder>12</b:RefOrder>
  </b:Source>
  <b:Source>
    <b:Tag>Wid15</b:Tag>
    <b:SourceType>JournalArticle</b:SourceType>
    <b:Guid>{9991F854-01FF-4450-B418-1B5EC680BBCF}</b:Guid>
    <b:Author>
      <b:Author>
        <b:NameList>
          <b:Person>
            <b:Last>Widlowski</b:Last>
            <b:First>Jean-Luc</b:First>
          </b:Person>
        </b:NameList>
      </b:Author>
    </b:Author>
    <b:Title>Conformity testing of satellite-derived quantitative surface variables</b:Title>
    <b:Year>2015</b:Year>
    <b:Publisher>Environmental Science &amp; Policy</b:Publisher>
    <b:JournalName>Environmental Science &amp; policy</b:JournalName>
    <b:RefOrder>13</b:RefOrder>
  </b:Source>
  <b:Source>
    <b:Tag>Mar15</b:Tag>
    <b:SourceType>BookSection</b:SourceType>
    <b:Guid>{CCE037ED-1115-4EDD-8E45-C4BA5445A7C7}</b:Guid>
    <b:Title>Review of validation standards of biophysical Earth Observation products</b:Title>
    <b:Year>2015</b:Year>
    <b:Pages>8-32</b:Pages>
    <b:Author>
      <b:Author>
        <b:NameList>
          <b:Person>
            <b:Last>Soto-Berelov</b:Last>
            <b:First>Mariela</b:First>
          </b:Person>
        </b:NameList>
      </b:Author>
      <b:BookAuthor>
        <b:NameList>
          <b:Person>
            <b:Last>Alex Held</b:Last>
            <b:First>Stuart</b:First>
            <b:Middle>Phinn, Mariela Soto-Berelov, Simon Jones</b:Middle>
          </b:Person>
        </b:NameList>
      </b:BookAuthor>
    </b:Author>
    <b:BookTitle>usCover Good Practice Guidelines:  A  technical  handbook  supporting  calibration  and  validation  activities  of  remotely  sensed  data  product </b:BookTitle>
    <b:Publisher>TERN AusCover</b:Publisher>
    <b:RefOrder>14</b:RefOrder>
  </b:Source>
  <b:Source>
    <b:Tag>JCG08</b:Tag>
    <b:SourceType>BookSection</b:SourceType>
    <b:Guid>{DA47A0CB-1275-4E95-BAC0-E79C0D0ABB07}</b:Guid>
    <b:Author>
      <b:Author>
        <b:NameList>
          <b:Person>
            <b:Last>JCGM/WG1</b:Last>
          </b:Person>
        </b:NameList>
      </b:Author>
    </b:Author>
    <b:BookTitle>Evaluation of measurement data - Guide to the expression of uncertainty in measurement</b:BookTitle>
    <b:Year>2008</b:Year>
    <b:RefOrder>15</b:RefOrder>
  </b:Source>
  <b:Source>
    <b:Tag>JMe19</b:Tag>
    <b:SourceType>ArticleInAPeriodical</b:SourceType>
    <b:Guid>{856C81CB-688C-4C48-BF36-A554933181A1}</b:Guid>
    <b:Title>Radiance Uncertainty Characterisation to Facilitate Climate Data Record Creation</b:Title>
    <b:Year>2019</b:Year>
    <b:Author>
      <b:Author>
        <b:NameList>
          <b:Person>
            <b:Last>J.Merchant</b:Last>
            <b:First>Christopher</b:First>
          </b:Person>
        </b:NameList>
      </b:Author>
    </b:Author>
    <b:PeriodicalTitle>Remote Sensing </b:PeriodicalTitle>
    <b:Month>February</b:Month>
    <b:RefOrder>16</b:RefOrder>
  </b:Source>
  <b:Source>
    <b:Tag>Chr15</b:Tag>
    <b:SourceType>BookSection</b:SourceType>
    <b:Guid>{24E45DC1-6DBC-45DD-A7CF-AED2A162B109}</b:Guid>
    <b:Title>Hemispherical-Directional Reflectance (HDRF) of Windblown Snow-Covered Arctic Tundra at Large Solar Zenith Angles</b:Title>
    <b:Year>2015</b:Year>
    <b:Author>
      <b:Author>
        <b:NameList>
          <b:Person>
            <b:Last>P.Ball</b:Last>
            <b:First>Christopher</b:First>
          </b:Person>
        </b:NameList>
      </b:Author>
    </b:Author>
    <b:BookTitle>IEEE Transactions on Geoscience and Remote Sensing (TGRS)</b:BookTitle>
    <b:RefOrder>17</b:RefOrder>
  </b:Source>
  <b:Source>
    <b:Tag>Dav99</b:Tag>
    <b:SourceType>Book</b:SourceType>
    <b:Guid>{CD3623BE-6303-44A8-B99F-E1A676431A6B}</b:Guid>
    <b:Title>Analytical Spectral Devices, Inc. (ASD), Technical Guide</b:Title>
    <b:Year>1999</b:Year>
    <b:Author>
      <b:Author>
        <b:NameList>
          <b:Person>
            <b:Last>Hatchell</b:Last>
            <b:First>David</b:First>
            <b:Middle>C.</b:Middle>
          </b:Person>
        </b:NameList>
      </b:Author>
    </b:Author>
    <b:RefOrder>3</b:RefOrder>
  </b:Source>
  <b:Source>
    <b:Tag>ETh10</b:Tag>
    <b:SourceType>Report</b:SourceType>
    <b:Guid>{E75AFF73-B00E-42D0-B4D6-420CFE6F6FC2}</b:Guid>
    <b:Title>CEOS comparison of IR brightness temperature measurements in support of satellite validation.  Part II: Laboratory comparison of the brightness temperature of blackbodies.</b:Title>
    <b:Year>2010</b:Year>
    <b:Publisher>NPL</b:Publisher>
    <b:Author>
      <b:Author>
        <b:NameList>
          <b:Person>
            <b:Last>Theocharous</b:Last>
            <b:First>E.</b:First>
          </b:Person>
        </b:NameList>
      </b:Author>
    </b:Author>
    <b:RefOrder>18</b:RefOrder>
  </b:Source>
  <b:Source>
    <b:Tag>ESA</b:Tag>
    <b:SourceType>InternetSite</b:SourceType>
    <b:Guid>{C3F2C252-C154-4E8A-B6DB-47F9DBA31A4A}</b:Guid>
    <b:Author>
      <b:Author>
        <b:NameList>
          <b:Person>
            <b:Last>ESA</b:Last>
          </b:Person>
        </b:NameList>
      </b:Author>
    </b:Author>
    <b:InternetSiteTitle>Fiducial Reference Measurements: FRM</b:InternetSiteTitle>
    <b:RefOrder>19</b:RefOrder>
  </b:Source>
  <b:Source>
    <b:Tag>ESA1</b:Tag>
    <b:SourceType>InternetSite</b:SourceType>
    <b:Guid>{C18B848D-EC79-4156-AB49-6AB959EB92BA}</b:Guid>
    <b:Author>
      <b:Author>
        <b:NameList>
          <b:Person>
            <b:Last>ESA</b:Last>
          </b:Person>
        </b:NameList>
      </b:Author>
    </b:Author>
    <b:Title>Fiducial Reference Measurements for Vegetation, FRM</b:Title>
    <b:InternetSiteTitle>Fiducial Reference Measurements for Vegetation, FRM</b:InternetSiteTitle>
    <b:Year>2019</b:Year>
    <b:RefOrder>20</b:RefOrder>
  </b:Source>
  <b:Source>
    <b:Tag>ESA20</b:Tag>
    <b:SourceType>Report</b:SourceType>
    <b:Guid>{0E270B54-232E-44A4-A10E-6795ECF5F85C}</b:Guid>
    <b:Title>Campaign Implementation Plan (CIP), Fiducial Reference Measurement for Vegetation</b:Title>
    <b:Year>2020</b:Year>
    <b:Author>
      <b:Author>
        <b:NameList>
          <b:Person>
            <b:Last>ESA</b:Last>
          </b:Person>
        </b:NameList>
      </b:Author>
    </b:Author>
    <b:RefOrder>21</b:RefOrder>
  </b:Source>
  <b:Source>
    <b:Tag>Joa</b:Tag>
    <b:SourceType>Report</b:SourceType>
    <b:Guid>{EB307561-8CFB-44CF-9F97-2DF78FB1E1FA}</b:Guid>
    <b:Author>
      <b:Author>
        <b:NameList>
          <b:Person>
            <b:Last>Nightingale</b:Last>
            <b:First>Joanne</b:First>
          </b:Person>
        </b:NameList>
      </b:Author>
    </b:Author>
    <b:Title>Quality Assurance Framework Development Based On Six New ECV Data Products To Enhance User Confidence for Climate Applications</b:Title>
    <b:Publisher>Remote Sensing</b:Publisher>
    <b:Year>2018</b:Year>
    <b:RefOrder>22</b:RefOrder>
  </b:Source>
  <b:Source>
    <b:Tag>Jor19</b:Tag>
    <b:SourceType>Report</b:SourceType>
    <b:Guid>{DFC256FE-10CD-4A23-9A87-379C6FE6C14E}</b:Guid>
    <b:Author>
      <b:Author>
        <b:NameList>
          <b:Person>
            <b:Last>Vicent</b:Last>
            <b:First>Jorge</b:First>
          </b:Person>
        </b:NameList>
      </b:Author>
    </b:Author>
    <b:Title>Comparative analysis of atmospheric radiative transfer models using the Atmospheric Look-up table Generator (ALG) toolbox (version 2.0)</b:Title>
    <b:Year>2019</b:Year>
    <b:Publisher>Geoscientific Model Development</b:Publisher>
    <b:RefOrder>4</b:RefOrder>
  </b:Source>
  <b:Source>
    <b:Tag>Pin17</b:Tag>
    <b:SourceType>ConferenceProceedings</b:SourceType>
    <b:Guid>{2FD969EE-BA47-4CDA-AFD0-5A34BC8C8377}</b:Guid>
    <b:Author>
      <b:Author>
        <b:NameList>
          <b:Person>
            <b:Last>Pinto</b:Last>
            <b:First>Cibele</b:First>
            <b:Middle>Teixeira</b:Middle>
          </b:Person>
        </b:NameList>
      </b:Author>
    </b:Author>
    <b:Title>Uncertainty Evaluation of the TOA Radiance Predicted by MODTRAN-5</b:Title>
    <b:Year>2017</b:Year>
    <b:ConferenceName>Anais do XVIII Simposio Brasileiro de Sensoriamento Remoto - SBSR</b:ConferenceName>
    <b:RefOrder>5</b:RefOrder>
  </b:Source>
</b:Sources>
</file>

<file path=customXml/itemProps1.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2.xml><?xml version="1.0" encoding="utf-8"?>
<ds:datastoreItem xmlns:ds="http://schemas.openxmlformats.org/officeDocument/2006/customXml" ds:itemID="{2F445EED-5CC8-4683-86C7-F07D1E437BF6}">
  <ds:schemaRefs>
    <ds:schemaRef ds:uri="6f00ec74-ddba-4a9f-aa29-f5f4dccaf33a"/>
    <ds:schemaRef ds:uri="http://schemas.microsoft.com/office/2006/metadata/properties"/>
    <ds:schemaRef ds:uri="http://schemas.microsoft.com/office/2006/documentManagement/types"/>
    <ds:schemaRef ds:uri="http://purl.org/dc/dcmitype/"/>
    <ds:schemaRef ds:uri="http://schemas.openxmlformats.org/package/2006/metadata/core-properties"/>
    <ds:schemaRef ds:uri="http://schemas.microsoft.com/sharepoint/v3"/>
    <ds:schemaRef ds:uri="http://www.w3.org/XML/1998/namespace"/>
    <ds:schemaRef ds:uri="http://purl.org/dc/terms/"/>
    <ds:schemaRef ds:uri="http://schemas.microsoft.com/office/infopath/2007/PartnerControls"/>
    <ds:schemaRef ds:uri="http://purl.org/dc/elements/1.1/"/>
  </ds:schemaRefs>
</ds:datastoreItem>
</file>

<file path=customXml/itemProps3.xml><?xml version="1.0" encoding="utf-8"?>
<ds:datastoreItem xmlns:ds="http://schemas.openxmlformats.org/officeDocument/2006/customXml" ds:itemID="{D7F724F0-CCA8-40C7-BDA2-5152A2BEF9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C42867-C0C4-41FE-A45E-C74D9C55B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6</Pages>
  <Words>19036</Words>
  <Characters>108509</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Validation Methodology (VM)</vt:lpstr>
    </vt:vector>
  </TitlesOfParts>
  <Company/>
  <LinksUpToDate>false</LinksUpToDate>
  <CharactersWithSpaces>127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tion Methodology (VM)</dc:title>
  <dc:subject/>
  <dc:creator>Luke Brown</dc:creator>
  <cp:keywords/>
  <dc:description/>
  <cp:lastModifiedBy>Joanne Nightingale</cp:lastModifiedBy>
  <cp:revision>63</cp:revision>
  <cp:lastPrinted>2019-04-23T13:59:00Z</cp:lastPrinted>
  <dcterms:created xsi:type="dcterms:W3CDTF">2020-05-21T09:48:00Z</dcterms:created>
  <dcterms:modified xsi:type="dcterms:W3CDTF">2020-06-0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b684165-52e0-3d2a-a901-0935203b316d</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ies>
</file>